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17B95F" w14:textId="7E881811" w:rsidR="00B27ABB" w:rsidRPr="00802FC9" w:rsidRDefault="00B27ABB" w:rsidP="00802FC9">
      <w:pPr>
        <w:jc w:val="center"/>
        <w:rPr>
          <w:b/>
        </w:rPr>
      </w:pPr>
      <w:r w:rsidRPr="00802FC9">
        <w:rPr>
          <w:b/>
        </w:rPr>
        <w:t>Suppl</w:t>
      </w:r>
      <w:r w:rsidR="00E74624">
        <w:rPr>
          <w:b/>
        </w:rPr>
        <w:t>e</w:t>
      </w:r>
      <w:r w:rsidRPr="00802FC9">
        <w:rPr>
          <w:b/>
        </w:rPr>
        <w:t>ment to:</w:t>
      </w:r>
    </w:p>
    <w:p w14:paraId="200C0ADA" w14:textId="7AC239F6" w:rsidR="00003944" w:rsidRPr="00C16418" w:rsidRDefault="00003944" w:rsidP="00C16418">
      <w:pPr>
        <w:rPr>
          <w:b/>
        </w:rPr>
      </w:pPr>
      <w:r w:rsidRPr="00C16418">
        <w:rPr>
          <w:b/>
        </w:rPr>
        <w:t xml:space="preserve">Clinical Pharmacogenetics Implementation Consortium (CPIC) Guidelines for </w:t>
      </w:r>
      <w:r w:rsidR="00C16418">
        <w:rPr>
          <w:b/>
        </w:rPr>
        <w:t>Pharmacogenetics-guided</w:t>
      </w:r>
      <w:r w:rsidRPr="00C16418">
        <w:rPr>
          <w:b/>
        </w:rPr>
        <w:t xml:space="preserve"> Warfarin dosing</w:t>
      </w:r>
      <w:r w:rsidR="00591101">
        <w:rPr>
          <w:b/>
        </w:rPr>
        <w:t>: 2016 update</w:t>
      </w:r>
    </w:p>
    <w:p w14:paraId="1C35A761" w14:textId="77777777" w:rsidR="00802FC9" w:rsidRDefault="00802FC9" w:rsidP="00E74624">
      <w:pPr>
        <w:pStyle w:val="Heading1"/>
        <w:spacing w:line="240" w:lineRule="auto"/>
        <w:rPr>
          <w:rFonts w:cs="Times New Roman"/>
          <w:szCs w:val="24"/>
        </w:rPr>
      </w:pPr>
      <w:bookmarkStart w:id="0" w:name="_Toc456880075"/>
    </w:p>
    <w:p w14:paraId="79F4E6E8" w14:textId="77777777" w:rsidR="00B8277E" w:rsidRDefault="00B8277E" w:rsidP="00B8277E">
      <w:pPr>
        <w:rPr>
          <w:rFonts w:eastAsia="Times New Roman" w:cs="Times New Roman"/>
          <w:vertAlign w:val="superscript"/>
        </w:rPr>
      </w:pPr>
      <w:r w:rsidRPr="00C147B3">
        <w:rPr>
          <w:rFonts w:eastAsia="Times New Roman" w:cs="Times New Roman"/>
        </w:rPr>
        <w:t>Julie A. Johnson</w:t>
      </w:r>
      <w:r w:rsidRPr="00C147B3">
        <w:rPr>
          <w:rFonts w:eastAsia="Times New Roman" w:cs="Times New Roman"/>
          <w:vertAlign w:val="superscript"/>
        </w:rPr>
        <w:t>1</w:t>
      </w:r>
      <w:r w:rsidRPr="00C147B3">
        <w:rPr>
          <w:rFonts w:eastAsia="Times New Roman" w:cs="Times New Roman"/>
        </w:rPr>
        <w:t>, Kelly Caudle</w:t>
      </w:r>
      <w:r w:rsidRPr="00C147B3">
        <w:rPr>
          <w:rFonts w:eastAsia="Times New Roman" w:cs="Times New Roman"/>
          <w:vertAlign w:val="superscript"/>
        </w:rPr>
        <w:t>2</w:t>
      </w:r>
      <w:r w:rsidRPr="00C147B3">
        <w:rPr>
          <w:rFonts w:eastAsia="Times New Roman" w:cs="Times New Roman"/>
        </w:rPr>
        <w:t>, Li Gong</w:t>
      </w:r>
      <w:r w:rsidRPr="00C147B3">
        <w:rPr>
          <w:rFonts w:eastAsia="Times New Roman" w:cs="Times New Roman"/>
          <w:vertAlign w:val="superscript"/>
        </w:rPr>
        <w:t>3</w:t>
      </w:r>
      <w:r w:rsidRPr="00C147B3">
        <w:rPr>
          <w:rFonts w:eastAsia="Times New Roman" w:cs="Times New Roman"/>
        </w:rPr>
        <w:t>, Michelle Whirl-Carrillo</w:t>
      </w:r>
      <w:r w:rsidRPr="00C147B3">
        <w:rPr>
          <w:rFonts w:eastAsia="Times New Roman" w:cs="Times New Roman"/>
          <w:vertAlign w:val="superscript"/>
        </w:rPr>
        <w:t>3</w:t>
      </w:r>
      <w:r w:rsidRPr="00C147B3">
        <w:rPr>
          <w:rFonts w:eastAsia="Times New Roman" w:cs="Times New Roman"/>
        </w:rPr>
        <w:t>, C. Michael Stein</w:t>
      </w:r>
      <w:r w:rsidRPr="00C147B3">
        <w:rPr>
          <w:rFonts w:eastAsia="Times New Roman" w:cs="Times New Roman"/>
          <w:vertAlign w:val="superscript"/>
        </w:rPr>
        <w:t>4</w:t>
      </w:r>
      <w:r w:rsidRPr="00C147B3">
        <w:rPr>
          <w:rFonts w:eastAsia="Times New Roman" w:cs="Times New Roman"/>
        </w:rPr>
        <w:t>,</w:t>
      </w:r>
      <w:r w:rsidRPr="00C147B3">
        <w:rPr>
          <w:rFonts w:eastAsia="Times New Roman" w:cs="Times New Roman"/>
          <w:vertAlign w:val="superscript"/>
        </w:rPr>
        <w:t xml:space="preserve"> </w:t>
      </w:r>
      <w:r w:rsidRPr="00C147B3">
        <w:rPr>
          <w:rFonts w:eastAsia="Times New Roman" w:cs="Times New Roman"/>
        </w:rPr>
        <w:t xml:space="preserve">Stuart A. </w:t>
      </w:r>
      <w:r w:rsidRPr="00C9554B">
        <w:rPr>
          <w:rFonts w:eastAsia="Times New Roman" w:cs="Times New Roman"/>
        </w:rPr>
        <w:t>Scott</w:t>
      </w:r>
      <w:r>
        <w:rPr>
          <w:rFonts w:eastAsia="Times New Roman" w:cs="Times New Roman"/>
          <w:vertAlign w:val="superscript"/>
        </w:rPr>
        <w:t>5</w:t>
      </w:r>
      <w:r>
        <w:rPr>
          <w:rFonts w:eastAsia="Times New Roman" w:cs="Times New Roman"/>
        </w:rPr>
        <w:t xml:space="preserve">, </w:t>
      </w:r>
      <w:r w:rsidRPr="00C9554B">
        <w:rPr>
          <w:rFonts w:eastAsia="Times New Roman" w:cs="Times New Roman"/>
        </w:rPr>
        <w:t>Ming</w:t>
      </w:r>
      <w:r w:rsidRPr="00C147B3">
        <w:rPr>
          <w:rFonts w:eastAsia="Times New Roman" w:cs="Times New Roman"/>
        </w:rPr>
        <w:t xml:space="preserve"> Ta Michael Lee</w:t>
      </w:r>
      <w:r>
        <w:rPr>
          <w:rFonts w:eastAsia="Times New Roman" w:cs="Times New Roman"/>
          <w:vertAlign w:val="superscript"/>
        </w:rPr>
        <w:t>6</w:t>
      </w:r>
      <w:r w:rsidRPr="00C147B3">
        <w:rPr>
          <w:rFonts w:eastAsia="Times New Roman" w:cs="Times New Roman"/>
          <w:vertAlign w:val="superscript"/>
        </w:rPr>
        <w:t xml:space="preserve"> </w:t>
      </w:r>
      <w:r w:rsidRPr="00C147B3">
        <w:rPr>
          <w:rFonts w:eastAsia="Times New Roman" w:cs="Times New Roman"/>
        </w:rPr>
        <w:t>, Brian F. Gage</w:t>
      </w:r>
      <w:r>
        <w:rPr>
          <w:rFonts w:eastAsia="Times New Roman" w:cs="Times New Roman"/>
          <w:vertAlign w:val="superscript"/>
        </w:rPr>
        <w:t>7</w:t>
      </w:r>
      <w:r w:rsidRPr="00C147B3">
        <w:rPr>
          <w:rFonts w:eastAsia="Times New Roman" w:cs="Times New Roman"/>
        </w:rPr>
        <w:t>,  Stephen E. Kimmel</w:t>
      </w:r>
      <w:r>
        <w:rPr>
          <w:rFonts w:eastAsia="Times New Roman" w:cs="Times New Roman"/>
          <w:vertAlign w:val="superscript"/>
        </w:rPr>
        <w:t>8</w:t>
      </w:r>
      <w:r w:rsidRPr="00C147B3">
        <w:rPr>
          <w:rFonts w:eastAsia="Times New Roman" w:cs="Times New Roman"/>
          <w:vertAlign w:val="superscript"/>
        </w:rPr>
        <w:t>,</w:t>
      </w:r>
      <w:r>
        <w:rPr>
          <w:rFonts w:eastAsia="Times New Roman" w:cs="Times New Roman"/>
          <w:vertAlign w:val="superscript"/>
        </w:rPr>
        <w:t>9</w:t>
      </w:r>
      <w:r w:rsidRPr="00C147B3">
        <w:rPr>
          <w:rFonts w:eastAsia="Times New Roman" w:cs="Times New Roman"/>
        </w:rPr>
        <w:t>,  Minoli A. Perera</w:t>
      </w:r>
      <w:r>
        <w:rPr>
          <w:rFonts w:eastAsia="Times New Roman" w:cs="Times New Roman"/>
          <w:vertAlign w:val="superscript"/>
        </w:rPr>
        <w:t>10</w:t>
      </w:r>
      <w:r w:rsidRPr="00C147B3">
        <w:rPr>
          <w:rFonts w:eastAsia="Times New Roman" w:cs="Times New Roman"/>
        </w:rPr>
        <w:t>, Jeffrey L. Anderson</w:t>
      </w:r>
      <w:r w:rsidRPr="00C147B3">
        <w:rPr>
          <w:rFonts w:eastAsia="Times New Roman" w:cs="Times New Roman"/>
          <w:vertAlign w:val="superscript"/>
        </w:rPr>
        <w:t>1</w:t>
      </w:r>
      <w:r>
        <w:rPr>
          <w:rFonts w:eastAsia="Times New Roman" w:cs="Times New Roman"/>
          <w:vertAlign w:val="superscript"/>
        </w:rPr>
        <w:t>1</w:t>
      </w:r>
      <w:r w:rsidRPr="00C147B3">
        <w:rPr>
          <w:rFonts w:eastAsia="Times New Roman" w:cs="Times New Roman"/>
        </w:rPr>
        <w:t>, Munir Pirmohamed</w:t>
      </w:r>
      <w:r w:rsidRPr="00C147B3">
        <w:rPr>
          <w:rFonts w:eastAsia="Times New Roman" w:cs="Times New Roman"/>
          <w:vertAlign w:val="superscript"/>
        </w:rPr>
        <w:t>12</w:t>
      </w:r>
      <w:r w:rsidRPr="00C147B3">
        <w:rPr>
          <w:rFonts w:eastAsia="Times New Roman" w:cs="Times New Roman"/>
        </w:rPr>
        <w:t>,  Teri E. Klein</w:t>
      </w:r>
      <w:r w:rsidRPr="00C147B3">
        <w:rPr>
          <w:rFonts w:eastAsia="Times New Roman" w:cs="Times New Roman"/>
          <w:vertAlign w:val="superscript"/>
        </w:rPr>
        <w:t>3</w:t>
      </w:r>
      <w:r w:rsidRPr="00C147B3">
        <w:rPr>
          <w:rFonts w:eastAsia="Times New Roman" w:cs="Times New Roman"/>
        </w:rPr>
        <w:t xml:space="preserve">, Nita </w:t>
      </w:r>
      <w:r>
        <w:rPr>
          <w:rFonts w:eastAsia="Times New Roman" w:cs="Times New Roman"/>
        </w:rPr>
        <w:t xml:space="preserve">A. </w:t>
      </w:r>
      <w:r w:rsidRPr="00C147B3">
        <w:rPr>
          <w:rFonts w:eastAsia="Times New Roman" w:cs="Times New Roman"/>
        </w:rPr>
        <w:t>Limdi</w:t>
      </w:r>
      <w:r w:rsidRPr="00C147B3">
        <w:rPr>
          <w:rFonts w:eastAsia="Times New Roman" w:cs="Times New Roman"/>
          <w:vertAlign w:val="superscript"/>
        </w:rPr>
        <w:t>1</w:t>
      </w:r>
      <w:r>
        <w:rPr>
          <w:rFonts w:eastAsia="Times New Roman" w:cs="Times New Roman"/>
          <w:vertAlign w:val="superscript"/>
        </w:rPr>
        <w:t>3</w:t>
      </w:r>
      <w:r w:rsidRPr="00C147B3">
        <w:rPr>
          <w:rFonts w:eastAsia="Times New Roman" w:cs="Times New Roman"/>
        </w:rPr>
        <w:t xml:space="preserve">, Larisa H. </w:t>
      </w:r>
      <w:r w:rsidRPr="00C9554B">
        <w:rPr>
          <w:rFonts w:eastAsia="Times New Roman" w:cs="Times New Roman"/>
        </w:rPr>
        <w:t>Caval</w:t>
      </w:r>
      <w:r>
        <w:rPr>
          <w:rFonts w:eastAsia="Times New Roman" w:cs="Times New Roman"/>
        </w:rPr>
        <w:t>l</w:t>
      </w:r>
      <w:r w:rsidRPr="00C9554B">
        <w:rPr>
          <w:rFonts w:eastAsia="Times New Roman" w:cs="Times New Roman"/>
        </w:rPr>
        <w:t>ari</w:t>
      </w:r>
      <w:r>
        <w:rPr>
          <w:rFonts w:eastAsia="Times New Roman" w:cs="Times New Roman"/>
          <w:vertAlign w:val="superscript"/>
        </w:rPr>
        <w:t>1</w:t>
      </w:r>
      <w:r>
        <w:rPr>
          <w:rFonts w:eastAsia="Times New Roman" w:cs="Times New Roman"/>
        </w:rPr>
        <w:t xml:space="preserve">, </w:t>
      </w:r>
      <w:r w:rsidRPr="00C9554B">
        <w:rPr>
          <w:rFonts w:eastAsia="Times New Roman" w:cs="Times New Roman"/>
        </w:rPr>
        <w:t>Mia</w:t>
      </w:r>
      <w:r w:rsidRPr="00C147B3">
        <w:rPr>
          <w:rFonts w:eastAsia="Times New Roman" w:cs="Times New Roman"/>
        </w:rPr>
        <w:t xml:space="preserve"> Wadelius</w:t>
      </w:r>
      <w:r w:rsidRPr="00C147B3">
        <w:rPr>
          <w:rFonts w:eastAsia="Times New Roman" w:cs="Times New Roman"/>
          <w:vertAlign w:val="superscript"/>
        </w:rPr>
        <w:t>1</w:t>
      </w:r>
      <w:r>
        <w:rPr>
          <w:rFonts w:eastAsia="Times New Roman" w:cs="Times New Roman"/>
          <w:vertAlign w:val="superscript"/>
        </w:rPr>
        <w:t>4</w:t>
      </w:r>
    </w:p>
    <w:p w14:paraId="35618F46" w14:textId="77777777" w:rsidR="00B8277E" w:rsidRPr="00C147B3" w:rsidRDefault="00B8277E" w:rsidP="00B8277E">
      <w:pPr>
        <w:rPr>
          <w:rFonts w:eastAsia="Times New Roman" w:cs="Times New Roman"/>
        </w:rPr>
      </w:pPr>
    </w:p>
    <w:p w14:paraId="434B473F" w14:textId="77777777" w:rsidR="00B8277E" w:rsidRPr="00C147B3" w:rsidRDefault="00B8277E" w:rsidP="00B8277E">
      <w:pPr>
        <w:rPr>
          <w:rFonts w:eastAsia="Times New Roman" w:cs="Times New Roman"/>
        </w:rPr>
      </w:pPr>
      <w:r w:rsidRPr="00C147B3">
        <w:rPr>
          <w:rFonts w:eastAsia="Times New Roman" w:cs="Times New Roman"/>
          <w:vertAlign w:val="superscript"/>
        </w:rPr>
        <w:t>1</w:t>
      </w:r>
      <w:r w:rsidRPr="00C147B3">
        <w:rPr>
          <w:rFonts w:eastAsia="Times New Roman" w:cs="Times New Roman"/>
        </w:rPr>
        <w:t>Department of Pharmacotherapy and Translational Research, College of Pharmacy, and Center for Pharmacogenomics, University of Florida, Gainesville, Florida</w:t>
      </w:r>
      <w:r>
        <w:rPr>
          <w:rFonts w:eastAsia="Times New Roman" w:cs="Times New Roman"/>
        </w:rPr>
        <w:t>, USA</w:t>
      </w:r>
    </w:p>
    <w:p w14:paraId="39F90431" w14:textId="77777777" w:rsidR="00B8277E" w:rsidRPr="00C147B3" w:rsidRDefault="00B8277E" w:rsidP="00B8277E">
      <w:pPr>
        <w:rPr>
          <w:rFonts w:eastAsia="Times New Roman" w:cs="Times New Roman"/>
        </w:rPr>
      </w:pPr>
      <w:r w:rsidRPr="00C147B3">
        <w:rPr>
          <w:rFonts w:eastAsia="Times New Roman" w:cs="Times New Roman"/>
          <w:vertAlign w:val="superscript"/>
        </w:rPr>
        <w:t>2</w:t>
      </w:r>
      <w:r w:rsidRPr="00C147B3">
        <w:rPr>
          <w:rFonts w:eastAsia="Times New Roman" w:cs="Times New Roman"/>
        </w:rPr>
        <w:t>Department of Pharmaceutical Sciences, St. Jude Children’s Research Hospital, Memphis, TN</w:t>
      </w:r>
    </w:p>
    <w:p w14:paraId="2122B082" w14:textId="77777777" w:rsidR="00B8277E" w:rsidRPr="00C147B3" w:rsidRDefault="00B8277E" w:rsidP="00B8277E">
      <w:pPr>
        <w:rPr>
          <w:rFonts w:eastAsia="Times New Roman" w:cs="Times New Roman"/>
        </w:rPr>
      </w:pPr>
      <w:r w:rsidRPr="00C147B3">
        <w:rPr>
          <w:rFonts w:eastAsia="Times New Roman" w:cs="Times New Roman"/>
          <w:vertAlign w:val="superscript"/>
        </w:rPr>
        <w:t>3</w:t>
      </w:r>
      <w:r w:rsidRPr="00C147B3">
        <w:rPr>
          <w:rFonts w:eastAsia="Times New Roman" w:cs="Times New Roman"/>
        </w:rPr>
        <w:t>Department of Genetics, Stanford University, Stanford, California</w:t>
      </w:r>
      <w:r>
        <w:rPr>
          <w:rFonts w:eastAsia="Times New Roman" w:cs="Times New Roman"/>
        </w:rPr>
        <w:t>, USA</w:t>
      </w:r>
    </w:p>
    <w:p w14:paraId="4ADA237F" w14:textId="77777777" w:rsidR="00B8277E" w:rsidRDefault="00B8277E" w:rsidP="00B8277E">
      <w:pPr>
        <w:rPr>
          <w:rFonts w:cs="Times New Roman"/>
        </w:rPr>
      </w:pPr>
      <w:r w:rsidRPr="00C147B3">
        <w:rPr>
          <w:rFonts w:cs="Times New Roman"/>
          <w:vertAlign w:val="superscript"/>
        </w:rPr>
        <w:t>4</w:t>
      </w:r>
      <w:r w:rsidRPr="00C147B3">
        <w:rPr>
          <w:rFonts w:cs="Times New Roman"/>
        </w:rPr>
        <w:t>Division of Clinical Pharmacology Vanderbilt Medical School, Nashville, TN</w:t>
      </w:r>
      <w:r>
        <w:rPr>
          <w:rFonts w:cs="Times New Roman"/>
        </w:rPr>
        <w:t>, USA</w:t>
      </w:r>
    </w:p>
    <w:p w14:paraId="2D90A8C9" w14:textId="77777777" w:rsidR="00B8277E" w:rsidRPr="00C147B3" w:rsidRDefault="00B8277E" w:rsidP="00B8277E">
      <w:pPr>
        <w:rPr>
          <w:rFonts w:cs="Times New Roman"/>
        </w:rPr>
      </w:pPr>
      <w:r>
        <w:rPr>
          <w:rFonts w:eastAsia="Times New Roman" w:cs="Times New Roman"/>
          <w:vertAlign w:val="superscript"/>
        </w:rPr>
        <w:t>5</w:t>
      </w:r>
      <w:r w:rsidRPr="00C147B3">
        <w:rPr>
          <w:rFonts w:cs="Times New Roman"/>
        </w:rPr>
        <w:t xml:space="preserve">Department of Genetics and Genomic Sciences, </w:t>
      </w:r>
      <w:r>
        <w:rPr>
          <w:rFonts w:cs="Times New Roman"/>
        </w:rPr>
        <w:t xml:space="preserve">Icahn </w:t>
      </w:r>
      <w:r w:rsidRPr="00C147B3">
        <w:rPr>
          <w:rFonts w:cs="Times New Roman"/>
        </w:rPr>
        <w:t xml:space="preserve">School of Medicine </w:t>
      </w:r>
      <w:r>
        <w:rPr>
          <w:rFonts w:cs="Times New Roman"/>
        </w:rPr>
        <w:t xml:space="preserve">at </w:t>
      </w:r>
      <w:r w:rsidRPr="00C147B3">
        <w:rPr>
          <w:rFonts w:cs="Times New Roman"/>
        </w:rPr>
        <w:t xml:space="preserve">Mount Sinai, New York, </w:t>
      </w:r>
      <w:r>
        <w:rPr>
          <w:rFonts w:cs="Times New Roman"/>
        </w:rPr>
        <w:t>NY, USA</w:t>
      </w:r>
    </w:p>
    <w:p w14:paraId="21A80535" w14:textId="77777777" w:rsidR="00B8277E" w:rsidRPr="00B40713" w:rsidRDefault="00B8277E" w:rsidP="00B8277E">
      <w:pPr>
        <w:rPr>
          <w:rFonts w:cs="Times New Roman"/>
        </w:rPr>
      </w:pPr>
      <w:r>
        <w:rPr>
          <w:rFonts w:cs="Times New Roman"/>
          <w:vertAlign w:val="superscript"/>
        </w:rPr>
        <w:t>6</w:t>
      </w:r>
      <w:r w:rsidRPr="00C147B3">
        <w:rPr>
          <w:rFonts w:cs="Times New Roman"/>
        </w:rPr>
        <w:t>Laboratory for International Alliance on Genomic Research, RIKEN Center for Integrative Medical Sciences, Yokohama, Japan; National Center for Genome Medicine; Institute of Biomedical Sciences, Academia Sinica, Taipei, Taiwan</w:t>
      </w:r>
      <w:r>
        <w:rPr>
          <w:rFonts w:cs="Times New Roman"/>
        </w:rPr>
        <w:t xml:space="preserve">; </w:t>
      </w:r>
      <w:r w:rsidRPr="00B40713">
        <w:rPr>
          <w:rFonts w:cs="Times New Roman"/>
        </w:rPr>
        <w:t>Genomic Medicine Institute</w:t>
      </w:r>
    </w:p>
    <w:p w14:paraId="45DC8218" w14:textId="77777777" w:rsidR="00B8277E" w:rsidRPr="00C147B3" w:rsidRDefault="00B8277E" w:rsidP="00B8277E">
      <w:pPr>
        <w:rPr>
          <w:rFonts w:cs="Times New Roman"/>
        </w:rPr>
      </w:pPr>
      <w:r w:rsidRPr="00B40713">
        <w:rPr>
          <w:rFonts w:cs="Times New Roman"/>
        </w:rPr>
        <w:t>Geisinger Health system</w:t>
      </w:r>
      <w:r>
        <w:rPr>
          <w:rFonts w:cs="Times New Roman"/>
        </w:rPr>
        <w:t xml:space="preserve">, </w:t>
      </w:r>
      <w:r w:rsidRPr="00B40713">
        <w:rPr>
          <w:rFonts w:cs="Times New Roman"/>
        </w:rPr>
        <w:t>Danville, PA</w:t>
      </w:r>
    </w:p>
    <w:p w14:paraId="3777A344" w14:textId="77777777" w:rsidR="00B8277E" w:rsidRPr="00C147B3" w:rsidRDefault="00B8277E" w:rsidP="00B8277E">
      <w:pPr>
        <w:rPr>
          <w:rFonts w:eastAsia="Times New Roman" w:cs="Times New Roman"/>
        </w:rPr>
      </w:pPr>
      <w:r>
        <w:rPr>
          <w:rFonts w:eastAsia="Times New Roman" w:cs="Times New Roman"/>
          <w:vertAlign w:val="superscript"/>
        </w:rPr>
        <w:t>7</w:t>
      </w:r>
      <w:r w:rsidRPr="00C147B3">
        <w:rPr>
          <w:rFonts w:eastAsia="Times New Roman" w:cs="Times New Roman"/>
        </w:rPr>
        <w:t>Department of Internal Medic</w:t>
      </w:r>
      <w:r>
        <w:rPr>
          <w:rFonts w:eastAsia="Times New Roman" w:cs="Times New Roman"/>
        </w:rPr>
        <w:t>i</w:t>
      </w:r>
      <w:r w:rsidRPr="00C147B3">
        <w:rPr>
          <w:rFonts w:eastAsia="Times New Roman" w:cs="Times New Roman"/>
        </w:rPr>
        <w:t>ne, Washington University in St. Louis, St. Louis, Missouri</w:t>
      </w:r>
    </w:p>
    <w:p w14:paraId="03BF4BA9" w14:textId="77777777" w:rsidR="00B8277E" w:rsidRPr="00C147B3" w:rsidRDefault="00B8277E" w:rsidP="00B8277E">
      <w:pPr>
        <w:rPr>
          <w:rFonts w:eastAsia="Times New Roman" w:cs="Times New Roman"/>
        </w:rPr>
      </w:pPr>
      <w:r>
        <w:rPr>
          <w:rFonts w:eastAsia="Times New Roman" w:cs="Times New Roman"/>
          <w:vertAlign w:val="superscript"/>
        </w:rPr>
        <w:t>8</w:t>
      </w:r>
      <w:r w:rsidRPr="00C147B3">
        <w:rPr>
          <w:rFonts w:eastAsia="Times New Roman" w:cs="Times New Roman"/>
        </w:rPr>
        <w:t>Center for Clinical Epidemiology and Biostatistics, University of Pennsylvania School of Medicine, Philadelphia, Pennsylvania</w:t>
      </w:r>
      <w:r>
        <w:rPr>
          <w:rFonts w:eastAsia="Times New Roman" w:cs="Times New Roman"/>
        </w:rPr>
        <w:t>, USA</w:t>
      </w:r>
    </w:p>
    <w:p w14:paraId="5CC651B5" w14:textId="77777777" w:rsidR="00B8277E" w:rsidRPr="00C147B3" w:rsidRDefault="00B8277E" w:rsidP="00B8277E">
      <w:pPr>
        <w:rPr>
          <w:rFonts w:eastAsia="Times New Roman" w:cs="Times New Roman"/>
        </w:rPr>
      </w:pPr>
      <w:r>
        <w:rPr>
          <w:rFonts w:eastAsia="Times New Roman" w:cs="Times New Roman"/>
          <w:vertAlign w:val="superscript"/>
        </w:rPr>
        <w:t>9</w:t>
      </w:r>
      <w:r w:rsidRPr="00C147B3">
        <w:rPr>
          <w:rFonts w:eastAsia="Times New Roman" w:cs="Times New Roman"/>
        </w:rPr>
        <w:t>Department of Medicine and Department of Biostatistics and Epidemiology, University of Pennsylvania School of Medicine, Philadelphia, Pennsylvania</w:t>
      </w:r>
      <w:r>
        <w:rPr>
          <w:rFonts w:eastAsia="Times New Roman" w:cs="Times New Roman"/>
        </w:rPr>
        <w:t>, USA</w:t>
      </w:r>
    </w:p>
    <w:p w14:paraId="3F397940" w14:textId="77777777" w:rsidR="00B8277E" w:rsidRPr="00C147B3" w:rsidRDefault="00B8277E" w:rsidP="00B8277E">
      <w:pPr>
        <w:rPr>
          <w:rFonts w:cs="Times New Roman"/>
          <w:vertAlign w:val="superscript"/>
        </w:rPr>
      </w:pPr>
      <w:r>
        <w:rPr>
          <w:rFonts w:eastAsia="Times New Roman" w:cs="Times New Roman"/>
          <w:vertAlign w:val="superscript"/>
        </w:rPr>
        <w:t>10</w:t>
      </w:r>
      <w:r w:rsidRPr="00C147B3">
        <w:rPr>
          <w:rFonts w:cs="Times New Roman"/>
        </w:rPr>
        <w:t xml:space="preserve">Department of Medicine, University of Chicago, Chicago, IL, </w:t>
      </w:r>
      <w:r>
        <w:rPr>
          <w:rFonts w:cs="Times New Roman"/>
        </w:rPr>
        <w:t>USA</w:t>
      </w:r>
    </w:p>
    <w:p w14:paraId="1AED66B1" w14:textId="061EBDD6" w:rsidR="00B8277E" w:rsidRDefault="00B8277E" w:rsidP="00B8277E">
      <w:pPr>
        <w:rPr>
          <w:rFonts w:eastAsia="Times New Roman" w:cs="Times New Roman"/>
        </w:rPr>
      </w:pPr>
      <w:r w:rsidRPr="00C147B3">
        <w:rPr>
          <w:rFonts w:cs="Times New Roman"/>
          <w:vertAlign w:val="superscript"/>
        </w:rPr>
        <w:t>1</w:t>
      </w:r>
      <w:r>
        <w:rPr>
          <w:rFonts w:cs="Times New Roman"/>
          <w:vertAlign w:val="superscript"/>
        </w:rPr>
        <w:t>1</w:t>
      </w:r>
      <w:r w:rsidRPr="00B40713">
        <w:rPr>
          <w:rFonts w:eastAsia="Times New Roman" w:cs="Times New Roman"/>
        </w:rPr>
        <w:t>Intermountain Heart Institute, Intermountain Medical Center, and Department of Internal Medicine (Cardiology), University of Utah School of Medicine, Salt Lake City, Utah.</w:t>
      </w:r>
    </w:p>
    <w:p w14:paraId="208950FF" w14:textId="64655FD4" w:rsidR="00B8277E" w:rsidRPr="00C147B3" w:rsidRDefault="00B8277E" w:rsidP="00B8277E">
      <w:pPr>
        <w:rPr>
          <w:rFonts w:cs="Times New Roman"/>
          <w:vertAlign w:val="superscript"/>
        </w:rPr>
      </w:pPr>
      <w:r w:rsidRPr="00C147B3">
        <w:rPr>
          <w:rFonts w:cs="Times New Roman"/>
          <w:vertAlign w:val="superscript"/>
        </w:rPr>
        <w:t>12</w:t>
      </w:r>
      <w:r w:rsidRPr="00C147B3">
        <w:rPr>
          <w:rFonts w:cs="Times New Roman"/>
        </w:rPr>
        <w:t>Department of Molecular and Clinical Pharmacology; The Wolfson Centre for Personalised Medicine; Institute of Translational Medicine, University of Liverpool, Liverpool</w:t>
      </w:r>
      <w:r w:rsidRPr="00C147B3">
        <w:rPr>
          <w:rFonts w:cs="Times New Roman"/>
          <w:vertAlign w:val="superscript"/>
        </w:rPr>
        <w:t xml:space="preserve"> </w:t>
      </w:r>
    </w:p>
    <w:p w14:paraId="4EF4FF0F" w14:textId="77777777" w:rsidR="00B8277E" w:rsidRDefault="00B8277E" w:rsidP="00B8277E">
      <w:pPr>
        <w:rPr>
          <w:rFonts w:cs="Times New Roman"/>
        </w:rPr>
      </w:pPr>
      <w:r w:rsidRPr="00C147B3">
        <w:rPr>
          <w:rFonts w:cs="Times New Roman"/>
          <w:vertAlign w:val="superscript"/>
        </w:rPr>
        <w:t>1</w:t>
      </w:r>
      <w:r>
        <w:rPr>
          <w:rFonts w:cs="Times New Roman"/>
          <w:vertAlign w:val="superscript"/>
        </w:rPr>
        <w:t>3</w:t>
      </w:r>
      <w:r w:rsidRPr="00C147B3">
        <w:rPr>
          <w:rFonts w:cs="Times New Roman"/>
        </w:rPr>
        <w:t>Department of Neurology and Epidemiology, University of Alabama at Birmingham</w:t>
      </w:r>
      <w:r>
        <w:rPr>
          <w:rFonts w:cs="Times New Roman"/>
        </w:rPr>
        <w:t>, Birmingham, Alabama, USA</w:t>
      </w:r>
    </w:p>
    <w:p w14:paraId="27E9B3AC" w14:textId="77777777" w:rsidR="00B8277E" w:rsidRPr="00C147B3" w:rsidRDefault="00B8277E" w:rsidP="00B8277E">
      <w:pPr>
        <w:rPr>
          <w:rFonts w:cs="Times New Roman"/>
        </w:rPr>
      </w:pPr>
      <w:r w:rsidRPr="00C147B3">
        <w:rPr>
          <w:rFonts w:cs="Times New Roman"/>
          <w:vertAlign w:val="superscript"/>
        </w:rPr>
        <w:t>1</w:t>
      </w:r>
      <w:r>
        <w:rPr>
          <w:rFonts w:cs="Times New Roman"/>
          <w:vertAlign w:val="superscript"/>
        </w:rPr>
        <w:t>4</w:t>
      </w:r>
      <w:r w:rsidRPr="00C147B3">
        <w:rPr>
          <w:rFonts w:cs="Times New Roman"/>
        </w:rPr>
        <w:t>Department of Medical Sciences, Clinical Pharmacology</w:t>
      </w:r>
      <w:r>
        <w:rPr>
          <w:rFonts w:cs="Times New Roman"/>
        </w:rPr>
        <w:t xml:space="preserve"> and Science for Life Laboratory</w:t>
      </w:r>
      <w:r w:rsidRPr="00C147B3">
        <w:rPr>
          <w:rFonts w:cs="Times New Roman"/>
        </w:rPr>
        <w:t>, Uppsala University, Uppsala, Sweden</w:t>
      </w:r>
    </w:p>
    <w:p w14:paraId="5C2AB5AE" w14:textId="587775F4" w:rsidR="00A33A33" w:rsidRPr="00C147B3" w:rsidRDefault="00A33A33" w:rsidP="00A33A33">
      <w:pPr>
        <w:rPr>
          <w:rFonts w:cs="Times New Roman"/>
        </w:rPr>
      </w:pPr>
    </w:p>
    <w:p w14:paraId="6D88BFF5" w14:textId="77777777" w:rsidR="00A33A33" w:rsidRDefault="00A33A33" w:rsidP="00A33A33">
      <w:pPr>
        <w:rPr>
          <w:rFonts w:eastAsia="Times New Roman" w:cs="Times New Roman"/>
        </w:rPr>
      </w:pPr>
    </w:p>
    <w:p w14:paraId="3238FB7D" w14:textId="77777777" w:rsidR="00A33A33" w:rsidRPr="00C147B3" w:rsidRDefault="00A33A33" w:rsidP="00A33A33">
      <w:pPr>
        <w:rPr>
          <w:rFonts w:eastAsia="Times New Roman" w:cs="Times New Roman"/>
        </w:rPr>
      </w:pPr>
      <w:r w:rsidRPr="00C147B3">
        <w:rPr>
          <w:rFonts w:eastAsia="Times New Roman" w:cs="Times New Roman"/>
        </w:rPr>
        <w:t xml:space="preserve">Corresponding author:  Julie A. Johnson, PharmD.; Department of Pharmacotherapy and Translational Research and Center for Pharmacogenomics, University of Florida, Box 100484, Gainesville, FL 32610-0486; phone: 352-273-6309; fax: 352-273-6306; email: </w:t>
      </w:r>
      <w:hyperlink r:id="rId8" w:history="1">
        <w:r w:rsidRPr="00C147B3">
          <w:rPr>
            <w:rStyle w:val="Hyperlink"/>
          </w:rPr>
          <w:t>Johnson@cop.ufl.edu</w:t>
        </w:r>
      </w:hyperlink>
    </w:p>
    <w:p w14:paraId="0F204CF3" w14:textId="77777777" w:rsidR="00E74624" w:rsidRDefault="00E74624" w:rsidP="005A44AD">
      <w:pPr>
        <w:pStyle w:val="Heading1"/>
        <w:rPr>
          <w:rFonts w:cs="Times New Roman"/>
          <w:szCs w:val="24"/>
        </w:rPr>
        <w:sectPr w:rsidR="00E74624" w:rsidSect="00413073">
          <w:footerReference w:type="default" r:id="rId9"/>
          <w:pgSz w:w="12240" w:h="15840"/>
          <w:pgMar w:top="1440" w:right="1440" w:bottom="1440" w:left="1440" w:header="720" w:footer="720" w:gutter="0"/>
          <w:cols w:space="720"/>
          <w:docGrid w:linePitch="360"/>
        </w:sectPr>
      </w:pPr>
    </w:p>
    <w:sdt>
      <w:sdtPr>
        <w:rPr>
          <w:rFonts w:eastAsiaTheme="minorHAnsi" w:cstheme="minorBidi"/>
          <w:b w:val="0"/>
          <w:bCs w:val="0"/>
          <w:caps w:val="0"/>
          <w:szCs w:val="22"/>
          <w:lang w:eastAsia="en-US"/>
        </w:rPr>
        <w:id w:val="1948572283"/>
        <w:docPartObj>
          <w:docPartGallery w:val="Table of Contents"/>
          <w:docPartUnique/>
        </w:docPartObj>
      </w:sdtPr>
      <w:sdtEndPr>
        <w:rPr>
          <w:noProof/>
        </w:rPr>
      </w:sdtEndPr>
      <w:sdtContent>
        <w:p w14:paraId="1A4208F0" w14:textId="37431C9F" w:rsidR="00E74624" w:rsidRPr="00C81F60" w:rsidRDefault="00C81F60" w:rsidP="00C81F60">
          <w:pPr>
            <w:pStyle w:val="TOCHeading"/>
            <w:jc w:val="center"/>
          </w:pPr>
          <w:r w:rsidRPr="00C81F60">
            <w:rPr>
              <w:rFonts w:eastAsiaTheme="minorHAnsi" w:cstheme="minorBidi"/>
              <w:bCs w:val="0"/>
              <w:caps w:val="0"/>
              <w:szCs w:val="22"/>
              <w:lang w:eastAsia="en-US"/>
            </w:rPr>
            <w:t>Table of Contents</w:t>
          </w:r>
        </w:p>
        <w:p w14:paraId="69433BB1" w14:textId="77777777" w:rsidR="00EF4C16" w:rsidRDefault="00E74624">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467238945" w:history="1">
            <w:r w:rsidR="00EF4C16" w:rsidRPr="00346F1D">
              <w:rPr>
                <w:rStyle w:val="Hyperlink"/>
              </w:rPr>
              <w:t>Guideline Updates</w:t>
            </w:r>
            <w:r w:rsidR="00EF4C16">
              <w:rPr>
                <w:webHidden/>
              </w:rPr>
              <w:tab/>
            </w:r>
            <w:r w:rsidR="00EF4C16">
              <w:rPr>
                <w:webHidden/>
              </w:rPr>
              <w:fldChar w:fldCharType="begin"/>
            </w:r>
            <w:r w:rsidR="00EF4C16">
              <w:rPr>
                <w:webHidden/>
              </w:rPr>
              <w:instrText xml:space="preserve"> PAGEREF _Toc467238945 \h </w:instrText>
            </w:r>
            <w:r w:rsidR="00EF4C16">
              <w:rPr>
                <w:webHidden/>
              </w:rPr>
            </w:r>
            <w:r w:rsidR="00EF4C16">
              <w:rPr>
                <w:webHidden/>
              </w:rPr>
              <w:fldChar w:fldCharType="separate"/>
            </w:r>
            <w:r w:rsidR="00EF4C16">
              <w:rPr>
                <w:webHidden/>
              </w:rPr>
              <w:t>3</w:t>
            </w:r>
            <w:r w:rsidR="00EF4C16">
              <w:rPr>
                <w:webHidden/>
              </w:rPr>
              <w:fldChar w:fldCharType="end"/>
            </w:r>
          </w:hyperlink>
        </w:p>
        <w:p w14:paraId="5355EDDC" w14:textId="77777777" w:rsidR="00EF4C16" w:rsidRDefault="00EF4C16">
          <w:pPr>
            <w:pStyle w:val="TOC1"/>
            <w:rPr>
              <w:rFonts w:asciiTheme="minorHAnsi" w:eastAsiaTheme="minorEastAsia" w:hAnsiTheme="minorHAnsi"/>
              <w:sz w:val="22"/>
            </w:rPr>
          </w:pPr>
          <w:hyperlink w:anchor="_Toc467238946" w:history="1">
            <w:r w:rsidRPr="00346F1D">
              <w:rPr>
                <w:rStyle w:val="Hyperlink"/>
              </w:rPr>
              <w:t>Literature Review</w:t>
            </w:r>
            <w:r>
              <w:rPr>
                <w:webHidden/>
              </w:rPr>
              <w:tab/>
            </w:r>
            <w:r>
              <w:rPr>
                <w:webHidden/>
              </w:rPr>
              <w:fldChar w:fldCharType="begin"/>
            </w:r>
            <w:r>
              <w:rPr>
                <w:webHidden/>
              </w:rPr>
              <w:instrText xml:space="preserve"> PAGEREF _Toc467238946 \h </w:instrText>
            </w:r>
            <w:r>
              <w:rPr>
                <w:webHidden/>
              </w:rPr>
            </w:r>
            <w:r>
              <w:rPr>
                <w:webHidden/>
              </w:rPr>
              <w:fldChar w:fldCharType="separate"/>
            </w:r>
            <w:r>
              <w:rPr>
                <w:webHidden/>
              </w:rPr>
              <w:t>3</w:t>
            </w:r>
            <w:r>
              <w:rPr>
                <w:webHidden/>
              </w:rPr>
              <w:fldChar w:fldCharType="end"/>
            </w:r>
          </w:hyperlink>
        </w:p>
        <w:p w14:paraId="2292F4BA" w14:textId="77777777" w:rsidR="00EF4C16" w:rsidRDefault="00EF4C16">
          <w:pPr>
            <w:pStyle w:val="TOC1"/>
            <w:rPr>
              <w:rFonts w:asciiTheme="minorHAnsi" w:eastAsiaTheme="minorEastAsia" w:hAnsiTheme="minorHAnsi"/>
              <w:sz w:val="22"/>
            </w:rPr>
          </w:pPr>
          <w:hyperlink w:anchor="_Toc467238947" w:history="1">
            <w:r w:rsidRPr="00346F1D">
              <w:rPr>
                <w:rStyle w:val="Hyperlink"/>
              </w:rPr>
              <w:t>Drug: Warfarin</w:t>
            </w:r>
            <w:r>
              <w:rPr>
                <w:webHidden/>
              </w:rPr>
              <w:tab/>
            </w:r>
            <w:r>
              <w:rPr>
                <w:webHidden/>
              </w:rPr>
              <w:fldChar w:fldCharType="begin"/>
            </w:r>
            <w:r>
              <w:rPr>
                <w:webHidden/>
              </w:rPr>
              <w:instrText xml:space="preserve"> PAGEREF _Toc467238947 \h </w:instrText>
            </w:r>
            <w:r>
              <w:rPr>
                <w:webHidden/>
              </w:rPr>
            </w:r>
            <w:r>
              <w:rPr>
                <w:webHidden/>
              </w:rPr>
              <w:fldChar w:fldCharType="separate"/>
            </w:r>
            <w:r>
              <w:rPr>
                <w:webHidden/>
              </w:rPr>
              <w:t>4</w:t>
            </w:r>
            <w:r>
              <w:rPr>
                <w:webHidden/>
              </w:rPr>
              <w:fldChar w:fldCharType="end"/>
            </w:r>
          </w:hyperlink>
        </w:p>
        <w:p w14:paraId="7AC35B4F" w14:textId="77777777" w:rsidR="00EF4C16" w:rsidRDefault="00EF4C16">
          <w:pPr>
            <w:pStyle w:val="TOC2"/>
            <w:tabs>
              <w:tab w:val="right" w:leader="dot" w:pos="9350"/>
            </w:tabs>
            <w:rPr>
              <w:rFonts w:asciiTheme="minorHAnsi" w:hAnsiTheme="minorHAnsi"/>
              <w:noProof/>
              <w:sz w:val="22"/>
              <w:lang w:eastAsia="en-US"/>
            </w:rPr>
          </w:pPr>
          <w:hyperlink w:anchor="_Toc467238948" w:history="1">
            <w:r w:rsidRPr="00346F1D">
              <w:rPr>
                <w:rStyle w:val="Hyperlink"/>
                <w:noProof/>
              </w:rPr>
              <w:t>Background</w:t>
            </w:r>
            <w:r>
              <w:rPr>
                <w:noProof/>
                <w:webHidden/>
              </w:rPr>
              <w:tab/>
            </w:r>
            <w:r>
              <w:rPr>
                <w:noProof/>
                <w:webHidden/>
              </w:rPr>
              <w:fldChar w:fldCharType="begin"/>
            </w:r>
            <w:r>
              <w:rPr>
                <w:noProof/>
                <w:webHidden/>
              </w:rPr>
              <w:instrText xml:space="preserve"> PAGEREF _Toc467238948 \h </w:instrText>
            </w:r>
            <w:r>
              <w:rPr>
                <w:noProof/>
                <w:webHidden/>
              </w:rPr>
            </w:r>
            <w:r>
              <w:rPr>
                <w:noProof/>
                <w:webHidden/>
              </w:rPr>
              <w:fldChar w:fldCharType="separate"/>
            </w:r>
            <w:r>
              <w:rPr>
                <w:noProof/>
                <w:webHidden/>
              </w:rPr>
              <w:t>4</w:t>
            </w:r>
            <w:r>
              <w:rPr>
                <w:noProof/>
                <w:webHidden/>
              </w:rPr>
              <w:fldChar w:fldCharType="end"/>
            </w:r>
          </w:hyperlink>
        </w:p>
        <w:p w14:paraId="3392DA70" w14:textId="77777777" w:rsidR="00EF4C16" w:rsidRDefault="00EF4C16">
          <w:pPr>
            <w:pStyle w:val="TOC2"/>
            <w:tabs>
              <w:tab w:val="right" w:leader="dot" w:pos="9350"/>
            </w:tabs>
            <w:rPr>
              <w:rFonts w:asciiTheme="minorHAnsi" w:hAnsiTheme="minorHAnsi"/>
              <w:noProof/>
              <w:sz w:val="22"/>
              <w:lang w:eastAsia="en-US"/>
            </w:rPr>
          </w:pPr>
          <w:hyperlink w:anchor="_Toc467238949" w:history="1">
            <w:r w:rsidRPr="00346F1D">
              <w:rPr>
                <w:rStyle w:val="Hyperlink"/>
                <w:noProof/>
              </w:rPr>
              <w:t>Dosing algorithms</w:t>
            </w:r>
            <w:r>
              <w:rPr>
                <w:noProof/>
                <w:webHidden/>
              </w:rPr>
              <w:tab/>
            </w:r>
            <w:r>
              <w:rPr>
                <w:noProof/>
                <w:webHidden/>
              </w:rPr>
              <w:fldChar w:fldCharType="begin"/>
            </w:r>
            <w:r>
              <w:rPr>
                <w:noProof/>
                <w:webHidden/>
              </w:rPr>
              <w:instrText xml:space="preserve"> PAGEREF _Toc467238949 \h </w:instrText>
            </w:r>
            <w:r>
              <w:rPr>
                <w:noProof/>
                <w:webHidden/>
              </w:rPr>
            </w:r>
            <w:r>
              <w:rPr>
                <w:noProof/>
                <w:webHidden/>
              </w:rPr>
              <w:fldChar w:fldCharType="separate"/>
            </w:r>
            <w:r>
              <w:rPr>
                <w:noProof/>
                <w:webHidden/>
              </w:rPr>
              <w:t>5</w:t>
            </w:r>
            <w:r>
              <w:rPr>
                <w:noProof/>
                <w:webHidden/>
              </w:rPr>
              <w:fldChar w:fldCharType="end"/>
            </w:r>
          </w:hyperlink>
        </w:p>
        <w:p w14:paraId="23D2D487" w14:textId="77777777" w:rsidR="00EF4C16" w:rsidRDefault="00EF4C16">
          <w:pPr>
            <w:pStyle w:val="TOC2"/>
            <w:tabs>
              <w:tab w:val="right" w:leader="dot" w:pos="9350"/>
            </w:tabs>
            <w:rPr>
              <w:rFonts w:asciiTheme="minorHAnsi" w:hAnsiTheme="minorHAnsi"/>
              <w:noProof/>
              <w:sz w:val="22"/>
              <w:lang w:eastAsia="en-US"/>
            </w:rPr>
          </w:pPr>
          <w:hyperlink w:anchor="_Toc467238950" w:history="1">
            <w:r w:rsidRPr="00346F1D">
              <w:rPr>
                <w:rStyle w:val="Hyperlink"/>
                <w:noProof/>
              </w:rPr>
              <w:t>Other considerations</w:t>
            </w:r>
            <w:r>
              <w:rPr>
                <w:noProof/>
                <w:webHidden/>
              </w:rPr>
              <w:tab/>
            </w:r>
            <w:r>
              <w:rPr>
                <w:noProof/>
                <w:webHidden/>
              </w:rPr>
              <w:fldChar w:fldCharType="begin"/>
            </w:r>
            <w:r>
              <w:rPr>
                <w:noProof/>
                <w:webHidden/>
              </w:rPr>
              <w:instrText xml:space="preserve"> PAGEREF _Toc467238950 \h </w:instrText>
            </w:r>
            <w:r>
              <w:rPr>
                <w:noProof/>
                <w:webHidden/>
              </w:rPr>
            </w:r>
            <w:r>
              <w:rPr>
                <w:noProof/>
                <w:webHidden/>
              </w:rPr>
              <w:fldChar w:fldCharType="separate"/>
            </w:r>
            <w:r>
              <w:rPr>
                <w:noProof/>
                <w:webHidden/>
              </w:rPr>
              <w:t>6</w:t>
            </w:r>
            <w:r>
              <w:rPr>
                <w:noProof/>
                <w:webHidden/>
              </w:rPr>
              <w:fldChar w:fldCharType="end"/>
            </w:r>
          </w:hyperlink>
        </w:p>
        <w:p w14:paraId="6A3010B6" w14:textId="77777777" w:rsidR="00EF4C16" w:rsidRDefault="00EF4C16">
          <w:pPr>
            <w:pStyle w:val="TOC3"/>
            <w:tabs>
              <w:tab w:val="right" w:leader="dot" w:pos="9350"/>
            </w:tabs>
            <w:rPr>
              <w:rFonts w:asciiTheme="minorHAnsi" w:hAnsiTheme="minorHAnsi"/>
              <w:noProof/>
              <w:sz w:val="22"/>
              <w:lang w:eastAsia="en-US"/>
            </w:rPr>
          </w:pPr>
          <w:hyperlink w:anchor="_Toc467238951" w:history="1">
            <w:r w:rsidRPr="00346F1D">
              <w:rPr>
                <w:rStyle w:val="Hyperlink"/>
                <w:noProof/>
                <w:lang w:eastAsia="zh-CN"/>
              </w:rPr>
              <w:t>Clinical factors</w:t>
            </w:r>
            <w:r>
              <w:rPr>
                <w:noProof/>
                <w:webHidden/>
              </w:rPr>
              <w:tab/>
            </w:r>
            <w:r>
              <w:rPr>
                <w:noProof/>
                <w:webHidden/>
              </w:rPr>
              <w:fldChar w:fldCharType="begin"/>
            </w:r>
            <w:r>
              <w:rPr>
                <w:noProof/>
                <w:webHidden/>
              </w:rPr>
              <w:instrText xml:space="preserve"> PAGEREF _Toc467238951 \h </w:instrText>
            </w:r>
            <w:r>
              <w:rPr>
                <w:noProof/>
                <w:webHidden/>
              </w:rPr>
            </w:r>
            <w:r>
              <w:rPr>
                <w:noProof/>
                <w:webHidden/>
              </w:rPr>
              <w:fldChar w:fldCharType="separate"/>
            </w:r>
            <w:r>
              <w:rPr>
                <w:noProof/>
                <w:webHidden/>
              </w:rPr>
              <w:t>6</w:t>
            </w:r>
            <w:r>
              <w:rPr>
                <w:noProof/>
                <w:webHidden/>
              </w:rPr>
              <w:fldChar w:fldCharType="end"/>
            </w:r>
          </w:hyperlink>
        </w:p>
        <w:p w14:paraId="50FE15DF" w14:textId="77777777" w:rsidR="00EF4C16" w:rsidRDefault="00EF4C16">
          <w:pPr>
            <w:pStyle w:val="TOC3"/>
            <w:tabs>
              <w:tab w:val="right" w:leader="dot" w:pos="9350"/>
            </w:tabs>
            <w:rPr>
              <w:rFonts w:asciiTheme="minorHAnsi" w:hAnsiTheme="minorHAnsi"/>
              <w:noProof/>
              <w:sz w:val="22"/>
              <w:lang w:eastAsia="en-US"/>
            </w:rPr>
          </w:pPr>
          <w:hyperlink w:anchor="_Toc467238952" w:history="1">
            <w:r w:rsidRPr="00346F1D">
              <w:rPr>
                <w:rStyle w:val="Hyperlink"/>
                <w:noProof/>
                <w:lang w:eastAsia="zh-CN"/>
              </w:rPr>
              <w:t>Drug interactions</w:t>
            </w:r>
            <w:r>
              <w:rPr>
                <w:noProof/>
                <w:webHidden/>
              </w:rPr>
              <w:tab/>
            </w:r>
            <w:r>
              <w:rPr>
                <w:noProof/>
                <w:webHidden/>
              </w:rPr>
              <w:fldChar w:fldCharType="begin"/>
            </w:r>
            <w:r>
              <w:rPr>
                <w:noProof/>
                <w:webHidden/>
              </w:rPr>
              <w:instrText xml:space="preserve"> PAGEREF _Toc467238952 \h </w:instrText>
            </w:r>
            <w:r>
              <w:rPr>
                <w:noProof/>
                <w:webHidden/>
              </w:rPr>
            </w:r>
            <w:r>
              <w:rPr>
                <w:noProof/>
                <w:webHidden/>
              </w:rPr>
              <w:fldChar w:fldCharType="separate"/>
            </w:r>
            <w:r>
              <w:rPr>
                <w:noProof/>
                <w:webHidden/>
              </w:rPr>
              <w:t>6</w:t>
            </w:r>
            <w:r>
              <w:rPr>
                <w:noProof/>
                <w:webHidden/>
              </w:rPr>
              <w:fldChar w:fldCharType="end"/>
            </w:r>
          </w:hyperlink>
        </w:p>
        <w:p w14:paraId="3E99DA3D" w14:textId="77777777" w:rsidR="00EF4C16" w:rsidRDefault="00EF4C16">
          <w:pPr>
            <w:pStyle w:val="TOC3"/>
            <w:tabs>
              <w:tab w:val="right" w:leader="dot" w:pos="9350"/>
            </w:tabs>
            <w:rPr>
              <w:rFonts w:asciiTheme="minorHAnsi" w:hAnsiTheme="minorHAnsi"/>
              <w:noProof/>
              <w:sz w:val="22"/>
              <w:lang w:eastAsia="en-US"/>
            </w:rPr>
          </w:pPr>
          <w:hyperlink w:anchor="_Toc467238953" w:history="1">
            <w:r w:rsidRPr="00346F1D">
              <w:rPr>
                <w:rStyle w:val="Hyperlink"/>
                <w:noProof/>
                <w:lang w:eastAsia="zh-CN"/>
              </w:rPr>
              <w:t>Other genes</w:t>
            </w:r>
            <w:r>
              <w:rPr>
                <w:noProof/>
                <w:webHidden/>
              </w:rPr>
              <w:tab/>
            </w:r>
            <w:r>
              <w:rPr>
                <w:noProof/>
                <w:webHidden/>
              </w:rPr>
              <w:fldChar w:fldCharType="begin"/>
            </w:r>
            <w:r>
              <w:rPr>
                <w:noProof/>
                <w:webHidden/>
              </w:rPr>
              <w:instrText xml:space="preserve"> PAGEREF _Toc467238953 \h </w:instrText>
            </w:r>
            <w:r>
              <w:rPr>
                <w:noProof/>
                <w:webHidden/>
              </w:rPr>
            </w:r>
            <w:r>
              <w:rPr>
                <w:noProof/>
                <w:webHidden/>
              </w:rPr>
              <w:fldChar w:fldCharType="separate"/>
            </w:r>
            <w:r>
              <w:rPr>
                <w:noProof/>
                <w:webHidden/>
              </w:rPr>
              <w:t>6</w:t>
            </w:r>
            <w:r>
              <w:rPr>
                <w:noProof/>
                <w:webHidden/>
              </w:rPr>
              <w:fldChar w:fldCharType="end"/>
            </w:r>
          </w:hyperlink>
        </w:p>
        <w:p w14:paraId="2F5621EA" w14:textId="77777777" w:rsidR="00EF4C16" w:rsidRDefault="00EF4C16">
          <w:pPr>
            <w:pStyle w:val="TOC3"/>
            <w:tabs>
              <w:tab w:val="right" w:leader="dot" w:pos="9350"/>
            </w:tabs>
            <w:rPr>
              <w:rFonts w:asciiTheme="minorHAnsi" w:hAnsiTheme="minorHAnsi"/>
              <w:noProof/>
              <w:sz w:val="22"/>
              <w:lang w:eastAsia="en-US"/>
            </w:rPr>
          </w:pPr>
          <w:hyperlink w:anchor="_Toc467238954" w:history="1">
            <w:r w:rsidRPr="00346F1D">
              <w:rPr>
                <w:rStyle w:val="Hyperlink"/>
                <w:noProof/>
              </w:rPr>
              <w:t>Alternative therapies to warfarin</w:t>
            </w:r>
            <w:r>
              <w:rPr>
                <w:noProof/>
                <w:webHidden/>
              </w:rPr>
              <w:tab/>
            </w:r>
            <w:r>
              <w:rPr>
                <w:noProof/>
                <w:webHidden/>
              </w:rPr>
              <w:fldChar w:fldCharType="begin"/>
            </w:r>
            <w:r>
              <w:rPr>
                <w:noProof/>
                <w:webHidden/>
              </w:rPr>
              <w:instrText xml:space="preserve"> PAGEREF _Toc467238954 \h </w:instrText>
            </w:r>
            <w:r>
              <w:rPr>
                <w:noProof/>
                <w:webHidden/>
              </w:rPr>
            </w:r>
            <w:r>
              <w:rPr>
                <w:noProof/>
                <w:webHidden/>
              </w:rPr>
              <w:fldChar w:fldCharType="separate"/>
            </w:r>
            <w:r>
              <w:rPr>
                <w:noProof/>
                <w:webHidden/>
              </w:rPr>
              <w:t>8</w:t>
            </w:r>
            <w:r>
              <w:rPr>
                <w:noProof/>
                <w:webHidden/>
              </w:rPr>
              <w:fldChar w:fldCharType="end"/>
            </w:r>
          </w:hyperlink>
        </w:p>
        <w:p w14:paraId="165FD9FD" w14:textId="77777777" w:rsidR="00EF4C16" w:rsidRDefault="00EF4C16">
          <w:pPr>
            <w:pStyle w:val="TOC1"/>
            <w:rPr>
              <w:rFonts w:asciiTheme="minorHAnsi" w:eastAsiaTheme="minorEastAsia" w:hAnsiTheme="minorHAnsi"/>
              <w:sz w:val="22"/>
            </w:rPr>
          </w:pPr>
          <w:hyperlink w:anchor="_Toc467238955" w:history="1">
            <w:r w:rsidRPr="00346F1D">
              <w:rPr>
                <w:rStyle w:val="Hyperlink"/>
              </w:rPr>
              <w:t>Levels of Evidence Linking Genotype to Phenotype</w:t>
            </w:r>
            <w:r>
              <w:rPr>
                <w:webHidden/>
              </w:rPr>
              <w:tab/>
            </w:r>
            <w:r>
              <w:rPr>
                <w:webHidden/>
              </w:rPr>
              <w:fldChar w:fldCharType="begin"/>
            </w:r>
            <w:r>
              <w:rPr>
                <w:webHidden/>
              </w:rPr>
              <w:instrText xml:space="preserve"> PAGEREF _Toc467238955 \h </w:instrText>
            </w:r>
            <w:r>
              <w:rPr>
                <w:webHidden/>
              </w:rPr>
            </w:r>
            <w:r>
              <w:rPr>
                <w:webHidden/>
              </w:rPr>
              <w:fldChar w:fldCharType="separate"/>
            </w:r>
            <w:r>
              <w:rPr>
                <w:webHidden/>
              </w:rPr>
              <w:t>8</w:t>
            </w:r>
            <w:r>
              <w:rPr>
                <w:webHidden/>
              </w:rPr>
              <w:fldChar w:fldCharType="end"/>
            </w:r>
          </w:hyperlink>
        </w:p>
        <w:p w14:paraId="763A796D" w14:textId="77777777" w:rsidR="00EF4C16" w:rsidRDefault="00EF4C16">
          <w:pPr>
            <w:pStyle w:val="TOC1"/>
            <w:rPr>
              <w:rFonts w:asciiTheme="minorHAnsi" w:eastAsiaTheme="minorEastAsia" w:hAnsiTheme="minorHAnsi"/>
              <w:sz w:val="22"/>
            </w:rPr>
          </w:pPr>
          <w:hyperlink w:anchor="_Toc467238956" w:history="1">
            <w:r w:rsidRPr="00346F1D">
              <w:rPr>
                <w:rStyle w:val="Hyperlink"/>
              </w:rPr>
              <w:t>Strength of Recommendations</w:t>
            </w:r>
            <w:r>
              <w:rPr>
                <w:webHidden/>
              </w:rPr>
              <w:tab/>
            </w:r>
            <w:r>
              <w:rPr>
                <w:webHidden/>
              </w:rPr>
              <w:fldChar w:fldCharType="begin"/>
            </w:r>
            <w:r>
              <w:rPr>
                <w:webHidden/>
              </w:rPr>
              <w:instrText xml:space="preserve"> PAGEREF _Toc467238956 \h </w:instrText>
            </w:r>
            <w:r>
              <w:rPr>
                <w:webHidden/>
              </w:rPr>
            </w:r>
            <w:r>
              <w:rPr>
                <w:webHidden/>
              </w:rPr>
              <w:fldChar w:fldCharType="separate"/>
            </w:r>
            <w:r>
              <w:rPr>
                <w:webHidden/>
              </w:rPr>
              <w:t>9</w:t>
            </w:r>
            <w:r>
              <w:rPr>
                <w:webHidden/>
              </w:rPr>
              <w:fldChar w:fldCharType="end"/>
            </w:r>
          </w:hyperlink>
        </w:p>
        <w:p w14:paraId="3C51457B" w14:textId="77777777" w:rsidR="00EF4C16" w:rsidRDefault="00EF4C16">
          <w:pPr>
            <w:pStyle w:val="TOC1"/>
            <w:rPr>
              <w:rFonts w:asciiTheme="minorHAnsi" w:eastAsiaTheme="minorEastAsia" w:hAnsiTheme="minorHAnsi"/>
              <w:sz w:val="22"/>
            </w:rPr>
          </w:pPr>
          <w:hyperlink w:anchor="_Toc467238957" w:history="1">
            <w:r w:rsidRPr="00346F1D">
              <w:rPr>
                <w:rStyle w:val="Hyperlink"/>
              </w:rPr>
              <w:t>Supplemental Table S1. Evidence Linking CYP2C9 to warfarin phenotype</w:t>
            </w:r>
            <w:r>
              <w:rPr>
                <w:webHidden/>
              </w:rPr>
              <w:tab/>
            </w:r>
            <w:r>
              <w:rPr>
                <w:webHidden/>
              </w:rPr>
              <w:fldChar w:fldCharType="begin"/>
            </w:r>
            <w:r>
              <w:rPr>
                <w:webHidden/>
              </w:rPr>
              <w:instrText xml:space="preserve"> PAGEREF _Toc467238957 \h </w:instrText>
            </w:r>
            <w:r>
              <w:rPr>
                <w:webHidden/>
              </w:rPr>
            </w:r>
            <w:r>
              <w:rPr>
                <w:webHidden/>
              </w:rPr>
              <w:fldChar w:fldCharType="separate"/>
            </w:r>
            <w:r>
              <w:rPr>
                <w:webHidden/>
              </w:rPr>
              <w:t>10</w:t>
            </w:r>
            <w:r>
              <w:rPr>
                <w:webHidden/>
              </w:rPr>
              <w:fldChar w:fldCharType="end"/>
            </w:r>
          </w:hyperlink>
        </w:p>
        <w:p w14:paraId="14E35554" w14:textId="77777777" w:rsidR="00EF4C16" w:rsidRDefault="00EF4C16">
          <w:pPr>
            <w:pStyle w:val="TOC1"/>
            <w:rPr>
              <w:rFonts w:asciiTheme="minorHAnsi" w:eastAsiaTheme="minorEastAsia" w:hAnsiTheme="minorHAnsi"/>
              <w:sz w:val="22"/>
            </w:rPr>
          </w:pPr>
          <w:hyperlink w:anchor="_Toc467238958" w:history="1">
            <w:r w:rsidRPr="00346F1D">
              <w:rPr>
                <w:rStyle w:val="Hyperlink"/>
              </w:rPr>
              <w:t>Supplemental Table S2. Evidence linking VKORC1 to warfarin phenotype</w:t>
            </w:r>
            <w:r>
              <w:rPr>
                <w:webHidden/>
              </w:rPr>
              <w:tab/>
            </w:r>
            <w:r>
              <w:rPr>
                <w:webHidden/>
              </w:rPr>
              <w:fldChar w:fldCharType="begin"/>
            </w:r>
            <w:r>
              <w:rPr>
                <w:webHidden/>
              </w:rPr>
              <w:instrText xml:space="preserve"> PAGEREF _Toc467238958 \h </w:instrText>
            </w:r>
            <w:r>
              <w:rPr>
                <w:webHidden/>
              </w:rPr>
            </w:r>
            <w:r>
              <w:rPr>
                <w:webHidden/>
              </w:rPr>
              <w:fldChar w:fldCharType="separate"/>
            </w:r>
            <w:r>
              <w:rPr>
                <w:webHidden/>
              </w:rPr>
              <w:t>16</w:t>
            </w:r>
            <w:r>
              <w:rPr>
                <w:webHidden/>
              </w:rPr>
              <w:fldChar w:fldCharType="end"/>
            </w:r>
          </w:hyperlink>
        </w:p>
        <w:p w14:paraId="704D4297" w14:textId="77777777" w:rsidR="00EF4C16" w:rsidRDefault="00EF4C16">
          <w:pPr>
            <w:pStyle w:val="TOC1"/>
            <w:rPr>
              <w:rFonts w:asciiTheme="minorHAnsi" w:eastAsiaTheme="minorEastAsia" w:hAnsiTheme="minorHAnsi"/>
              <w:sz w:val="22"/>
            </w:rPr>
          </w:pPr>
          <w:hyperlink w:anchor="_Toc467238959" w:history="1">
            <w:r w:rsidRPr="00346F1D">
              <w:rPr>
                <w:rStyle w:val="Hyperlink"/>
              </w:rPr>
              <w:t>Supplemental Table S3. Evidence linking CYP4F2 to warfarin phenotype</w:t>
            </w:r>
            <w:r>
              <w:rPr>
                <w:webHidden/>
              </w:rPr>
              <w:tab/>
            </w:r>
            <w:r>
              <w:rPr>
                <w:webHidden/>
              </w:rPr>
              <w:fldChar w:fldCharType="begin"/>
            </w:r>
            <w:r>
              <w:rPr>
                <w:webHidden/>
              </w:rPr>
              <w:instrText xml:space="preserve"> PAGEREF _Toc467238959 \h </w:instrText>
            </w:r>
            <w:r>
              <w:rPr>
                <w:webHidden/>
              </w:rPr>
            </w:r>
            <w:r>
              <w:rPr>
                <w:webHidden/>
              </w:rPr>
              <w:fldChar w:fldCharType="separate"/>
            </w:r>
            <w:r>
              <w:rPr>
                <w:webHidden/>
              </w:rPr>
              <w:t>20</w:t>
            </w:r>
            <w:r>
              <w:rPr>
                <w:webHidden/>
              </w:rPr>
              <w:fldChar w:fldCharType="end"/>
            </w:r>
          </w:hyperlink>
        </w:p>
        <w:p w14:paraId="5F009B35" w14:textId="77777777" w:rsidR="00EF4C16" w:rsidRDefault="00EF4C16">
          <w:pPr>
            <w:pStyle w:val="TOC1"/>
            <w:rPr>
              <w:rFonts w:asciiTheme="minorHAnsi" w:eastAsiaTheme="minorEastAsia" w:hAnsiTheme="minorHAnsi"/>
              <w:sz w:val="22"/>
            </w:rPr>
          </w:pPr>
          <w:hyperlink w:anchor="_Toc467238960" w:history="1">
            <w:r w:rsidRPr="00346F1D">
              <w:rPr>
                <w:rStyle w:val="Hyperlink"/>
              </w:rPr>
              <w:t>Supplemental Table S4.  Evidence comparing pharmacogenetics warfarin dosing algorithms to standard of care dosing* or clinical algorithms</w:t>
            </w:r>
            <w:r>
              <w:rPr>
                <w:webHidden/>
              </w:rPr>
              <w:tab/>
            </w:r>
            <w:r>
              <w:rPr>
                <w:webHidden/>
              </w:rPr>
              <w:fldChar w:fldCharType="begin"/>
            </w:r>
            <w:r>
              <w:rPr>
                <w:webHidden/>
              </w:rPr>
              <w:instrText xml:space="preserve"> PAGEREF _Toc467238960 \h </w:instrText>
            </w:r>
            <w:r>
              <w:rPr>
                <w:webHidden/>
              </w:rPr>
            </w:r>
            <w:r>
              <w:rPr>
                <w:webHidden/>
              </w:rPr>
              <w:fldChar w:fldCharType="separate"/>
            </w:r>
            <w:r>
              <w:rPr>
                <w:webHidden/>
              </w:rPr>
              <w:t>21</w:t>
            </w:r>
            <w:r>
              <w:rPr>
                <w:webHidden/>
              </w:rPr>
              <w:fldChar w:fldCharType="end"/>
            </w:r>
          </w:hyperlink>
        </w:p>
        <w:p w14:paraId="354F1FF0" w14:textId="77777777" w:rsidR="00EF4C16" w:rsidRDefault="00EF4C16">
          <w:pPr>
            <w:pStyle w:val="TOC1"/>
            <w:rPr>
              <w:rFonts w:asciiTheme="minorHAnsi" w:eastAsiaTheme="minorEastAsia" w:hAnsiTheme="minorHAnsi"/>
              <w:sz w:val="22"/>
            </w:rPr>
          </w:pPr>
          <w:hyperlink w:anchor="_Toc467238961" w:history="1">
            <w:r w:rsidRPr="00346F1D">
              <w:rPr>
                <w:rStyle w:val="Hyperlink"/>
              </w:rPr>
              <w:t>Supplemental Table S5.  Primary pharmacogenetic Warfarin Dosing Algorithms Used in Prospective Clinical Trials</w:t>
            </w:r>
            <w:r>
              <w:rPr>
                <w:webHidden/>
              </w:rPr>
              <w:tab/>
            </w:r>
            <w:r>
              <w:rPr>
                <w:webHidden/>
              </w:rPr>
              <w:fldChar w:fldCharType="begin"/>
            </w:r>
            <w:r>
              <w:rPr>
                <w:webHidden/>
              </w:rPr>
              <w:instrText xml:space="preserve"> PAGEREF _Toc467238961 \h </w:instrText>
            </w:r>
            <w:r>
              <w:rPr>
                <w:webHidden/>
              </w:rPr>
            </w:r>
            <w:r>
              <w:rPr>
                <w:webHidden/>
              </w:rPr>
              <w:fldChar w:fldCharType="separate"/>
            </w:r>
            <w:r>
              <w:rPr>
                <w:webHidden/>
              </w:rPr>
              <w:t>24</w:t>
            </w:r>
            <w:r>
              <w:rPr>
                <w:webHidden/>
              </w:rPr>
              <w:fldChar w:fldCharType="end"/>
            </w:r>
          </w:hyperlink>
        </w:p>
        <w:p w14:paraId="3789124E" w14:textId="77777777" w:rsidR="00EF4C16" w:rsidRDefault="00EF4C16">
          <w:pPr>
            <w:pStyle w:val="TOC1"/>
            <w:rPr>
              <w:rFonts w:asciiTheme="minorHAnsi" w:eastAsiaTheme="minorEastAsia" w:hAnsiTheme="minorHAnsi"/>
              <w:sz w:val="22"/>
            </w:rPr>
          </w:pPr>
          <w:hyperlink w:anchor="_Toc467238962" w:history="1">
            <w:r w:rsidRPr="00346F1D">
              <w:rPr>
                <w:rStyle w:val="Hyperlink"/>
              </w:rPr>
              <w:t>Supplemental Table S6. Additional findings with weak/moderate evidence linking other genes/variants to warfarin phenotype (not part of recommendation)</w:t>
            </w:r>
            <w:r>
              <w:rPr>
                <w:webHidden/>
              </w:rPr>
              <w:tab/>
            </w:r>
            <w:r>
              <w:rPr>
                <w:webHidden/>
              </w:rPr>
              <w:fldChar w:fldCharType="begin"/>
            </w:r>
            <w:r>
              <w:rPr>
                <w:webHidden/>
              </w:rPr>
              <w:instrText xml:space="preserve"> PAGEREF _Toc467238962 \h </w:instrText>
            </w:r>
            <w:r>
              <w:rPr>
                <w:webHidden/>
              </w:rPr>
            </w:r>
            <w:r>
              <w:rPr>
                <w:webHidden/>
              </w:rPr>
              <w:fldChar w:fldCharType="separate"/>
            </w:r>
            <w:r>
              <w:rPr>
                <w:webHidden/>
              </w:rPr>
              <w:t>25</w:t>
            </w:r>
            <w:r>
              <w:rPr>
                <w:webHidden/>
              </w:rPr>
              <w:fldChar w:fldCharType="end"/>
            </w:r>
          </w:hyperlink>
        </w:p>
        <w:p w14:paraId="20900531" w14:textId="77777777" w:rsidR="00EF4C16" w:rsidRDefault="00EF4C16">
          <w:pPr>
            <w:pStyle w:val="TOC1"/>
            <w:rPr>
              <w:rFonts w:asciiTheme="minorHAnsi" w:eastAsiaTheme="minorEastAsia" w:hAnsiTheme="minorHAnsi"/>
              <w:sz w:val="22"/>
            </w:rPr>
          </w:pPr>
          <w:hyperlink w:anchor="_Toc467238963" w:history="1">
            <w:r w:rsidRPr="00346F1D">
              <w:rPr>
                <w:rStyle w:val="Hyperlink"/>
              </w:rPr>
              <w:t>Supplemental Table S7. Evidence Linking CYP2C9, VKORC1, and CYP4F2 to warfarin phenotype in pediatric patients</w:t>
            </w:r>
            <w:r>
              <w:rPr>
                <w:webHidden/>
              </w:rPr>
              <w:tab/>
            </w:r>
            <w:r>
              <w:rPr>
                <w:webHidden/>
              </w:rPr>
              <w:fldChar w:fldCharType="begin"/>
            </w:r>
            <w:r>
              <w:rPr>
                <w:webHidden/>
              </w:rPr>
              <w:instrText xml:space="preserve"> PAGEREF _Toc467238963 \h </w:instrText>
            </w:r>
            <w:r>
              <w:rPr>
                <w:webHidden/>
              </w:rPr>
            </w:r>
            <w:r>
              <w:rPr>
                <w:webHidden/>
              </w:rPr>
              <w:fldChar w:fldCharType="separate"/>
            </w:r>
            <w:r>
              <w:rPr>
                <w:webHidden/>
              </w:rPr>
              <w:t>27</w:t>
            </w:r>
            <w:r>
              <w:rPr>
                <w:webHidden/>
              </w:rPr>
              <w:fldChar w:fldCharType="end"/>
            </w:r>
          </w:hyperlink>
        </w:p>
        <w:p w14:paraId="5023EDE2" w14:textId="77777777" w:rsidR="00EF4C16" w:rsidRDefault="00EF4C16">
          <w:pPr>
            <w:pStyle w:val="TOC1"/>
            <w:rPr>
              <w:rFonts w:asciiTheme="minorHAnsi" w:eastAsiaTheme="minorEastAsia" w:hAnsiTheme="minorHAnsi"/>
              <w:sz w:val="22"/>
            </w:rPr>
          </w:pPr>
          <w:hyperlink w:anchor="_Toc467238964" w:history="1">
            <w:r w:rsidRPr="00346F1D">
              <w:rPr>
                <w:rStyle w:val="Hyperlink"/>
              </w:rPr>
              <w:t>References</w:t>
            </w:r>
            <w:r>
              <w:rPr>
                <w:webHidden/>
              </w:rPr>
              <w:tab/>
            </w:r>
            <w:r>
              <w:rPr>
                <w:webHidden/>
              </w:rPr>
              <w:fldChar w:fldCharType="begin"/>
            </w:r>
            <w:r>
              <w:rPr>
                <w:webHidden/>
              </w:rPr>
              <w:instrText xml:space="preserve"> PAGEREF _Toc467238964 \h </w:instrText>
            </w:r>
            <w:r>
              <w:rPr>
                <w:webHidden/>
              </w:rPr>
            </w:r>
            <w:r>
              <w:rPr>
                <w:webHidden/>
              </w:rPr>
              <w:fldChar w:fldCharType="separate"/>
            </w:r>
            <w:r>
              <w:rPr>
                <w:webHidden/>
              </w:rPr>
              <w:t>29</w:t>
            </w:r>
            <w:r>
              <w:rPr>
                <w:webHidden/>
              </w:rPr>
              <w:fldChar w:fldCharType="end"/>
            </w:r>
          </w:hyperlink>
        </w:p>
        <w:p w14:paraId="725DA71E" w14:textId="297DA950" w:rsidR="00E74624" w:rsidRDefault="00E74624">
          <w:r>
            <w:rPr>
              <w:b/>
              <w:bCs/>
              <w:noProof/>
            </w:rPr>
            <w:fldChar w:fldCharType="end"/>
          </w:r>
        </w:p>
      </w:sdtContent>
    </w:sdt>
    <w:p w14:paraId="7AF93984" w14:textId="77777777" w:rsidR="00E74624" w:rsidRDefault="00E74624" w:rsidP="005A44AD">
      <w:pPr>
        <w:pStyle w:val="Heading1"/>
        <w:rPr>
          <w:rFonts w:cs="Times New Roman"/>
          <w:szCs w:val="24"/>
        </w:rPr>
        <w:sectPr w:rsidR="00E74624" w:rsidSect="00413073">
          <w:pgSz w:w="12240" w:h="15840"/>
          <w:pgMar w:top="1440" w:right="1440" w:bottom="1440" w:left="1440" w:header="720" w:footer="720" w:gutter="0"/>
          <w:cols w:space="720"/>
          <w:docGrid w:linePitch="360"/>
        </w:sectPr>
      </w:pPr>
    </w:p>
    <w:p w14:paraId="2B092BDA" w14:textId="0F5437AB" w:rsidR="00697927" w:rsidRPr="003B4447" w:rsidRDefault="00FB681C" w:rsidP="005A44AD">
      <w:pPr>
        <w:pStyle w:val="Heading1"/>
        <w:rPr>
          <w:rFonts w:cs="Times New Roman"/>
          <w:szCs w:val="24"/>
        </w:rPr>
      </w:pPr>
      <w:bookmarkStart w:id="1" w:name="_Toc467238945"/>
      <w:r>
        <w:rPr>
          <w:rFonts w:cs="Times New Roman"/>
          <w:szCs w:val="24"/>
        </w:rPr>
        <w:lastRenderedPageBreak/>
        <w:t>Guideline Updates</w:t>
      </w:r>
      <w:bookmarkEnd w:id="0"/>
      <w:bookmarkEnd w:id="1"/>
    </w:p>
    <w:p w14:paraId="19E40DC9" w14:textId="4EED3773" w:rsidR="00F6761C" w:rsidRDefault="00697927" w:rsidP="000A3B3E">
      <w:pPr>
        <w:spacing w:line="360" w:lineRule="auto"/>
        <w:rPr>
          <w:rFonts w:cs="Times New Roman"/>
          <w:szCs w:val="24"/>
        </w:rPr>
      </w:pPr>
      <w:r w:rsidRPr="003B4447">
        <w:rPr>
          <w:rFonts w:cs="Times New Roman"/>
          <w:szCs w:val="24"/>
        </w:rPr>
        <w:t>The Clinical Pharmacogenetics Implementat</w:t>
      </w:r>
      <w:r w:rsidR="00E93DCC" w:rsidRPr="003B4447">
        <w:rPr>
          <w:rFonts w:cs="Times New Roman"/>
          <w:szCs w:val="24"/>
        </w:rPr>
        <w:t>ion Consortium (CPIC) guideline</w:t>
      </w:r>
      <w:r w:rsidR="00B27ABB">
        <w:rPr>
          <w:rFonts w:cs="Times New Roman"/>
          <w:szCs w:val="24"/>
        </w:rPr>
        <w:t xml:space="preserve"> for warfarin dosing</w:t>
      </w:r>
      <w:r w:rsidRPr="003B4447">
        <w:rPr>
          <w:rFonts w:cs="Times New Roman"/>
          <w:b/>
          <w:szCs w:val="24"/>
        </w:rPr>
        <w:t xml:space="preserve"> </w:t>
      </w:r>
      <w:r w:rsidR="00D3250E" w:rsidRPr="003B4447">
        <w:rPr>
          <w:rFonts w:cs="Times New Roman"/>
          <w:szCs w:val="24"/>
        </w:rPr>
        <w:t>is</w:t>
      </w:r>
      <w:r w:rsidRPr="003B4447">
        <w:rPr>
          <w:rFonts w:cs="Times New Roman"/>
          <w:szCs w:val="24"/>
        </w:rPr>
        <w:t xml:space="preserve"> published in full on </w:t>
      </w:r>
      <w:hyperlink r:id="rId10" w:history="1">
        <w:r w:rsidR="0022235D" w:rsidRPr="0022235D">
          <w:rPr>
            <w:rFonts w:eastAsiaTheme="minorEastAsia" w:cs="Times New Roman"/>
            <w:color w:val="0000FF" w:themeColor="hyperlink"/>
            <w:szCs w:val="24"/>
            <w:u w:val="single"/>
          </w:rPr>
          <w:t>http://www.pharmgkb.org</w:t>
        </w:r>
      </w:hyperlink>
      <w:r w:rsidR="0022235D" w:rsidRPr="0022235D">
        <w:rPr>
          <w:rFonts w:eastAsiaTheme="minorEastAsia" w:cs="Times New Roman"/>
          <w:color w:val="0000FF" w:themeColor="hyperlink"/>
          <w:szCs w:val="24"/>
          <w:u w:val="single"/>
        </w:rPr>
        <w:t xml:space="preserve"> </w:t>
      </w:r>
      <w:r w:rsidR="0022235D" w:rsidRPr="0022235D">
        <w:rPr>
          <w:rFonts w:eastAsiaTheme="minorEastAsia" w:cs="Times New Roman"/>
          <w:szCs w:val="24"/>
        </w:rPr>
        <w:t xml:space="preserve">and </w:t>
      </w:r>
      <w:hyperlink r:id="rId11" w:history="1">
        <w:r w:rsidR="0022235D" w:rsidRPr="0022235D">
          <w:rPr>
            <w:rFonts w:eastAsiaTheme="minorEastAsia"/>
            <w:color w:val="0000FF" w:themeColor="hyperlink"/>
            <w:szCs w:val="24"/>
            <w:u w:val="single"/>
          </w:rPr>
          <w:t>https://cpicpgx.org/guidelines/</w:t>
        </w:r>
      </w:hyperlink>
      <w:r w:rsidR="0022235D" w:rsidRPr="0022235D">
        <w:rPr>
          <w:rFonts w:eastAsiaTheme="minorEastAsia" w:cs="Times New Roman"/>
          <w:szCs w:val="24"/>
        </w:rPr>
        <w:t>.</w:t>
      </w:r>
      <w:r w:rsidR="0022235D">
        <w:rPr>
          <w:rFonts w:eastAsiaTheme="minorEastAsia" w:cs="Times New Roman"/>
          <w:szCs w:val="24"/>
        </w:rPr>
        <w:t xml:space="preserve"> </w:t>
      </w:r>
      <w:r w:rsidRPr="003B4447">
        <w:rPr>
          <w:rFonts w:cs="Times New Roman"/>
          <w:szCs w:val="24"/>
        </w:rPr>
        <w:t xml:space="preserve">Relevant information will be </w:t>
      </w:r>
      <w:r w:rsidR="00E31907" w:rsidRPr="003B4447">
        <w:rPr>
          <w:rFonts w:cs="Times New Roman"/>
          <w:szCs w:val="24"/>
        </w:rPr>
        <w:t xml:space="preserve">reviewed </w:t>
      </w:r>
      <w:r w:rsidRPr="003B4447">
        <w:rPr>
          <w:rFonts w:cs="Times New Roman"/>
          <w:szCs w:val="24"/>
        </w:rPr>
        <w:t xml:space="preserve">periodically and updated guidelines published online. </w:t>
      </w:r>
    </w:p>
    <w:p w14:paraId="5CF1855A" w14:textId="77777777" w:rsidR="00697927" w:rsidRPr="003B4447" w:rsidRDefault="00697927" w:rsidP="00250F73">
      <w:pPr>
        <w:spacing w:line="360" w:lineRule="auto"/>
        <w:rPr>
          <w:rFonts w:cs="Times New Roman"/>
          <w:szCs w:val="24"/>
        </w:rPr>
      </w:pPr>
      <w:r w:rsidRPr="003B4447">
        <w:rPr>
          <w:rFonts w:cs="Times New Roman"/>
          <w:szCs w:val="24"/>
        </w:rPr>
        <w:t xml:space="preserve"> </w:t>
      </w:r>
    </w:p>
    <w:p w14:paraId="3895A36A" w14:textId="47C189AA" w:rsidR="00697927" w:rsidRPr="003B4447" w:rsidRDefault="00FB681C" w:rsidP="00250F73">
      <w:pPr>
        <w:pStyle w:val="Heading1"/>
        <w:rPr>
          <w:rFonts w:cs="Times New Roman"/>
          <w:szCs w:val="24"/>
        </w:rPr>
      </w:pPr>
      <w:bookmarkStart w:id="2" w:name="_Toc456880076"/>
      <w:bookmarkStart w:id="3" w:name="_Toc467238946"/>
      <w:r>
        <w:rPr>
          <w:rFonts w:cs="Times New Roman"/>
          <w:szCs w:val="24"/>
        </w:rPr>
        <w:t>Literature Review</w:t>
      </w:r>
      <w:bookmarkEnd w:id="2"/>
      <w:bookmarkEnd w:id="3"/>
    </w:p>
    <w:p w14:paraId="348C873B" w14:textId="0910C4C1" w:rsidR="00003944" w:rsidRPr="004901B3" w:rsidRDefault="00003944" w:rsidP="00003944">
      <w:pPr>
        <w:spacing w:line="360" w:lineRule="auto"/>
        <w:rPr>
          <w:rFonts w:eastAsiaTheme="minorEastAsia"/>
          <w:szCs w:val="24"/>
        </w:rPr>
      </w:pPr>
      <w:r w:rsidRPr="003B4447">
        <w:rPr>
          <w:rFonts w:cs="Times New Roman"/>
          <w:szCs w:val="24"/>
        </w:rPr>
        <w:t>We searched the PubMed® database (19</w:t>
      </w:r>
      <w:r>
        <w:rPr>
          <w:rFonts w:cs="Times New Roman"/>
          <w:szCs w:val="24"/>
        </w:rPr>
        <w:t>66</w:t>
      </w:r>
      <w:r w:rsidRPr="003B4447">
        <w:rPr>
          <w:rFonts w:cs="Times New Roman"/>
          <w:szCs w:val="24"/>
        </w:rPr>
        <w:t xml:space="preserve"> to </w:t>
      </w:r>
      <w:r>
        <w:rPr>
          <w:rFonts w:cs="Times New Roman"/>
          <w:szCs w:val="24"/>
        </w:rPr>
        <w:t>2016</w:t>
      </w:r>
      <w:r w:rsidRPr="003B4447">
        <w:rPr>
          <w:rFonts w:cs="Times New Roman"/>
          <w:szCs w:val="24"/>
        </w:rPr>
        <w:t>) for the following keywords:</w:t>
      </w:r>
      <w:r>
        <w:rPr>
          <w:rFonts w:cs="Times New Roman"/>
          <w:szCs w:val="24"/>
        </w:rPr>
        <w:t xml:space="preserve"> </w:t>
      </w:r>
      <w:r w:rsidRPr="00724B51">
        <w:rPr>
          <w:rFonts w:cs="Times New Roman"/>
          <w:szCs w:val="24"/>
        </w:rPr>
        <w:t xml:space="preserve">((cytochrome P450 2C9 or CYP2C9) OR </w:t>
      </w:r>
      <w:r>
        <w:rPr>
          <w:rFonts w:cs="Times New Roman"/>
          <w:szCs w:val="24"/>
        </w:rPr>
        <w:t>(</w:t>
      </w:r>
      <w:r w:rsidRPr="00724B51">
        <w:rPr>
          <w:rFonts w:cs="Times New Roman"/>
          <w:szCs w:val="24"/>
        </w:rPr>
        <w:t>VKORC1</w:t>
      </w:r>
      <w:r>
        <w:rPr>
          <w:rFonts w:cs="Times New Roman"/>
          <w:szCs w:val="24"/>
        </w:rPr>
        <w:t>)</w:t>
      </w:r>
      <w:r w:rsidRPr="00724B51">
        <w:rPr>
          <w:rFonts w:cs="Times New Roman"/>
          <w:szCs w:val="24"/>
        </w:rPr>
        <w:t xml:space="preserve"> OR (cytochrome P450 4F2 or CYP4F2) AND </w:t>
      </w:r>
      <w:r>
        <w:rPr>
          <w:rFonts w:cs="Times New Roman"/>
          <w:szCs w:val="24"/>
        </w:rPr>
        <w:t>(</w:t>
      </w:r>
      <w:r w:rsidRPr="00724B51">
        <w:rPr>
          <w:rFonts w:cs="Times New Roman"/>
          <w:szCs w:val="24"/>
        </w:rPr>
        <w:t>warfarin</w:t>
      </w:r>
      <w:r>
        <w:rPr>
          <w:rFonts w:cs="Times New Roman"/>
          <w:szCs w:val="24"/>
        </w:rPr>
        <w:t>)</w:t>
      </w:r>
      <w:r w:rsidRPr="00724B51">
        <w:rPr>
          <w:rFonts w:cs="Times New Roman"/>
          <w:szCs w:val="24"/>
        </w:rPr>
        <w:t xml:space="preserve"> AND English</w:t>
      </w:r>
      <w:r w:rsidR="008B116A">
        <w:rPr>
          <w:rFonts w:cs="Times New Roman"/>
          <w:szCs w:val="24"/>
        </w:rPr>
        <w:t xml:space="preserve"> </w:t>
      </w:r>
      <w:r w:rsidRPr="00724B51">
        <w:rPr>
          <w:rFonts w:cs="Times New Roman"/>
          <w:szCs w:val="24"/>
        </w:rPr>
        <w:t>[Language])</w:t>
      </w:r>
      <w:r>
        <w:rPr>
          <w:rFonts w:cs="Times New Roman"/>
          <w:szCs w:val="24"/>
        </w:rPr>
        <w:t xml:space="preserve">.  </w:t>
      </w:r>
      <w:r w:rsidRPr="004901B3">
        <w:rPr>
          <w:rFonts w:eastAsiaTheme="minorEastAsia"/>
          <w:szCs w:val="24"/>
        </w:rPr>
        <w:t>Using these search terms</w:t>
      </w:r>
      <w:r>
        <w:rPr>
          <w:rFonts w:eastAsiaTheme="minorEastAsia"/>
          <w:szCs w:val="24"/>
        </w:rPr>
        <w:t>, 1221</w:t>
      </w:r>
      <w:r w:rsidRPr="004901B3">
        <w:rPr>
          <w:rFonts w:eastAsiaTheme="minorEastAsia"/>
          <w:szCs w:val="24"/>
        </w:rPr>
        <w:t xml:space="preserve">publications were identified. In addition, studies annotated in PharmGKB (http://www.pharmgkb.org) were identified. Study inclusion criteria included publications that included analyses </w:t>
      </w:r>
      <w:r w:rsidRPr="003B4447">
        <w:rPr>
          <w:rFonts w:cs="Times New Roman"/>
          <w:szCs w:val="24"/>
        </w:rPr>
        <w:t xml:space="preserve">for the association between </w:t>
      </w:r>
      <w:r w:rsidRPr="003B4447">
        <w:rPr>
          <w:rFonts w:cs="Times New Roman"/>
          <w:i/>
          <w:szCs w:val="24"/>
        </w:rPr>
        <w:t>CYP2C</w:t>
      </w:r>
      <w:r>
        <w:rPr>
          <w:rFonts w:cs="Times New Roman"/>
          <w:i/>
          <w:szCs w:val="24"/>
        </w:rPr>
        <w:t>9/VKORC1/CYP4F2</w:t>
      </w:r>
      <w:r w:rsidRPr="003B4447">
        <w:rPr>
          <w:rFonts w:cs="Times New Roman"/>
          <w:szCs w:val="24"/>
        </w:rPr>
        <w:t xml:space="preserve"> genotypes and metabolism of </w:t>
      </w:r>
      <w:r>
        <w:rPr>
          <w:rFonts w:cs="Times New Roman"/>
          <w:szCs w:val="24"/>
        </w:rPr>
        <w:t xml:space="preserve">warfarin </w:t>
      </w:r>
      <w:r w:rsidRPr="003B4447">
        <w:rPr>
          <w:rFonts w:cs="Times New Roman"/>
          <w:szCs w:val="24"/>
        </w:rPr>
        <w:t xml:space="preserve">or </w:t>
      </w:r>
      <w:r>
        <w:rPr>
          <w:rFonts w:cs="Times New Roman"/>
          <w:szCs w:val="24"/>
        </w:rPr>
        <w:t>warfarin</w:t>
      </w:r>
      <w:r w:rsidRPr="003B4447">
        <w:rPr>
          <w:rFonts w:cs="Times New Roman"/>
          <w:szCs w:val="24"/>
        </w:rPr>
        <w:t>-related adverse drug events or clinical outcomes</w:t>
      </w:r>
      <w:r>
        <w:rPr>
          <w:rFonts w:eastAsiaTheme="minorEastAsia"/>
          <w:szCs w:val="24"/>
        </w:rPr>
        <w:t xml:space="preserve">. </w:t>
      </w:r>
      <w:r w:rsidRPr="004901B3">
        <w:rPr>
          <w:rFonts w:eastAsiaTheme="minorEastAsia"/>
          <w:szCs w:val="24"/>
        </w:rPr>
        <w:t>Non-English manuscripts were excluded.</w:t>
      </w:r>
      <w:r w:rsidRPr="004901B3">
        <w:rPr>
          <w:rFonts w:eastAsiaTheme="minorEastAsia" w:hint="eastAsia"/>
          <w:szCs w:val="24"/>
          <w:lang w:eastAsia="ja-JP"/>
        </w:rPr>
        <w:t xml:space="preserve"> </w:t>
      </w:r>
      <w:r w:rsidRPr="004901B3">
        <w:rPr>
          <w:rFonts w:eastAsiaTheme="minorEastAsia"/>
          <w:szCs w:val="24"/>
        </w:rPr>
        <w:t xml:space="preserve">Following application of these inclusion criteria, </w:t>
      </w:r>
      <w:r w:rsidR="00D85983">
        <w:rPr>
          <w:rFonts w:eastAsiaTheme="minorEastAsia"/>
          <w:szCs w:val="24"/>
        </w:rPr>
        <w:t>183</w:t>
      </w:r>
      <w:r>
        <w:rPr>
          <w:rFonts w:eastAsiaTheme="minorEastAsia"/>
          <w:szCs w:val="24"/>
        </w:rPr>
        <w:t xml:space="preserve"> </w:t>
      </w:r>
      <w:r w:rsidRPr="004901B3">
        <w:rPr>
          <w:rFonts w:eastAsiaTheme="minorEastAsia"/>
          <w:szCs w:val="24"/>
        </w:rPr>
        <w:t>publications were reviewed and included in the evidence table (</w:t>
      </w:r>
      <w:r w:rsidRPr="00D85983">
        <w:rPr>
          <w:rFonts w:eastAsiaTheme="minorEastAsia"/>
          <w:b/>
          <w:szCs w:val="24"/>
        </w:rPr>
        <w:t>Supplemental Table</w:t>
      </w:r>
      <w:r w:rsidR="00D85983" w:rsidRPr="00D85983">
        <w:rPr>
          <w:rFonts w:eastAsiaTheme="minorEastAsia"/>
          <w:b/>
          <w:szCs w:val="24"/>
        </w:rPr>
        <w:t>s</w:t>
      </w:r>
      <w:r w:rsidRPr="00D85983">
        <w:rPr>
          <w:rFonts w:eastAsiaTheme="minorEastAsia"/>
          <w:b/>
          <w:szCs w:val="24"/>
        </w:rPr>
        <w:t xml:space="preserve"> S1</w:t>
      </w:r>
      <w:r w:rsidR="00D85983" w:rsidRPr="00D85983">
        <w:rPr>
          <w:rFonts w:eastAsiaTheme="minorEastAsia"/>
          <w:b/>
          <w:szCs w:val="24"/>
        </w:rPr>
        <w:t>- S6</w:t>
      </w:r>
      <w:r w:rsidRPr="004901B3">
        <w:rPr>
          <w:rFonts w:eastAsiaTheme="minorEastAsia"/>
          <w:szCs w:val="24"/>
        </w:rPr>
        <w:t>).</w:t>
      </w:r>
    </w:p>
    <w:p w14:paraId="0E2CA413" w14:textId="78502DD9" w:rsidR="00003944" w:rsidRDefault="00003944" w:rsidP="00003944">
      <w:pPr>
        <w:widowControl w:val="0"/>
        <w:autoSpaceDE w:val="0"/>
        <w:autoSpaceDN w:val="0"/>
        <w:adjustRightInd w:val="0"/>
        <w:spacing w:line="360" w:lineRule="auto"/>
        <w:ind w:firstLine="720"/>
      </w:pPr>
      <w:r w:rsidRPr="003B4447">
        <w:rPr>
          <w:rFonts w:cs="Times New Roman"/>
          <w:szCs w:val="24"/>
        </w:rPr>
        <w:t xml:space="preserve">The </w:t>
      </w:r>
      <w:r w:rsidRPr="003B4447">
        <w:rPr>
          <w:rFonts w:cs="Times New Roman"/>
          <w:i/>
          <w:szCs w:val="24"/>
        </w:rPr>
        <w:t>CYP2C</w:t>
      </w:r>
      <w:r>
        <w:rPr>
          <w:rFonts w:cs="Times New Roman"/>
          <w:i/>
          <w:szCs w:val="24"/>
        </w:rPr>
        <w:t>9/VKORC1/CYP4F2</w:t>
      </w:r>
      <w:r w:rsidRPr="003B4447">
        <w:rPr>
          <w:rFonts w:cs="Times New Roman"/>
          <w:szCs w:val="24"/>
        </w:rPr>
        <w:t xml:space="preserve"> </w:t>
      </w:r>
      <w:r>
        <w:rPr>
          <w:rFonts w:cs="Times New Roman"/>
          <w:szCs w:val="24"/>
        </w:rPr>
        <w:t>frequency tables</w:t>
      </w:r>
      <w:r w:rsidRPr="00510BE5">
        <w:t xml:space="preserve"> </w:t>
      </w:r>
      <w:r>
        <w:t>(</w:t>
      </w:r>
      <w:hyperlink r:id="rId12" w:history="1">
        <w:r w:rsidRPr="009C3D5C">
          <w:rPr>
            <w:rStyle w:val="Hyperlink"/>
            <w:rFonts w:cstheme="minorBidi"/>
          </w:rPr>
          <w:t>https://www.pharmgkb.org/page/cyp2c9RefMaterials</w:t>
        </w:r>
      </w:hyperlink>
      <w:r>
        <w:t xml:space="preserve">; </w:t>
      </w:r>
      <w:hyperlink r:id="rId13" w:history="1">
        <w:r w:rsidRPr="009C3D5C">
          <w:rPr>
            <w:rStyle w:val="Hyperlink"/>
            <w:rFonts w:cstheme="minorBidi"/>
          </w:rPr>
          <w:t>https://www.pharmgkb.org/page/vkorc1RefMaterials</w:t>
        </w:r>
      </w:hyperlink>
      <w:r>
        <w:t xml:space="preserve">; </w:t>
      </w:r>
      <w:r w:rsidRPr="002310E3">
        <w:t>http</w:t>
      </w:r>
      <w:r>
        <w:t>s://www.pharmgkb.org/page/cyp4f2</w:t>
      </w:r>
      <w:r w:rsidRPr="002310E3">
        <w:t>RefMaterials</w:t>
      </w:r>
      <w:r>
        <w:t xml:space="preserve">) </w:t>
      </w:r>
      <w:r w:rsidRPr="00510BE5">
        <w:rPr>
          <w:rFonts w:cs="Times New Roman"/>
          <w:szCs w:val="24"/>
        </w:rPr>
        <w:t>were made by searching th</w:t>
      </w:r>
      <w:r>
        <w:rPr>
          <w:rFonts w:cs="Times New Roman"/>
          <w:szCs w:val="24"/>
        </w:rPr>
        <w:t>e PubMed® database (1995 to 2016</w:t>
      </w:r>
      <w:r w:rsidRPr="00510BE5">
        <w:rPr>
          <w:rFonts w:cs="Times New Roman"/>
          <w:szCs w:val="24"/>
        </w:rPr>
        <w:t>). The followi</w:t>
      </w:r>
      <w:r>
        <w:rPr>
          <w:rFonts w:cs="Times New Roman"/>
          <w:szCs w:val="24"/>
        </w:rPr>
        <w:t xml:space="preserve">ng criteria were used for </w:t>
      </w:r>
      <w:r w:rsidRPr="00CB1CDA">
        <w:rPr>
          <w:rFonts w:cs="Times New Roman"/>
          <w:i/>
          <w:szCs w:val="24"/>
        </w:rPr>
        <w:t>CYP2C9:</w:t>
      </w:r>
      <w:r w:rsidRPr="00510BE5">
        <w:rPr>
          <w:rFonts w:cs="Times New Roman"/>
          <w:szCs w:val="24"/>
        </w:rPr>
        <w:t xml:space="preserve"> (CY</w:t>
      </w:r>
      <w:r>
        <w:rPr>
          <w:rFonts w:cs="Times New Roman"/>
          <w:szCs w:val="24"/>
        </w:rPr>
        <w:t>P2C9 or 2C9 or cytochrome P4502C</w:t>
      </w:r>
      <w:r w:rsidRPr="00510BE5">
        <w:rPr>
          <w:rFonts w:cs="Times New Roman"/>
          <w:szCs w:val="24"/>
        </w:rPr>
        <w:t>9) AND (genotype OR allele OR frequency OR minor allele OR variant OR ethnic OR race OR racial OR ethnicity</w:t>
      </w:r>
      <w:r>
        <w:rPr>
          <w:rFonts w:cs="Times New Roman"/>
          <w:szCs w:val="24"/>
        </w:rPr>
        <w:t xml:space="preserve"> OR population</w:t>
      </w:r>
      <w:r w:rsidRPr="00510BE5">
        <w:rPr>
          <w:rFonts w:cs="Times New Roman"/>
          <w:szCs w:val="24"/>
        </w:rPr>
        <w:t>) with filter limits set to retrieve “full-text” and “English” literature. In addition, reports were also identified from citations by others or review articles. Studies were consid</w:t>
      </w:r>
      <w:r>
        <w:rPr>
          <w:rFonts w:cs="Times New Roman"/>
          <w:szCs w:val="24"/>
        </w:rPr>
        <w:t xml:space="preserve">ered for inclusion in the </w:t>
      </w:r>
      <w:r w:rsidRPr="00CB1CDA">
        <w:rPr>
          <w:rFonts w:cs="Times New Roman"/>
          <w:i/>
          <w:szCs w:val="24"/>
        </w:rPr>
        <w:t>CYP2C9</w:t>
      </w:r>
      <w:r>
        <w:rPr>
          <w:rFonts w:cs="Times New Roman"/>
          <w:szCs w:val="24"/>
        </w:rPr>
        <w:t xml:space="preserve"> frequency table if: </w:t>
      </w:r>
      <w:r w:rsidRPr="00510BE5">
        <w:rPr>
          <w:rFonts w:cs="Times New Roman"/>
          <w:szCs w:val="24"/>
        </w:rPr>
        <w:t xml:space="preserve">(1) the ethnicity of the population was clearly indicated, (2) either allele frequencies or genotype frequencies were reported, (3) the method by which the genes were genotyped was indicated, (4) the sample population consisted of at least 50 individuals with a few exceptions (e.g., smaller cohorts that were part of larger studies) and (5) the study represented an original publication (no reviews or meta-analyses).  </w:t>
      </w:r>
      <w:r>
        <w:rPr>
          <w:rFonts w:cs="Times New Roman"/>
          <w:szCs w:val="24"/>
        </w:rPr>
        <w:t xml:space="preserve">Similar search strategies were used for </w:t>
      </w:r>
      <w:r w:rsidRPr="00CB1CDA">
        <w:rPr>
          <w:rFonts w:cs="Times New Roman"/>
          <w:i/>
          <w:szCs w:val="24"/>
        </w:rPr>
        <w:t>VKORC1</w:t>
      </w:r>
      <w:r>
        <w:rPr>
          <w:rFonts w:cs="Times New Roman"/>
          <w:szCs w:val="24"/>
        </w:rPr>
        <w:t xml:space="preserve"> and </w:t>
      </w:r>
      <w:r w:rsidRPr="00CB1CDA">
        <w:rPr>
          <w:rFonts w:cs="Times New Roman"/>
          <w:i/>
          <w:szCs w:val="24"/>
        </w:rPr>
        <w:t>CYP4F2</w:t>
      </w:r>
      <w:r>
        <w:rPr>
          <w:rFonts w:cs="Times New Roman"/>
          <w:szCs w:val="24"/>
        </w:rPr>
        <w:t xml:space="preserve"> genes. Allele frequencies reported in phase 3 1000 Genomes were also included (</w:t>
      </w:r>
      <w:hyperlink r:id="rId14" w:history="1">
        <w:r w:rsidRPr="009C3D5C">
          <w:rPr>
            <w:rStyle w:val="Hyperlink"/>
            <w:szCs w:val="24"/>
          </w:rPr>
          <w:t>http://browser.1000genomes.org/index.html)</w:t>
        </w:r>
      </w:hyperlink>
      <w:r>
        <w:rPr>
          <w:rFonts w:cs="Times New Roman"/>
          <w:szCs w:val="24"/>
        </w:rPr>
        <w:t xml:space="preserve"> </w:t>
      </w:r>
      <w:r w:rsidR="00D85983">
        <w:rPr>
          <w:rFonts w:cs="Times New Roman"/>
          <w:szCs w:val="24"/>
        </w:rPr>
        <w:fldChar w:fldCharType="begin">
          <w:fldData xml:space="preserve">PEVuZE5vdGU+PENpdGU+PEF1dGhvcj5HZW5vbWVzIFByb2plY3Q8L0F1dGhvcj48WWVhcj4yMDE1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</w:fldData>
        </w:fldChar>
      </w:r>
      <w:r w:rsidR="00D85983">
        <w:rPr>
          <w:rFonts w:cs="Times New Roman"/>
          <w:szCs w:val="24"/>
        </w:rPr>
        <w:instrText xml:space="preserve"> ADDIN EN.CITE </w:instrText>
      </w:r>
      <w:r w:rsidR="00D85983">
        <w:rPr>
          <w:rFonts w:cs="Times New Roman"/>
          <w:szCs w:val="24"/>
        </w:rPr>
        <w:fldChar w:fldCharType="begin">
          <w:fldData xml:space="preserve">PEVuZE5vdGU+PENpdGU+PEF1dGhvcj5HZW5vbWVzIFByb2plY3Q8L0F1dGhvcj48WWVhcj4yMDE1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</w:fldData>
        </w:fldChar>
      </w:r>
      <w:r w:rsidR="00D85983">
        <w:rPr>
          <w:rFonts w:cs="Times New Roman"/>
          <w:szCs w:val="24"/>
        </w:rPr>
        <w:instrText xml:space="preserve"> ADDIN EN.CITE.DATA </w:instrText>
      </w:r>
      <w:r w:rsidR="00D85983">
        <w:rPr>
          <w:rFonts w:cs="Times New Roman"/>
          <w:szCs w:val="24"/>
        </w:rPr>
      </w:r>
      <w:r w:rsidR="00D85983">
        <w:rPr>
          <w:rFonts w:cs="Times New Roman"/>
          <w:szCs w:val="24"/>
        </w:rPr>
        <w:fldChar w:fldCharType="end"/>
      </w:r>
      <w:r w:rsidR="00D85983">
        <w:rPr>
          <w:rFonts w:cs="Times New Roman"/>
          <w:szCs w:val="24"/>
        </w:rPr>
      </w:r>
      <w:r w:rsidR="00D85983">
        <w:rPr>
          <w:rFonts w:cs="Times New Roman"/>
          <w:szCs w:val="24"/>
        </w:rPr>
        <w:fldChar w:fldCharType="separate"/>
      </w:r>
      <w:r w:rsidR="00D85983">
        <w:rPr>
          <w:rFonts w:cs="Times New Roman"/>
          <w:noProof/>
          <w:szCs w:val="24"/>
        </w:rPr>
        <w:t>(</w:t>
      </w:r>
      <w:hyperlink w:anchor="_ENREF_1" w:tooltip="Genomes Project, 2015 #277" w:history="1">
        <w:r w:rsidR="00BE2169">
          <w:rPr>
            <w:rFonts w:cs="Times New Roman"/>
            <w:noProof/>
            <w:szCs w:val="24"/>
          </w:rPr>
          <w:t>1</w:t>
        </w:r>
      </w:hyperlink>
      <w:r w:rsidR="00D85983">
        <w:rPr>
          <w:rFonts w:cs="Times New Roman"/>
          <w:noProof/>
          <w:szCs w:val="24"/>
        </w:rPr>
        <w:t>)</w:t>
      </w:r>
      <w:r w:rsidR="00D85983">
        <w:rPr>
          <w:rFonts w:cs="Times New Roman"/>
          <w:szCs w:val="24"/>
        </w:rPr>
        <w:fldChar w:fldCharType="end"/>
      </w:r>
      <w:r w:rsidR="00D85983">
        <w:rPr>
          <w:rFonts w:cs="Times New Roman"/>
          <w:szCs w:val="24"/>
        </w:rPr>
        <w:t>.</w:t>
      </w:r>
      <w:r>
        <w:rPr>
          <w:rFonts w:cs="Times New Roman"/>
          <w:szCs w:val="24"/>
        </w:rPr>
        <w:t xml:space="preserve"> </w:t>
      </w:r>
    </w:p>
    <w:p w14:paraId="335FB74D" w14:textId="631FDA76" w:rsidR="004A3FB1" w:rsidRPr="004A3FB1" w:rsidRDefault="004A3FB1" w:rsidP="004A3FB1"/>
    <w:p w14:paraId="13CE51A1" w14:textId="50FABFBF" w:rsidR="008077D4" w:rsidRDefault="00C81F60" w:rsidP="008E33E1">
      <w:pPr>
        <w:pStyle w:val="Heading1"/>
      </w:pPr>
      <w:bookmarkStart w:id="4" w:name="_Toc373143551"/>
      <w:bookmarkStart w:id="5" w:name="_Toc467238947"/>
      <w:r>
        <w:t>Drug</w:t>
      </w:r>
      <w:r w:rsidR="006C793C">
        <w:t>: Warfarin</w:t>
      </w:r>
      <w:bookmarkEnd w:id="5"/>
    </w:p>
    <w:p w14:paraId="3E9AD482" w14:textId="54D75C10" w:rsidR="00C81F60" w:rsidRDefault="00C81F60" w:rsidP="00C81F60">
      <w:pPr>
        <w:pStyle w:val="Heading2"/>
      </w:pPr>
      <w:bookmarkStart w:id="6" w:name="_Toc467238948"/>
      <w:r>
        <w:t>Background</w:t>
      </w:r>
      <w:bookmarkEnd w:id="6"/>
    </w:p>
    <w:p w14:paraId="33B27802" w14:textId="3A2C263B" w:rsidR="008E33E1" w:rsidRPr="008E33E1" w:rsidRDefault="008E33E1" w:rsidP="008E33E1">
      <w:pPr>
        <w:pStyle w:val="CM27"/>
        <w:spacing w:after="242" w:line="360" w:lineRule="auto"/>
        <w:rPr>
          <w:b/>
          <w:color w:val="000000" w:themeColor="text1"/>
        </w:rPr>
      </w:pPr>
      <w:r w:rsidRPr="008E33E1">
        <w:rPr>
          <w:color w:val="000000"/>
        </w:rPr>
        <w:t xml:space="preserve">Warfarin is administered as a racemic mixture of </w:t>
      </w:r>
      <w:r w:rsidRPr="008E33E1">
        <w:rPr>
          <w:i/>
          <w:iCs/>
          <w:color w:val="000000"/>
        </w:rPr>
        <w:t>R</w:t>
      </w:r>
      <w:r w:rsidRPr="008E33E1">
        <w:rPr>
          <w:color w:val="000000"/>
        </w:rPr>
        <w:t xml:space="preserve">- and </w:t>
      </w:r>
      <w:r w:rsidRPr="008E33E1">
        <w:rPr>
          <w:i/>
          <w:iCs/>
          <w:color w:val="000000"/>
        </w:rPr>
        <w:t>S</w:t>
      </w:r>
      <w:r w:rsidRPr="008E33E1">
        <w:rPr>
          <w:color w:val="000000"/>
        </w:rPr>
        <w:t xml:space="preserve">- </w:t>
      </w:r>
      <w:r w:rsidRPr="008E33E1">
        <w:rPr>
          <w:color w:val="000000" w:themeColor="text1"/>
        </w:rPr>
        <w:t xml:space="preserve">stereoisomers. S-warfarin is 3-5 times more potent as a vitamin K antagonist than R-warfarin </w:t>
      </w:r>
      <w:r w:rsidRPr="008E33E1">
        <w:rPr>
          <w:color w:val="000000" w:themeColor="text1"/>
        </w:rPr>
        <w:fldChar w:fldCharType="begin"/>
      </w:r>
      <w:r w:rsidR="00D85983">
        <w:rPr>
          <w:color w:val="000000" w:themeColor="text1"/>
        </w:rPr>
        <w:instrText xml:space="preserve"> ADDIN EN.CITE &lt;EndNote&gt;&lt;Cite&gt;&lt;Author&gt;Choonara&lt;/Author&gt;&lt;Year&gt;1986&lt;/Year&gt;&lt;RecNum&gt;110&lt;/RecNum&gt;&lt;DisplayText&gt;(2)&lt;/DisplayText&gt;&lt;record&gt;&lt;rec-number&gt;110&lt;/rec-number&gt;&lt;foreign-keys&gt;&lt;key app="EN" db-id="vvvaxdz20a9t0qeex5bxdad7e05rprzzxpst"&gt;110&lt;/key&gt;&lt;/foreign-keys&gt;&lt;ref-type name="Journal Article"&gt;17&lt;/ref-type&gt;&lt;contributors&gt;&lt;authors&gt;&lt;author&gt;Choonara, I. A.&lt;/author&gt;&lt;author&gt;Haynes, B. P.&lt;/author&gt;&lt;author&gt;Cholerton, S.&lt;/author&gt;&lt;author&gt;Breckenridge, A. M.&lt;/author&gt;&lt;author&gt;Park, B. K.&lt;/author&gt;&lt;/authors&gt;&lt;/contributors&gt;&lt;titles&gt;&lt;title&gt;Enantiomers of warfarin and vitamin K1 metabolism&lt;/title&gt;&lt;secondary-title&gt;Br J Clin Pharmacol&lt;/secondary-title&gt;&lt;/titles&gt;&lt;periodical&gt;&lt;full-title&gt;Br J Clin Pharmacol&lt;/full-title&gt;&lt;abbr-1&gt;British journal of clinical pharmacology&lt;/abbr-1&gt;&lt;/periodical&gt;&lt;pages&gt;729-32&lt;/pages&gt;&lt;volume&gt;22&lt;/volume&gt;&lt;number&gt;6&lt;/number&gt;&lt;edition&gt;1986/12/01&lt;/edition&gt;&lt;keywords&gt;&lt;keyword&gt;Half-Life&lt;/keyword&gt;&lt;keyword&gt;Humans&lt;/keyword&gt;&lt;keyword&gt;Prothrombin Time&lt;/keyword&gt;&lt;keyword&gt;Stereoisomerism&lt;/keyword&gt;&lt;keyword&gt;Vitamin K 1/analogs &amp;amp; derivatives/blood/*metabolism&lt;/keyword&gt;&lt;keyword&gt;Warfarin/blood/*pharmacology&lt;/keyword&gt;&lt;/keywords&gt;&lt;dates&gt;&lt;year&gt;1986&lt;/year&gt;&lt;pub-dates&gt;&lt;date&gt;Dec&lt;/date&gt;&lt;/pub-dates&gt;&lt;/dates&gt;&lt;isbn&gt;0306-5251 (Print)&amp;#xD;0306-5251 (Linking)&lt;/isbn&gt;&lt;accession-num&gt;3567019&lt;/accession-num&gt;&lt;urls&gt;&lt;related-urls&gt;&lt;url&gt;http://www.ncbi.nlm.nih.gov/pubmed/3567019&lt;/url&gt;&lt;/related-urls&gt;&lt;/urls&gt;&lt;custom2&gt;1401216&lt;/custom2&gt;&lt;language&gt;eng&lt;/language&gt;&lt;/record&gt;&lt;/Cite&gt;&lt;/EndNote&gt;</w:instrText>
      </w:r>
      <w:r w:rsidRPr="008E33E1">
        <w:rPr>
          <w:color w:val="000000" w:themeColor="text1"/>
        </w:rPr>
        <w:fldChar w:fldCharType="separate"/>
      </w:r>
      <w:r w:rsidR="00D85983">
        <w:rPr>
          <w:noProof/>
          <w:color w:val="000000" w:themeColor="text1"/>
        </w:rPr>
        <w:t>(</w:t>
      </w:r>
      <w:hyperlink w:anchor="_ENREF_2" w:tooltip="Choonara, 1986 #110" w:history="1">
        <w:r w:rsidR="00BE2169">
          <w:rPr>
            <w:noProof/>
            <w:color w:val="000000" w:themeColor="text1"/>
          </w:rPr>
          <w:t>2</w:t>
        </w:r>
      </w:hyperlink>
      <w:r w:rsidR="00D85983">
        <w:rPr>
          <w:noProof/>
          <w:color w:val="000000" w:themeColor="text1"/>
        </w:rPr>
        <w:t>)</w:t>
      </w:r>
      <w:r w:rsidRPr="008E33E1">
        <w:rPr>
          <w:color w:val="000000" w:themeColor="text1"/>
        </w:rPr>
        <w:fldChar w:fldCharType="end"/>
      </w:r>
      <w:r w:rsidRPr="008E33E1">
        <w:rPr>
          <w:color w:val="000000" w:themeColor="text1"/>
        </w:rPr>
        <w:t xml:space="preserve">. The stereoisomers are extensively metabolized by different </w:t>
      </w:r>
      <w:r w:rsidRPr="008E33E1">
        <w:rPr>
          <w:color w:val="000000"/>
        </w:rPr>
        <w:t>hepatic microsomal enzymes. S-warfarin is me</w:t>
      </w:r>
      <w:r w:rsidRPr="008E33E1">
        <w:rPr>
          <w:color w:val="000000" w:themeColor="text1"/>
        </w:rPr>
        <w:t xml:space="preserve">tabolized predominantly to 7- and 6- hydroxyl metabolites via CYP2C9 (Figure 1), whereas R-warfarin is mainly metabolized via CYP3A4 with involvement of CYP1A1, CYP1A2, CYP2C8, CYP2C9, CYP2C18 and CYP2C19 </w:t>
      </w:r>
      <w:r w:rsidRPr="008E33E1">
        <w:rPr>
          <w:color w:val="000000" w:themeColor="text1"/>
        </w:rPr>
        <w:fldChar w:fldCharType="begin">
          <w:fldData xml:space="preserve">PEVuZE5vdGU+PENpdGU+PEF1dGhvcj5SZXR0aWU8L0F1dGhvcj48WWVhcj4xOTkyPC9ZZWFyPjxS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</w:fldData>
        </w:fldChar>
      </w:r>
      <w:r w:rsidR="00D85983">
        <w:rPr>
          <w:color w:val="000000" w:themeColor="text1"/>
        </w:rPr>
        <w:instrText xml:space="preserve"> ADDIN EN.CITE </w:instrText>
      </w:r>
      <w:r w:rsidR="00D85983">
        <w:rPr>
          <w:color w:val="000000" w:themeColor="text1"/>
        </w:rPr>
        <w:fldChar w:fldCharType="begin">
          <w:fldData xml:space="preserve">PEVuZE5vdGU+PENpdGU+PEF1dGhvcj5SZXR0aWU8L0F1dGhvcj48WWVhcj4xOTkyPC9ZZWFyPjxS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</w:fldData>
        </w:fldChar>
      </w:r>
      <w:r w:rsidR="00D85983">
        <w:rPr>
          <w:color w:val="000000" w:themeColor="text1"/>
        </w:rPr>
        <w:instrText xml:space="preserve"> ADDIN EN.CITE.DATA </w:instrText>
      </w:r>
      <w:r w:rsidR="00D85983">
        <w:rPr>
          <w:color w:val="000000" w:themeColor="text1"/>
        </w:rPr>
      </w:r>
      <w:r w:rsidR="00D85983">
        <w:rPr>
          <w:color w:val="000000" w:themeColor="text1"/>
        </w:rPr>
        <w:fldChar w:fldCharType="end"/>
      </w:r>
      <w:r w:rsidRPr="008E33E1">
        <w:rPr>
          <w:color w:val="000000" w:themeColor="text1"/>
        </w:rPr>
      </w:r>
      <w:r w:rsidRPr="008E33E1">
        <w:rPr>
          <w:color w:val="000000" w:themeColor="text1"/>
        </w:rPr>
        <w:fldChar w:fldCharType="separate"/>
      </w:r>
      <w:r w:rsidR="00D85983">
        <w:rPr>
          <w:noProof/>
          <w:color w:val="000000" w:themeColor="text1"/>
        </w:rPr>
        <w:t>(</w:t>
      </w:r>
      <w:hyperlink w:anchor="_ENREF_3" w:tooltip="Rettie, 1992 #2" w:history="1">
        <w:r w:rsidR="00BE2169">
          <w:rPr>
            <w:noProof/>
            <w:color w:val="000000" w:themeColor="text1"/>
          </w:rPr>
          <w:t>3-6</w:t>
        </w:r>
      </w:hyperlink>
      <w:r w:rsidR="00D85983">
        <w:rPr>
          <w:noProof/>
          <w:color w:val="000000" w:themeColor="text1"/>
        </w:rPr>
        <w:t>)</w:t>
      </w:r>
      <w:r w:rsidRPr="008E33E1">
        <w:rPr>
          <w:color w:val="000000" w:themeColor="text1"/>
        </w:rPr>
        <w:fldChar w:fldCharType="end"/>
      </w:r>
      <w:r w:rsidRPr="008E33E1">
        <w:rPr>
          <w:color w:val="000000" w:themeColor="text1"/>
        </w:rPr>
        <w:t>.</w:t>
      </w:r>
      <w:r w:rsidRPr="008E33E1">
        <w:rPr>
          <w:b/>
          <w:color w:val="000000" w:themeColor="text1"/>
        </w:rPr>
        <w:t xml:space="preserve"> </w:t>
      </w:r>
    </w:p>
    <w:p w14:paraId="60B2AA8F" w14:textId="004CB8CE" w:rsidR="008E33E1" w:rsidRPr="008E33E1" w:rsidRDefault="008E33E1" w:rsidP="008E33E1">
      <w:pPr>
        <w:pStyle w:val="CM27"/>
        <w:spacing w:after="242" w:line="360" w:lineRule="auto"/>
        <w:rPr>
          <w:color w:val="000000" w:themeColor="text1"/>
        </w:rPr>
      </w:pPr>
      <w:r w:rsidRPr="008E33E1">
        <w:rPr>
          <w:color w:val="000000" w:themeColor="text1"/>
        </w:rPr>
        <w:t xml:space="preserve">Warfarin exerts its anticoagulant effect through inhibition of its molecular target Vitamin K epoxide reductase complex (VKORC1) </w:t>
      </w:r>
      <w:r w:rsidRPr="008E33E1">
        <w:rPr>
          <w:color w:val="000000" w:themeColor="text1"/>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Pr>
          <w:color w:val="000000" w:themeColor="text1"/>
        </w:rPr>
        <w:instrText xml:space="preserve"> ADDIN EN.CITE </w:instrText>
      </w:r>
      <w:r w:rsidR="00D85983">
        <w:rPr>
          <w:color w:val="000000" w:themeColor="text1"/>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Pr>
          <w:color w:val="000000" w:themeColor="text1"/>
        </w:rPr>
        <w:instrText xml:space="preserve"> ADDIN EN.CITE.DATA </w:instrText>
      </w:r>
      <w:r w:rsidR="00D85983">
        <w:rPr>
          <w:color w:val="000000" w:themeColor="text1"/>
        </w:rPr>
      </w:r>
      <w:r w:rsidR="00D85983">
        <w:rPr>
          <w:color w:val="000000" w:themeColor="text1"/>
        </w:rPr>
        <w:fldChar w:fldCharType="end"/>
      </w:r>
      <w:r w:rsidRPr="008E33E1">
        <w:rPr>
          <w:color w:val="000000" w:themeColor="text1"/>
        </w:rPr>
      </w:r>
      <w:r w:rsidRPr="008E33E1">
        <w:rPr>
          <w:color w:val="000000" w:themeColor="text1"/>
        </w:rPr>
        <w:fldChar w:fldCharType="separate"/>
      </w:r>
      <w:r w:rsidR="00D85983">
        <w:rPr>
          <w:noProof/>
          <w:color w:val="000000" w:themeColor="text1"/>
        </w:rPr>
        <w:t>(</w:t>
      </w:r>
      <w:hyperlink w:anchor="_ENREF_7" w:tooltip="Rost, 2004 #31" w:history="1">
        <w:r w:rsidR="00BE2169">
          <w:rPr>
            <w:noProof/>
            <w:color w:val="000000" w:themeColor="text1"/>
          </w:rPr>
          <w:t>7</w:t>
        </w:r>
      </w:hyperlink>
      <w:r w:rsidR="00D85983">
        <w:rPr>
          <w:noProof/>
          <w:color w:val="000000" w:themeColor="text1"/>
        </w:rPr>
        <w:t>)</w:t>
      </w:r>
      <w:r w:rsidRPr="008E33E1">
        <w:rPr>
          <w:color w:val="000000" w:themeColor="text1"/>
        </w:rPr>
        <w:fldChar w:fldCharType="end"/>
      </w:r>
      <w:r w:rsidRPr="008E33E1">
        <w:rPr>
          <w:color w:val="000000" w:themeColor="text1"/>
        </w:rPr>
        <w:t xml:space="preserve">. VKORC1 catalyzes the conversion of oxidized Vitamin K to reduced Vitamin K with the help of microsomal epoxide hydrolase (EPHX1). Warfarin blocks this reaction, which leads to decreased availability of the reduced Vitamin K that serves as a cofactor for gamma-glutamyl carboxylase (GGCX), and blocks the formation of functionally active clotting factors, leading to reduced coagulation </w:t>
      </w:r>
      <w:r w:rsidRPr="008E33E1">
        <w:rPr>
          <w:color w:val="000000" w:themeColor="text1"/>
        </w:rPr>
        <w:fldChar w:fldCharType="begin">
          <w:fldData xml:space="preserve">PEVuZE5vdGU+PENpdGU+PEF1dGhvcj5XYWRlbGl1czwvQXV0aG9yPjxZZWFyPjIwMDc8L1llYXI+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</w:fldData>
        </w:fldChar>
      </w:r>
      <w:r w:rsidR="00D85983">
        <w:rPr>
          <w:color w:val="000000" w:themeColor="text1"/>
        </w:rPr>
        <w:instrText xml:space="preserve"> ADDIN EN.CITE </w:instrText>
      </w:r>
      <w:r w:rsidR="00D85983">
        <w:rPr>
          <w:color w:val="000000" w:themeColor="text1"/>
        </w:rPr>
        <w:fldChar w:fldCharType="begin">
          <w:fldData xml:space="preserve">PEVuZE5vdGU+PENpdGU+PEF1dGhvcj5XYWRlbGl1czwvQXV0aG9yPjxZZWFyPjIwMDc8L1llYXI+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</w:fldData>
        </w:fldChar>
      </w:r>
      <w:r w:rsidR="00D85983">
        <w:rPr>
          <w:color w:val="000000" w:themeColor="text1"/>
        </w:rPr>
        <w:instrText xml:space="preserve"> ADDIN EN.CITE.DATA </w:instrText>
      </w:r>
      <w:r w:rsidR="00D85983">
        <w:rPr>
          <w:color w:val="000000" w:themeColor="text1"/>
        </w:rPr>
      </w:r>
      <w:r w:rsidR="00D85983">
        <w:rPr>
          <w:color w:val="000000" w:themeColor="text1"/>
        </w:rPr>
        <w:fldChar w:fldCharType="end"/>
      </w:r>
      <w:r w:rsidRPr="008E33E1">
        <w:rPr>
          <w:color w:val="000000" w:themeColor="text1"/>
        </w:rPr>
      </w:r>
      <w:r w:rsidRPr="008E33E1">
        <w:rPr>
          <w:color w:val="000000" w:themeColor="text1"/>
        </w:rPr>
        <w:fldChar w:fldCharType="separate"/>
      </w:r>
      <w:r w:rsidR="00D85983">
        <w:rPr>
          <w:noProof/>
          <w:color w:val="000000" w:themeColor="text1"/>
        </w:rPr>
        <w:t>(</w:t>
      </w:r>
      <w:hyperlink w:anchor="_ENREF_8" w:tooltip="Wadelius, 2007 #117" w:history="1">
        <w:r w:rsidR="00BE2169">
          <w:rPr>
            <w:noProof/>
            <w:color w:val="000000" w:themeColor="text1"/>
          </w:rPr>
          <w:t>8-11</w:t>
        </w:r>
      </w:hyperlink>
      <w:r w:rsidR="00D85983">
        <w:rPr>
          <w:noProof/>
          <w:color w:val="000000" w:themeColor="text1"/>
        </w:rPr>
        <w:t>)</w:t>
      </w:r>
      <w:r w:rsidRPr="008E33E1">
        <w:rPr>
          <w:color w:val="000000" w:themeColor="text1"/>
        </w:rPr>
        <w:fldChar w:fldCharType="end"/>
      </w:r>
      <w:r w:rsidRPr="008E33E1">
        <w:rPr>
          <w:color w:val="000000" w:themeColor="text1"/>
        </w:rPr>
        <w:t xml:space="preserve">. </w:t>
      </w:r>
    </w:p>
    <w:p w14:paraId="37D5DC94" w14:textId="77777777" w:rsidR="00D14D22" w:rsidRDefault="00D14D22" w:rsidP="00E87CA2">
      <w:pPr>
        <w:pStyle w:val="Heading2"/>
        <w:sectPr w:rsidR="00D14D22" w:rsidSect="00D24B42">
          <w:pgSz w:w="12240" w:h="15840"/>
          <w:pgMar w:top="1440" w:right="1440" w:bottom="1440" w:left="1440" w:header="720" w:footer="720" w:gutter="0"/>
          <w:cols w:space="720"/>
          <w:docGrid w:linePitch="360"/>
        </w:sectPr>
      </w:pPr>
    </w:p>
    <w:p w14:paraId="2052592B" w14:textId="30C605B6" w:rsidR="00E87CA2" w:rsidRDefault="00473E4F" w:rsidP="00D14D22">
      <w:pPr>
        <w:pStyle w:val="Heading2"/>
      </w:pPr>
      <w:bookmarkStart w:id="7" w:name="_Toc467238949"/>
      <w:r>
        <w:lastRenderedPageBreak/>
        <w:t>Dosing algorithm</w:t>
      </w:r>
      <w:r w:rsidR="00E87CA2">
        <w:t>s</w:t>
      </w:r>
      <w:bookmarkEnd w:id="7"/>
    </w:p>
    <w:p w14:paraId="603B3093" w14:textId="77777777" w:rsidR="00E87CA2" w:rsidRDefault="00E87CA2" w:rsidP="00E87CA2"/>
    <w:p w14:paraId="0F77DFD3" w14:textId="08030098" w:rsidR="00F03CB3" w:rsidRDefault="00BE2169" w:rsidP="00F03CB3">
      <w:r w:rsidRPr="006154A0">
        <w:rPr>
          <w:b/>
          <w:i/>
          <w:u w:val="single"/>
        </w:rPr>
        <w:t xml:space="preserve">IWPC </w:t>
      </w:r>
      <w:r>
        <w:rPr>
          <w:b/>
          <w:i/>
          <w:u w:val="single"/>
        </w:rPr>
        <w:t>warfarin</w:t>
      </w:r>
      <w:r w:rsidR="00F03CB3" w:rsidRPr="006154A0">
        <w:rPr>
          <w:b/>
          <w:i/>
          <w:u w:val="single"/>
        </w:rPr>
        <w:t xml:space="preserve"> pharmacogenetic dosing algorithm</w:t>
      </w:r>
      <w:r w:rsidR="006154A0" w:rsidRPr="006154A0">
        <w:rPr>
          <w:b/>
          <w:i/>
        </w:rPr>
        <w:t xml:space="preserve"> </w:t>
      </w:r>
      <w:r w:rsidR="006154A0" w:rsidRPr="006154A0">
        <w:rPr>
          <w:b/>
          <w:i/>
        </w:rPr>
        <w:fldChar w:fldCharType="begin">
          <w:fldData xml:space="preserve">PEVuZE5vdGU+PENpdGU+PEF1dGhvcj5LbGVpbjwvQXV0aG9yPjxZZWFyPjIwMDk8L1llYXI+PFJl
Y051bT4xODwvUmVjTnVtPjxEaXNwbGF5VGV4dD4oMTI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Pr>
          <w:b/>
          <w:i/>
        </w:rPr>
        <w:instrText xml:space="preserve"> ADDIN EN.CITE </w:instrText>
      </w:r>
      <w:r>
        <w:rPr>
          <w:b/>
          <w:i/>
        </w:rPr>
        <w:fldChar w:fldCharType="begin">
          <w:fldData xml:space="preserve">PEVuZE5vdGU+PENpdGU+PEF1dGhvcj5LbGVpbjwvQXV0aG9yPjxZZWFyPjIwMDk8L1llYXI+PFJl
Y051bT4xODwvUmVjTnVtPjxEaXNwbGF5VGV4dD4oMTI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Pr>
          <w:b/>
          <w:i/>
        </w:rPr>
        <w:instrText xml:space="preserve"> ADDIN EN.CITE.DATA </w:instrText>
      </w:r>
      <w:r>
        <w:rPr>
          <w:b/>
          <w:i/>
        </w:rPr>
      </w:r>
      <w:r>
        <w:rPr>
          <w:b/>
          <w:i/>
        </w:rPr>
        <w:fldChar w:fldCharType="end"/>
      </w:r>
      <w:r w:rsidR="006154A0" w:rsidRPr="006154A0">
        <w:rPr>
          <w:b/>
          <w:i/>
        </w:rPr>
        <w:fldChar w:fldCharType="separate"/>
      </w:r>
      <w:r>
        <w:rPr>
          <w:b/>
          <w:i/>
          <w:noProof/>
        </w:rPr>
        <w:t>(</w:t>
      </w:r>
      <w:hyperlink w:anchor="_ENREF_12" w:tooltip="Klein, 2009 #18" w:history="1">
        <w:r>
          <w:rPr>
            <w:b/>
            <w:i/>
            <w:noProof/>
          </w:rPr>
          <w:t>12</w:t>
        </w:r>
      </w:hyperlink>
      <w:r>
        <w:rPr>
          <w:b/>
          <w:i/>
          <w:noProof/>
        </w:rPr>
        <w:t>)</w:t>
      </w:r>
      <w:r w:rsidR="006154A0" w:rsidRPr="006154A0">
        <w:rPr>
          <w:b/>
          <w:i/>
        </w:rPr>
        <w:fldChar w:fldCharType="end"/>
      </w:r>
    </w:p>
    <w:p w14:paraId="04D2579B" w14:textId="77777777" w:rsidR="00F03CB3" w:rsidRDefault="00F03CB3" w:rsidP="00F03CB3">
      <w:r>
        <w:t>5.6044</w:t>
      </w:r>
    </w:p>
    <w:p w14:paraId="14778065" w14:textId="63F5AB28" w:rsidR="00F03CB3" w:rsidRDefault="00F03CB3" w:rsidP="00F03CB3">
      <w:r>
        <w:t>- 0.2614 x Age in decades</w:t>
      </w:r>
    </w:p>
    <w:p w14:paraId="4785672D" w14:textId="77777777" w:rsidR="00F03CB3" w:rsidRDefault="00F03CB3" w:rsidP="00F03CB3">
      <w:r>
        <w:t>+ 0.0087 x Height in cm</w:t>
      </w:r>
    </w:p>
    <w:p w14:paraId="63D403EF" w14:textId="77777777" w:rsidR="00F03CB3" w:rsidRDefault="00F03CB3" w:rsidP="00F03CB3">
      <w:r>
        <w:t>+ 0.0128 x Weight in kg</w:t>
      </w:r>
    </w:p>
    <w:p w14:paraId="57A7D8D1" w14:textId="6358D828" w:rsidR="00F03CB3" w:rsidRDefault="00F03CB3" w:rsidP="00F03CB3">
      <w:r>
        <w:t>- 0.8677 x VKORC1</w:t>
      </w:r>
      <w:r w:rsidR="00572B6E">
        <w:t xml:space="preserve"> </w:t>
      </w:r>
      <w:r>
        <w:t>A/G</w:t>
      </w:r>
    </w:p>
    <w:p w14:paraId="5D35A077" w14:textId="77777777" w:rsidR="00F03CB3" w:rsidRDefault="00F03CB3" w:rsidP="00F03CB3">
      <w:r>
        <w:t>- 1.6974 x VKORC1 A/A</w:t>
      </w:r>
    </w:p>
    <w:p w14:paraId="2DFBA294" w14:textId="5F05ED1F" w:rsidR="00F03CB3" w:rsidRDefault="00F03CB3" w:rsidP="00F03CB3">
      <w:r>
        <w:t>- 0.4854 x VKORC1 genotype</w:t>
      </w:r>
      <w:r w:rsidR="006154A0">
        <w:t xml:space="preserve"> </w:t>
      </w:r>
      <w:r>
        <w:t>unknown</w:t>
      </w:r>
    </w:p>
    <w:p w14:paraId="2998C595" w14:textId="77777777" w:rsidR="00F03CB3" w:rsidRDefault="00F03CB3" w:rsidP="00F03CB3">
      <w:r>
        <w:t>- 0.5211 x CYP2C9 *1/*2</w:t>
      </w:r>
    </w:p>
    <w:p w14:paraId="64E0B959" w14:textId="77777777" w:rsidR="00F03CB3" w:rsidRDefault="00F03CB3" w:rsidP="00F03CB3">
      <w:r>
        <w:t>- 0.9357 x CYP2C9 *1/*3</w:t>
      </w:r>
    </w:p>
    <w:p w14:paraId="1C336B78" w14:textId="77777777" w:rsidR="00F03CB3" w:rsidRDefault="00F03CB3" w:rsidP="00F03CB3">
      <w:r>
        <w:t>- 1.0616 x CYP2C9 *2/*2</w:t>
      </w:r>
    </w:p>
    <w:p w14:paraId="7BAE8FCA" w14:textId="77777777" w:rsidR="00F03CB3" w:rsidRDefault="00F03CB3" w:rsidP="00F03CB3">
      <w:r>
        <w:t>- 1.9206 x CYP2C9 *2/*3</w:t>
      </w:r>
    </w:p>
    <w:p w14:paraId="72CF373C" w14:textId="77777777" w:rsidR="00F03CB3" w:rsidRDefault="00F03CB3" w:rsidP="00F03CB3">
      <w:r>
        <w:t>- 2.3312 x CYP2C9 *3/*3</w:t>
      </w:r>
    </w:p>
    <w:p w14:paraId="5C48268F" w14:textId="5802ADD3" w:rsidR="00F03CB3" w:rsidRDefault="00F03CB3" w:rsidP="00F03CB3">
      <w:r>
        <w:t>- 0.2188 x CYP2C9 genotype</w:t>
      </w:r>
      <w:r w:rsidR="006154A0">
        <w:t xml:space="preserve"> </w:t>
      </w:r>
      <w:r>
        <w:t>unknown</w:t>
      </w:r>
    </w:p>
    <w:p w14:paraId="56FC2CA4" w14:textId="77777777" w:rsidR="00F03CB3" w:rsidRDefault="00F03CB3" w:rsidP="00F03CB3">
      <w:r>
        <w:t>- 0.1092 x Asian race</w:t>
      </w:r>
    </w:p>
    <w:p w14:paraId="5371F320" w14:textId="3A6BB19A" w:rsidR="00F03CB3" w:rsidRDefault="00F03CB3" w:rsidP="00F03CB3">
      <w:r>
        <w:t>- 0.2760 x Black or African</w:t>
      </w:r>
      <w:r w:rsidR="006154A0">
        <w:t xml:space="preserve"> </w:t>
      </w:r>
      <w:r>
        <w:t>American</w:t>
      </w:r>
    </w:p>
    <w:p w14:paraId="04C6F629" w14:textId="38CCA348" w:rsidR="00F03CB3" w:rsidRDefault="00F03CB3" w:rsidP="00F03CB3">
      <w:r>
        <w:t>- 0.1032 x Missing or Mixed</w:t>
      </w:r>
      <w:r w:rsidR="006154A0">
        <w:t xml:space="preserve"> </w:t>
      </w:r>
      <w:r>
        <w:t>race</w:t>
      </w:r>
    </w:p>
    <w:p w14:paraId="69D03814" w14:textId="3F54766E" w:rsidR="00F03CB3" w:rsidRDefault="00F03CB3" w:rsidP="00F03CB3">
      <w:r>
        <w:t>+ 1.1816 x Enzyme inducer</w:t>
      </w:r>
      <w:r w:rsidR="006154A0">
        <w:t xml:space="preserve"> </w:t>
      </w:r>
      <w:r>
        <w:t>status</w:t>
      </w:r>
    </w:p>
    <w:p w14:paraId="74045285" w14:textId="77777777" w:rsidR="00F03CB3" w:rsidRDefault="00F03CB3" w:rsidP="00F03CB3">
      <w:r>
        <w:t>- 0.5503 x Amiodarone status</w:t>
      </w:r>
    </w:p>
    <w:p w14:paraId="64DEB0CD" w14:textId="77777777" w:rsidR="00F03CB3" w:rsidRDefault="00F03CB3" w:rsidP="00F03CB3">
      <w:r>
        <w:t>= Square root of weekly warfarin dose**</w:t>
      </w:r>
    </w:p>
    <w:p w14:paraId="35ECEFB5" w14:textId="6E71CEC8" w:rsidR="00E87CA2" w:rsidRDefault="00F03CB3" w:rsidP="00F03CB3">
      <w:r>
        <w:t>**The output of this algorithm must be squared to compute weekly dose in mg</w:t>
      </w:r>
      <w:r w:rsidR="004A7FE7">
        <w:t xml:space="preserve"> and divided by 7 to get the daily dose</w:t>
      </w:r>
      <w:r>
        <w:t>.</w:t>
      </w:r>
    </w:p>
    <w:p w14:paraId="1750F706" w14:textId="0C18FEA0" w:rsidR="00473E4F" w:rsidRDefault="00473E4F" w:rsidP="00473E4F">
      <w:r>
        <w:t xml:space="preserve"> </w:t>
      </w:r>
    </w:p>
    <w:p w14:paraId="16AC5B7C" w14:textId="27644BB9" w:rsidR="006154A0" w:rsidRPr="00430333" w:rsidRDefault="00430333" w:rsidP="00473E4F">
      <w:pPr>
        <w:rPr>
          <w:b/>
          <w:i/>
          <w:u w:val="single"/>
        </w:rPr>
      </w:pPr>
      <w:r w:rsidRPr="00430333">
        <w:rPr>
          <w:b/>
          <w:i/>
          <w:u w:val="single"/>
        </w:rPr>
        <w:t>Gage, et al</w:t>
      </w:r>
      <w:r w:rsidRPr="00F5656F">
        <w:rPr>
          <w:b/>
          <w:u w:val="single"/>
        </w:rPr>
        <w:t xml:space="preserve">. </w:t>
      </w:r>
      <w:r w:rsidRPr="00F5656F">
        <w:rPr>
          <w:b/>
          <w:u w:val="single"/>
        </w:rPr>
        <w:fldChar w:fldCharType="begin">
          <w:fldData xml:space="preserve">PEVuZE5vdGU+PENpdGU+PEF1dGhvcj5HYWdlPC9BdXRob3I+PFllYXI+MjAwODwvWWVhcj48UmVj
TnVtPjI2NDwvUmVjTnVtPjxEaXNwbGF5VGV4dD4oMTM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BE2169">
        <w:rPr>
          <w:b/>
          <w:u w:val="single"/>
        </w:rPr>
        <w:instrText xml:space="preserve"> ADDIN EN.CITE </w:instrText>
      </w:r>
      <w:r w:rsidR="00BE2169">
        <w:rPr>
          <w:b/>
          <w:u w:val="single"/>
        </w:rPr>
        <w:fldChar w:fldCharType="begin">
          <w:fldData xml:space="preserve">PEVuZE5vdGU+PENpdGU+PEF1dGhvcj5HYWdlPC9BdXRob3I+PFllYXI+MjAwODwvWWVhcj48UmVj
TnVtPjI2NDwvUmVjTnVtPjxEaXNwbGF5VGV4dD4oMTM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BE2169">
        <w:rPr>
          <w:b/>
          <w:u w:val="single"/>
        </w:rPr>
        <w:instrText xml:space="preserve"> ADDIN EN.CITE.DATA </w:instrText>
      </w:r>
      <w:r w:rsidR="00BE2169">
        <w:rPr>
          <w:b/>
          <w:u w:val="single"/>
        </w:rPr>
      </w:r>
      <w:r w:rsidR="00BE2169">
        <w:rPr>
          <w:b/>
          <w:u w:val="single"/>
        </w:rPr>
        <w:fldChar w:fldCharType="end"/>
      </w:r>
      <w:r w:rsidRPr="00F5656F">
        <w:rPr>
          <w:b/>
          <w:u w:val="single"/>
        </w:rPr>
        <w:fldChar w:fldCharType="separate"/>
      </w:r>
      <w:r w:rsidR="00BE2169">
        <w:rPr>
          <w:b/>
          <w:noProof/>
          <w:u w:val="single"/>
        </w:rPr>
        <w:t>(</w:t>
      </w:r>
      <w:hyperlink w:anchor="_ENREF_13" w:tooltip="Gage, 2008 #264" w:history="1">
        <w:r w:rsidR="00BE2169">
          <w:rPr>
            <w:b/>
            <w:noProof/>
            <w:u w:val="single"/>
          </w:rPr>
          <w:t>13</w:t>
        </w:r>
      </w:hyperlink>
      <w:r w:rsidR="00BE2169">
        <w:rPr>
          <w:b/>
          <w:noProof/>
          <w:u w:val="single"/>
        </w:rPr>
        <w:t>)</w:t>
      </w:r>
      <w:r w:rsidRPr="00F5656F">
        <w:rPr>
          <w:b/>
          <w:u w:val="single"/>
        </w:rPr>
        <w:fldChar w:fldCharType="end"/>
      </w:r>
    </w:p>
    <w:p w14:paraId="104EF4CF" w14:textId="499E89D1" w:rsidR="00FD08BF" w:rsidRDefault="00A260F3" w:rsidP="00A260F3">
      <w:r>
        <w:t>Estimated daily warfarin dose (mg/day)</w:t>
      </w:r>
      <w:r w:rsidR="00125258">
        <w:t xml:space="preserve"> = </w:t>
      </w:r>
      <w:r w:rsidR="007A791F" w:rsidRPr="007A791F">
        <w:t>Exp</w:t>
      </w:r>
      <w:r w:rsidR="007A791F">
        <w:t xml:space="preserve"> </w:t>
      </w:r>
      <w:r w:rsidR="007A791F" w:rsidRPr="007A791F">
        <w:t>(0.975</w:t>
      </w:r>
      <w:r w:rsidR="00F43FF6">
        <w:t>1</w:t>
      </w:r>
      <w:r w:rsidR="007A791F" w:rsidRPr="007A791F">
        <w:t xml:space="preserve"> - 0.323</w:t>
      </w:r>
      <w:r w:rsidR="00F43FF6">
        <w:t>8</w:t>
      </w:r>
      <w:r w:rsidR="008651ED">
        <w:t xml:space="preserve"> x </w:t>
      </w:r>
      <w:r w:rsidR="007A791F" w:rsidRPr="007A791F">
        <w:t>VKOR_1639 + 0.4317</w:t>
      </w:r>
      <w:r w:rsidR="008651ED">
        <w:t xml:space="preserve"> x </w:t>
      </w:r>
      <w:r w:rsidR="007A791F" w:rsidRPr="007A791F">
        <w:t>BSA - 0.400</w:t>
      </w:r>
      <w:r w:rsidR="00F43FF6">
        <w:t>8</w:t>
      </w:r>
      <w:r w:rsidR="008651ED">
        <w:t xml:space="preserve"> x </w:t>
      </w:r>
      <w:r w:rsidR="007A791F" w:rsidRPr="007A791F">
        <w:t>CYP2C9</w:t>
      </w:r>
      <w:r w:rsidR="003F6A8C">
        <w:t>*</w:t>
      </w:r>
      <w:r w:rsidR="007A791F" w:rsidRPr="007A791F">
        <w:t>3 - 0.00745</w:t>
      </w:r>
      <w:r w:rsidR="008651ED">
        <w:t xml:space="preserve"> x </w:t>
      </w:r>
      <w:r w:rsidR="007A791F" w:rsidRPr="007A791F">
        <w:t>Age - 0.206</w:t>
      </w:r>
      <w:r w:rsidR="00F43FF6">
        <w:t>6</w:t>
      </w:r>
      <w:r w:rsidR="008651ED">
        <w:t xml:space="preserve"> x </w:t>
      </w:r>
      <w:r w:rsidR="007A791F" w:rsidRPr="007A791F">
        <w:t>CYP2C9</w:t>
      </w:r>
      <w:r w:rsidR="0076015F">
        <w:t>*</w:t>
      </w:r>
      <w:r w:rsidR="007A791F" w:rsidRPr="007A791F">
        <w:t>2 + 0.2029</w:t>
      </w:r>
      <w:r w:rsidR="008651ED">
        <w:t xml:space="preserve"> x </w:t>
      </w:r>
      <w:r w:rsidR="007A791F" w:rsidRPr="007A791F">
        <w:t>Target</w:t>
      </w:r>
      <w:r w:rsidR="00125258">
        <w:t xml:space="preserve"> </w:t>
      </w:r>
      <w:r w:rsidR="007A791F" w:rsidRPr="007A791F">
        <w:t>INR - 0.253</w:t>
      </w:r>
      <w:r w:rsidR="00F43FF6">
        <w:t>8</w:t>
      </w:r>
      <w:r w:rsidR="008651ED">
        <w:t xml:space="preserve"> x </w:t>
      </w:r>
      <w:r w:rsidR="007A791F" w:rsidRPr="007A791F">
        <w:t>Amiodarone + 0.092</w:t>
      </w:r>
      <w:r w:rsidR="00F43FF6">
        <w:t>2</w:t>
      </w:r>
      <w:r w:rsidR="008651ED">
        <w:t xml:space="preserve"> x </w:t>
      </w:r>
      <w:r w:rsidR="007A791F" w:rsidRPr="007A791F">
        <w:t>Smokes -0.090</w:t>
      </w:r>
      <w:r w:rsidR="00F43FF6">
        <w:t>1</w:t>
      </w:r>
      <w:r w:rsidR="008651ED">
        <w:t xml:space="preserve"> x</w:t>
      </w:r>
      <w:r w:rsidR="008651ED" w:rsidRPr="007A791F">
        <w:t xml:space="preserve"> </w:t>
      </w:r>
      <w:r w:rsidR="007A791F" w:rsidRPr="007A791F">
        <w:t>AA_Race + 0.066</w:t>
      </w:r>
      <w:r w:rsidR="00F43FF6">
        <w:t>4</w:t>
      </w:r>
      <w:r w:rsidR="008651ED">
        <w:t xml:space="preserve"> x </w:t>
      </w:r>
      <w:r w:rsidR="007A791F" w:rsidRPr="007A791F">
        <w:t>Prior_DVT_PE</w:t>
      </w:r>
      <w:r w:rsidR="000C4781">
        <w:t>)</w:t>
      </w:r>
      <w:r w:rsidR="000C4781" w:rsidRPr="000C4781">
        <w:t xml:space="preserve"> </w:t>
      </w:r>
    </w:p>
    <w:p w14:paraId="3929F5F8" w14:textId="346737E4" w:rsidR="00430333" w:rsidRDefault="000C4781" w:rsidP="000C4781">
      <w:r>
        <w:t xml:space="preserve">where </w:t>
      </w:r>
      <w:r w:rsidR="004A7FE7">
        <w:t>exp is the exponential function, BSA is in m</w:t>
      </w:r>
      <w:r w:rsidR="004A7FE7" w:rsidRPr="00F16627">
        <w:rPr>
          <w:vertAlign w:val="superscript"/>
        </w:rPr>
        <w:t>2</w:t>
      </w:r>
      <w:r w:rsidR="004A7FE7">
        <w:t xml:space="preserve">, </w:t>
      </w:r>
      <w:r>
        <w:t>the SNPs are coded 0 if absent, 1 if heterozygous, and 2 if homozygous, and race is coded as 1 if African American and 0 otherwise.</w:t>
      </w:r>
    </w:p>
    <w:p w14:paraId="43584E97" w14:textId="77777777" w:rsidR="00FF5857" w:rsidRDefault="00FF5857" w:rsidP="000C4781"/>
    <w:p w14:paraId="7E6432FD" w14:textId="3063EC11" w:rsidR="00D14D22" w:rsidRDefault="004824C1" w:rsidP="002F18DF">
      <w:r>
        <w:rPr>
          <w:b/>
          <w:u w:val="single"/>
        </w:rPr>
        <w:t xml:space="preserve">EU-PACT </w:t>
      </w:r>
      <w:r w:rsidR="00D14D22">
        <w:t xml:space="preserve">Loading Dose algorithm </w:t>
      </w:r>
      <w:r w:rsidR="00BE2169">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 </w:instrText>
      </w:r>
      <w:r w:rsidR="00BE2169">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DATA </w:instrText>
      </w:r>
      <w:r w:rsidR="00BE2169">
        <w:fldChar w:fldCharType="end"/>
      </w:r>
      <w:r w:rsidR="00BE2169">
        <w:fldChar w:fldCharType="separate"/>
      </w:r>
      <w:r w:rsidR="00BE2169">
        <w:rPr>
          <w:noProof/>
        </w:rPr>
        <w:t>(</w:t>
      </w:r>
      <w:hyperlink w:anchor="_ENREF_14" w:tooltip="Pirmohamed, 2013 #205" w:history="1">
        <w:r w:rsidR="00BE2169">
          <w:rPr>
            <w:noProof/>
          </w:rPr>
          <w:t>14</w:t>
        </w:r>
      </w:hyperlink>
      <w:r w:rsidR="00BE2169">
        <w:rPr>
          <w:noProof/>
        </w:rPr>
        <w:t>)</w:t>
      </w:r>
      <w:r w:rsidR="00BE2169">
        <w:fldChar w:fldCharType="end"/>
      </w:r>
    </w:p>
    <w:p w14:paraId="10291F8B" w14:textId="77777777" w:rsidR="00D14D22" w:rsidRDefault="00D14D22" w:rsidP="002F18DF"/>
    <w:p w14:paraId="41D54558" w14:textId="659D9DA4" w:rsidR="00875E60" w:rsidRDefault="002F18DF" w:rsidP="002F18DF">
      <w:r>
        <w:t xml:space="preserve">Loading </w:t>
      </w:r>
      <w:r w:rsidR="00875E60">
        <w:t xml:space="preserve">dose </w:t>
      </w:r>
      <w:r w:rsidR="004824C1">
        <w:t xml:space="preserve">(LD) </w:t>
      </w:r>
      <w:r>
        <w:t xml:space="preserve">over three days </w:t>
      </w:r>
      <w:r w:rsidR="00875E60">
        <w:t>is</w:t>
      </w:r>
      <w:r>
        <w:t xml:space="preserve"> calculated </w:t>
      </w:r>
      <w:r w:rsidR="004824C1">
        <w:t xml:space="preserve">from the predicted maintenance dose (MD) </w:t>
      </w:r>
      <w:r>
        <w:t>as follow</w:t>
      </w:r>
      <w:r w:rsidR="004824C1">
        <w:t>s</w:t>
      </w:r>
      <w:r>
        <w:t xml:space="preserve">: </w:t>
      </w:r>
    </w:p>
    <w:p w14:paraId="4223E8DE" w14:textId="77777777" w:rsidR="00875E60" w:rsidRDefault="00875E60" w:rsidP="002F18DF"/>
    <w:p w14:paraId="65EE3779" w14:textId="6AB5828E" w:rsidR="002F18DF" w:rsidRDefault="002F18DF" w:rsidP="002F18DF">
      <w:r>
        <w:t>LD3=</w:t>
      </w:r>
      <w:r w:rsidR="00875E60">
        <w:t>M</w:t>
      </w:r>
      <w:r>
        <w:t>D/ (1- exp(-κt))(1+ exp(-κt)+ exp(-2κt))</w:t>
      </w:r>
    </w:p>
    <w:p w14:paraId="76A976BE" w14:textId="77777777" w:rsidR="00875E60" w:rsidRDefault="00875E60" w:rsidP="002F18DF"/>
    <w:p w14:paraId="035D67B8" w14:textId="62C180E8" w:rsidR="002F18DF" w:rsidRDefault="00875E60" w:rsidP="002F18DF">
      <w:r>
        <w:t>M</w:t>
      </w:r>
      <w:r w:rsidR="002F18DF">
        <w:t xml:space="preserve">D </w:t>
      </w:r>
      <w:r>
        <w:t>is</w:t>
      </w:r>
      <w:r w:rsidR="002F18DF">
        <w:t xml:space="preserve"> the IWPC predicted</w:t>
      </w:r>
      <w:r w:rsidR="0044140D" w:rsidRPr="0044140D">
        <w:t xml:space="preserve"> </w:t>
      </w:r>
      <w:r w:rsidR="0044140D">
        <w:t>weekly</w:t>
      </w:r>
      <w:r w:rsidR="002F18DF">
        <w:t xml:space="preserve"> maintenance dose in mg</w:t>
      </w:r>
      <w:r w:rsidR="004824C1">
        <w:t xml:space="preserve"> divided </w:t>
      </w:r>
      <w:r w:rsidR="0044140D">
        <w:t>by</w:t>
      </w:r>
      <w:r w:rsidR="004824C1">
        <w:t xml:space="preserve"> 7 days</w:t>
      </w:r>
      <w:r w:rsidR="002F18DF">
        <w:t xml:space="preserve">. </w:t>
      </w:r>
    </w:p>
    <w:p w14:paraId="5E3D5F04" w14:textId="77777777" w:rsidR="00875E60" w:rsidRDefault="00875E60" w:rsidP="002F18DF"/>
    <w:p w14:paraId="69325DC1" w14:textId="347B21B8" w:rsidR="00FD08BF" w:rsidRDefault="008651ED" w:rsidP="002F18DF">
      <w:r>
        <w:t>κ</w:t>
      </w:r>
      <w:r w:rsidR="002F18DF">
        <w:t xml:space="preserve"> is the elimination rate constant for the CYP2C9 genotypes: </w:t>
      </w:r>
    </w:p>
    <w:p w14:paraId="73F33901" w14:textId="4C43B278" w:rsidR="00FD08BF" w:rsidRDefault="002F18DF" w:rsidP="00F16627">
      <w:pPr>
        <w:ind w:left="720"/>
      </w:pPr>
      <w:r>
        <w:t>*1/*1 = 0.0189h-1</w:t>
      </w:r>
    </w:p>
    <w:p w14:paraId="056BF1E9" w14:textId="72C956B9" w:rsidR="00FD08BF" w:rsidRDefault="002F18DF" w:rsidP="00F16627">
      <w:pPr>
        <w:ind w:left="720"/>
      </w:pPr>
      <w:r>
        <w:t>*1/*2 = 0.0158h-1</w:t>
      </w:r>
    </w:p>
    <w:p w14:paraId="4F56AC3C" w14:textId="3110F0F7" w:rsidR="00FD08BF" w:rsidRDefault="002F18DF" w:rsidP="00F16627">
      <w:pPr>
        <w:ind w:left="720"/>
      </w:pPr>
      <w:r>
        <w:t>*1/*3 = 0.0132h-1</w:t>
      </w:r>
    </w:p>
    <w:p w14:paraId="4BA2CA6A" w14:textId="71F91403" w:rsidR="00FD08BF" w:rsidRDefault="002F18DF" w:rsidP="00F16627">
      <w:pPr>
        <w:ind w:left="720"/>
      </w:pPr>
      <w:r>
        <w:t>*2/*2 =</w:t>
      </w:r>
      <w:r w:rsidR="00875E60">
        <w:t xml:space="preserve"> </w:t>
      </w:r>
      <w:r>
        <w:t>0.0130h-1</w:t>
      </w:r>
    </w:p>
    <w:p w14:paraId="7EF23EAF" w14:textId="7B81A096" w:rsidR="00FD08BF" w:rsidRDefault="002F18DF" w:rsidP="00F16627">
      <w:pPr>
        <w:ind w:left="720"/>
      </w:pPr>
      <w:r>
        <w:lastRenderedPageBreak/>
        <w:t>*2/*3 = 0.009h-1</w:t>
      </w:r>
    </w:p>
    <w:p w14:paraId="79BC05D0" w14:textId="459D80F7" w:rsidR="002F18DF" w:rsidRDefault="002F18DF" w:rsidP="00F16627">
      <w:pPr>
        <w:ind w:left="720"/>
      </w:pPr>
      <w:r>
        <w:t>*3/*3 = 0.0075h-1</w:t>
      </w:r>
    </w:p>
    <w:p w14:paraId="3D37E90F" w14:textId="46695A7F" w:rsidR="002F18DF" w:rsidRDefault="002F18DF" w:rsidP="002F18DF">
      <w:r>
        <w:t>τ is the warfarin dosing interval, use 24 (24h)</w:t>
      </w:r>
      <w:r w:rsidR="00AE07A5">
        <w:t xml:space="preserve"> for once daily dosing</w:t>
      </w:r>
    </w:p>
    <w:p w14:paraId="1A1FCC00" w14:textId="77777777" w:rsidR="00875E60" w:rsidRDefault="00875E60" w:rsidP="002F18DF"/>
    <w:p w14:paraId="2677A6EF" w14:textId="52C1A103" w:rsidR="00875E60" w:rsidRDefault="00875E60" w:rsidP="00875E60">
      <w:r>
        <w:t>The</w:t>
      </w:r>
      <w:r w:rsidR="002F18DF">
        <w:t xml:space="preserve"> loading dose regimen </w:t>
      </w:r>
      <w:r>
        <w:t>is</w:t>
      </w:r>
      <w:r w:rsidR="002F18DF">
        <w:t xml:space="preserve"> gradually reduced, i.e. Day 1 </w:t>
      </w:r>
      <w:r>
        <w:t>dose &gt; Day 2 dose &gt; Day 3 dose:</w:t>
      </w:r>
    </w:p>
    <w:p w14:paraId="67E3E619" w14:textId="6AAC97D7" w:rsidR="002F18DF" w:rsidRDefault="002F18DF" w:rsidP="00F16627">
      <w:pPr>
        <w:ind w:left="720"/>
      </w:pPr>
      <w:r>
        <w:t>Loading on Day 1: (LD3-</w:t>
      </w:r>
      <w:r w:rsidR="00875E60">
        <w:t>M</w:t>
      </w:r>
      <w:r>
        <w:t xml:space="preserve">D) x 1.5 + </w:t>
      </w:r>
      <w:r w:rsidR="00875E60">
        <w:t>M</w:t>
      </w:r>
      <w:r>
        <w:t>D</w:t>
      </w:r>
    </w:p>
    <w:p w14:paraId="2CFF44AB" w14:textId="7A49F15D" w:rsidR="002F18DF" w:rsidRDefault="002F18DF" w:rsidP="00F16627">
      <w:pPr>
        <w:ind w:left="720"/>
      </w:pPr>
      <w:r>
        <w:t>Loading on Day 2: ((LD3-</w:t>
      </w:r>
      <w:r w:rsidR="00875E60">
        <w:t>M</w:t>
      </w:r>
      <w:r>
        <w:t xml:space="preserve">D) x 1 + </w:t>
      </w:r>
      <w:r w:rsidR="00875E60">
        <w:t>M</w:t>
      </w:r>
      <w:r>
        <w:t>D</w:t>
      </w:r>
    </w:p>
    <w:p w14:paraId="4DD5D5E3" w14:textId="01BD69F6" w:rsidR="007A791F" w:rsidRDefault="002F18DF" w:rsidP="00F16627">
      <w:pPr>
        <w:ind w:left="720"/>
      </w:pPr>
      <w:r>
        <w:t>Loading on Day 3: (LD3-</w:t>
      </w:r>
      <w:r w:rsidR="00875E60">
        <w:t>M</w:t>
      </w:r>
      <w:r>
        <w:t xml:space="preserve">D) x 0.5 + </w:t>
      </w:r>
      <w:r w:rsidR="00875E60">
        <w:t>M</w:t>
      </w:r>
      <w:r>
        <w:t>D</w:t>
      </w:r>
    </w:p>
    <w:p w14:paraId="15997DC3" w14:textId="77777777" w:rsidR="00444D24" w:rsidRDefault="00444D24" w:rsidP="002F18DF"/>
    <w:p w14:paraId="3C7A5611" w14:textId="3769038C" w:rsidR="00444D24" w:rsidRPr="00D14D22" w:rsidRDefault="00F5656F" w:rsidP="002F18DF">
      <w:pPr>
        <w:rPr>
          <w:b/>
          <w:u w:val="single"/>
          <w:lang w:val="fr-FR"/>
        </w:rPr>
      </w:pPr>
      <w:r w:rsidRPr="00F16627">
        <w:rPr>
          <w:b/>
          <w:i/>
          <w:u w:val="single"/>
          <w:lang w:val="fr-FR"/>
        </w:rPr>
        <w:t xml:space="preserve">Lenzini, et al. </w:t>
      </w:r>
      <w:r w:rsidR="00BE2169">
        <w:rPr>
          <w:b/>
          <w:i/>
          <w:u w:val="single"/>
          <w:lang w:val="fr-FR"/>
        </w:rPr>
        <w:fldChar w:fldCharType="begin">
          <w:fldData xml:space="preserve">PEVuZE5vdGU+PENpdGU+PEF1dGhvcj5MZW56aW5pPC9BdXRob3I+PFllYXI+MjAxMDwvWWVhcj48
UmVjTnVtPjI2ODwvUmVjTnVtPjxEaXNwbGF5VGV4dD4oMTU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BE2169">
        <w:rPr>
          <w:b/>
          <w:i/>
          <w:u w:val="single"/>
          <w:lang w:val="fr-FR"/>
        </w:rPr>
        <w:instrText xml:space="preserve"> ADDIN EN.CITE </w:instrText>
      </w:r>
      <w:r w:rsidR="00BE2169">
        <w:rPr>
          <w:b/>
          <w:i/>
          <w:u w:val="single"/>
          <w:lang w:val="fr-FR"/>
        </w:rPr>
        <w:fldChar w:fldCharType="begin">
          <w:fldData xml:space="preserve">PEVuZE5vdGU+PENpdGU+PEF1dGhvcj5MZW56aW5pPC9BdXRob3I+PFllYXI+MjAxMDwvWWVhcj48
UmVjTnVtPjI2ODwvUmVjTnVtPjxEaXNwbGF5VGV4dD4oMTU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BE2169">
        <w:rPr>
          <w:b/>
          <w:i/>
          <w:u w:val="single"/>
          <w:lang w:val="fr-FR"/>
        </w:rPr>
        <w:instrText xml:space="preserve"> ADDIN EN.CITE.DATA </w:instrText>
      </w:r>
      <w:r w:rsidR="00BE2169">
        <w:rPr>
          <w:b/>
          <w:i/>
          <w:u w:val="single"/>
          <w:lang w:val="fr-FR"/>
        </w:rPr>
      </w:r>
      <w:r w:rsidR="00BE2169">
        <w:rPr>
          <w:b/>
          <w:i/>
          <w:u w:val="single"/>
          <w:lang w:val="fr-FR"/>
        </w:rPr>
        <w:fldChar w:fldCharType="end"/>
      </w:r>
      <w:r w:rsidR="00BE2169">
        <w:rPr>
          <w:b/>
          <w:i/>
          <w:u w:val="single"/>
          <w:lang w:val="fr-FR"/>
        </w:rPr>
        <w:fldChar w:fldCharType="separate"/>
      </w:r>
      <w:r w:rsidR="00BE2169">
        <w:rPr>
          <w:b/>
          <w:i/>
          <w:noProof/>
          <w:u w:val="single"/>
          <w:lang w:val="fr-FR"/>
        </w:rPr>
        <w:t>(</w:t>
      </w:r>
      <w:hyperlink w:anchor="_ENREF_15" w:tooltip="Lenzini, 2010 #268" w:history="1">
        <w:r w:rsidR="00BE2169">
          <w:rPr>
            <w:b/>
            <w:i/>
            <w:noProof/>
            <w:u w:val="single"/>
            <w:lang w:val="fr-FR"/>
          </w:rPr>
          <w:t>15</w:t>
        </w:r>
      </w:hyperlink>
      <w:r w:rsidR="00BE2169">
        <w:rPr>
          <w:b/>
          <w:i/>
          <w:noProof/>
          <w:u w:val="single"/>
          <w:lang w:val="fr-FR"/>
        </w:rPr>
        <w:t>)</w:t>
      </w:r>
      <w:r w:rsidR="00BE2169">
        <w:rPr>
          <w:b/>
          <w:i/>
          <w:u w:val="single"/>
          <w:lang w:val="fr-FR"/>
        </w:rPr>
        <w:fldChar w:fldCharType="end"/>
      </w:r>
    </w:p>
    <w:p w14:paraId="31D5FEA1" w14:textId="77777777" w:rsidR="00FD08BF" w:rsidRPr="00F16627" w:rsidRDefault="00F5656F" w:rsidP="00F5656F">
      <w:pPr>
        <w:rPr>
          <w:lang w:val="fr-FR"/>
        </w:rPr>
      </w:pPr>
      <w:r w:rsidRPr="00F16627">
        <w:rPr>
          <w:lang w:val="fr-FR"/>
        </w:rPr>
        <w:t xml:space="preserve">Pharmacogenetic refinement algorithm: maintenance dose (mg/week) = </w:t>
      </w:r>
    </w:p>
    <w:p w14:paraId="1BC4E729" w14:textId="23026EE9" w:rsidR="00FD08BF" w:rsidRDefault="00F5656F" w:rsidP="00F5656F">
      <w:r>
        <w:t>EXP (3.10894 − 0.00767 × age − 0.51611 × ln(INR) − 0.23032 × VKORC1-1639 G&gt;A − 0.14745 × CYP2C9*2 − 0.3077 × CYP2C9*3 + 0.24597 × BSA + 0.26729 × Target INR −0.09644 × African origin − 0.2059 ×stroke − 0.11216 × diabetes − 0.1035 × amiodarone use − 0.19275 × fluvastatin use + 0.0169 × dose</w:t>
      </w:r>
      <w:r w:rsidR="0087020D">
        <w:t>_</w:t>
      </w:r>
      <w:r>
        <w:t>2 + 0.02018 × dose</w:t>
      </w:r>
      <w:r w:rsidR="0087020D">
        <w:t>_</w:t>
      </w:r>
      <w:r>
        <w:t>3 + 0.01065 × dose</w:t>
      </w:r>
      <w:r w:rsidR="0087020D">
        <w:t>_</w:t>
      </w:r>
      <w:r>
        <w:t>4)</w:t>
      </w:r>
      <w:r w:rsidR="009E3EEF">
        <w:t xml:space="preserve"> </w:t>
      </w:r>
    </w:p>
    <w:p w14:paraId="13F1F896" w14:textId="2F65A787" w:rsidR="00875E60" w:rsidRDefault="009E3EEF" w:rsidP="00F5656F">
      <w:r>
        <w:t>where</w:t>
      </w:r>
      <w:r w:rsidR="004824C1" w:rsidRPr="004824C1">
        <w:t xml:space="preserve"> </w:t>
      </w:r>
      <w:r w:rsidR="004824C1">
        <w:t xml:space="preserve">VKORC1 -1639 G&gt;A is entered as 0 for G/G, 1 for A/G and 2 for A/A, CYP2C9 SNPs </w:t>
      </w:r>
      <w:r>
        <w:t>SNPs are coded 0 if absent, 1 if heterozygous, and 2 if homozygous, and race is coded as 1 if African origin and 0 otherwise</w:t>
      </w:r>
      <w:r w:rsidR="00BF0D2C">
        <w:t>.</w:t>
      </w:r>
    </w:p>
    <w:p w14:paraId="4AFABB6C" w14:textId="77777777" w:rsidR="00F5656F" w:rsidRDefault="00F5656F" w:rsidP="00F5656F"/>
    <w:p w14:paraId="0FF4F8E7" w14:textId="77777777" w:rsidR="00F5656F" w:rsidRPr="00473E4F" w:rsidRDefault="00F5656F" w:rsidP="00F5656F"/>
    <w:p w14:paraId="62D50A52" w14:textId="0C860F54" w:rsidR="008E33E1" w:rsidRPr="008E33E1" w:rsidRDefault="008E33E1" w:rsidP="008E33E1">
      <w:pPr>
        <w:pStyle w:val="Heading2"/>
        <w:rPr>
          <w:szCs w:val="24"/>
        </w:rPr>
      </w:pPr>
      <w:bookmarkStart w:id="8" w:name="_Toc467238950"/>
      <w:r w:rsidRPr="008E33E1">
        <w:rPr>
          <w:szCs w:val="24"/>
        </w:rPr>
        <w:t xml:space="preserve">Other </w:t>
      </w:r>
      <w:r>
        <w:t>considerations</w:t>
      </w:r>
      <w:bookmarkEnd w:id="8"/>
    </w:p>
    <w:p w14:paraId="21F9E327" w14:textId="08ABA3E6" w:rsidR="008E33E1" w:rsidRPr="008E33E1" w:rsidRDefault="008E33E1" w:rsidP="008E33E1">
      <w:pPr>
        <w:pStyle w:val="norm"/>
        <w:spacing w:line="360" w:lineRule="auto"/>
      </w:pPr>
      <w:bookmarkStart w:id="9" w:name="_Toc467238951"/>
      <w:r w:rsidRPr="008E33E1">
        <w:rPr>
          <w:rStyle w:val="Heading3Char"/>
        </w:rPr>
        <w:t>Clinical factors</w:t>
      </w:r>
      <w:bookmarkEnd w:id="9"/>
      <w:r w:rsidRPr="008E33E1">
        <w:rPr>
          <w:i/>
        </w:rPr>
        <w:t>.</w:t>
      </w:r>
      <w:r w:rsidRPr="008E33E1">
        <w:t xml:space="preserve">  As highlighted in the dosing algorithms, and through the histogram in Figure 2, clinical/demographic factors also significantly influence warfarin dose variability, the most significant of these being body size and age.  An additional factor that is known to affect INR stability is patient non-adherence </w:t>
      </w:r>
      <w:r w:rsidRPr="008E33E1">
        <w:fldChar w:fldCharType="begin">
          <w:fldData xml:space="preserve">PEVuZE5vdGU+PENpdGU+PEF1dGhvcj5XYXRlcm1hbjwvQXV0aG9yPjxZZWFyPjIwMDQ8L1llYXI+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</w:fldData>
        </w:fldChar>
      </w:r>
      <w:r w:rsidR="00BE2169">
        <w:instrText xml:space="preserve"> ADDIN EN.CITE </w:instrText>
      </w:r>
      <w:r w:rsidR="00BE2169">
        <w:fldChar w:fldCharType="begin">
          <w:fldData xml:space="preserve">PEVuZE5vdGU+PENpdGU+PEF1dGhvcj5XYXRlcm1hbjwvQXV0aG9yPjxZZWFyPjIwMDQ8L1llYXI+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</w:fldData>
        </w:fldChar>
      </w:r>
      <w:r w:rsidR="00BE2169">
        <w:instrText xml:space="preserve"> ADDIN EN.CITE.DATA </w:instrText>
      </w:r>
      <w:r w:rsidR="00BE2169">
        <w:fldChar w:fldCharType="end"/>
      </w:r>
      <w:r w:rsidRPr="008E33E1">
        <w:fldChar w:fldCharType="separate"/>
      </w:r>
      <w:r w:rsidR="00BE2169">
        <w:rPr>
          <w:noProof/>
        </w:rPr>
        <w:t>(</w:t>
      </w:r>
      <w:hyperlink w:anchor="_ENREF_16" w:tooltip="Waterman, 2004 #183" w:history="1">
        <w:r w:rsidR="00BE2169">
          <w:rPr>
            <w:noProof/>
          </w:rPr>
          <w:t>16</w:t>
        </w:r>
      </w:hyperlink>
      <w:r w:rsidR="00BE2169">
        <w:rPr>
          <w:noProof/>
        </w:rPr>
        <w:t xml:space="preserve">, </w:t>
      </w:r>
      <w:hyperlink w:anchor="_ENREF_17" w:tooltip="Platt, 2010 #182" w:history="1">
        <w:r w:rsidR="00BE2169">
          <w:rPr>
            <w:noProof/>
          </w:rPr>
          <w:t>17</w:t>
        </w:r>
      </w:hyperlink>
      <w:r w:rsidR="00BE2169">
        <w:rPr>
          <w:noProof/>
        </w:rPr>
        <w:t>)</w:t>
      </w:r>
      <w:r w:rsidRPr="008E33E1">
        <w:fldChar w:fldCharType="end"/>
      </w:r>
      <w:r w:rsidRPr="008E33E1">
        <w:t xml:space="preserve">.  As with any drug, the patient should be counseled to ensure that there is an understanding of the importance of adherence to the prescribed warfarin regimen.  In addition, genotype does not alter the importance of patient adherence.  </w:t>
      </w:r>
    </w:p>
    <w:p w14:paraId="0A8C1036" w14:textId="77777777" w:rsidR="008E33E1" w:rsidRPr="008E33E1" w:rsidRDefault="008E33E1" w:rsidP="008E33E1">
      <w:pPr>
        <w:pStyle w:val="norm"/>
        <w:spacing w:line="360" w:lineRule="auto"/>
      </w:pPr>
      <w:bookmarkStart w:id="10" w:name="_Toc467238952"/>
      <w:r w:rsidRPr="008E33E1">
        <w:rPr>
          <w:rStyle w:val="Heading3Char"/>
        </w:rPr>
        <w:t>Drug interactions</w:t>
      </w:r>
      <w:bookmarkEnd w:id="10"/>
      <w:r w:rsidRPr="008E33E1">
        <w:rPr>
          <w:i/>
        </w:rPr>
        <w:t xml:space="preserve">. </w:t>
      </w:r>
      <w:r w:rsidRPr="008E33E1">
        <w:t xml:space="preserve">Drug interactions are common with warfarin, and significant interactions include both enzyme induction and enzyme inhibition.  Smoking also causes enzyme induction.  The dosing algorithms take into account some, but not all of the clinically important drug interactions with warfarin.  Therefore, it is important to interpret the results of genetic testing in the context of other co-administered drugs.  </w:t>
      </w:r>
    </w:p>
    <w:p w14:paraId="3A568E35" w14:textId="068A8F00" w:rsidR="008E33E1" w:rsidRDefault="008E33E1" w:rsidP="008E33E1">
      <w:pPr>
        <w:pStyle w:val="norm"/>
        <w:spacing w:line="360" w:lineRule="auto"/>
      </w:pPr>
      <w:bookmarkStart w:id="11" w:name="_Toc467238953"/>
      <w:r w:rsidRPr="008E33E1">
        <w:rPr>
          <w:rStyle w:val="Heading3Char"/>
        </w:rPr>
        <w:t>Other genes</w:t>
      </w:r>
      <w:bookmarkEnd w:id="11"/>
      <w:r w:rsidRPr="008E33E1">
        <w:rPr>
          <w:i/>
        </w:rPr>
        <w:t>.</w:t>
      </w:r>
      <w:r w:rsidRPr="008E33E1">
        <w:t xml:space="preserve"> Variants in</w:t>
      </w:r>
      <w:r w:rsidRPr="008E33E1">
        <w:rPr>
          <w:i/>
        </w:rPr>
        <w:t xml:space="preserve"> CALU</w:t>
      </w:r>
      <w:r w:rsidRPr="008E33E1">
        <w:t xml:space="preserve"> and </w:t>
      </w:r>
      <w:r w:rsidRPr="008E33E1">
        <w:rPr>
          <w:i/>
        </w:rPr>
        <w:t>GGCX</w:t>
      </w:r>
      <w:r w:rsidRPr="008E33E1">
        <w:t xml:space="preserve"> have been shown to affect warfarin dose and contribute to warfarin dose variations in some but not all populations.  The effects of these variants are weaker than those of </w:t>
      </w:r>
      <w:r w:rsidRPr="008E33E1">
        <w:rPr>
          <w:i/>
          <w:iCs/>
        </w:rPr>
        <w:t>CYP2C9</w:t>
      </w:r>
      <w:r w:rsidRPr="008E33E1">
        <w:rPr>
          <w:iCs/>
        </w:rPr>
        <w:t xml:space="preserve"> and/or </w:t>
      </w:r>
      <w:r w:rsidRPr="008E33E1">
        <w:rPr>
          <w:i/>
          <w:iCs/>
        </w:rPr>
        <w:t>VKORC1</w:t>
      </w:r>
      <w:r w:rsidRPr="008E33E1">
        <w:t>.</w:t>
      </w:r>
      <w:r w:rsidR="00D24B42">
        <w:t xml:space="preserve"> Evidence linking for these genes and other genes/variants to warfarin phenotype are presented in </w:t>
      </w:r>
      <w:r w:rsidR="00D24B42" w:rsidRPr="00D24B42">
        <w:rPr>
          <w:b/>
        </w:rPr>
        <w:t>Supplemental Table S5</w:t>
      </w:r>
      <w:r w:rsidR="00D24B42">
        <w:t>.</w:t>
      </w:r>
    </w:p>
    <w:p w14:paraId="29842CCA" w14:textId="4A19AC9B" w:rsidR="002D76DB" w:rsidRPr="00465A21" w:rsidRDefault="002D76DB" w:rsidP="002D76DB">
      <w:pPr>
        <w:widowControl w:val="0"/>
        <w:autoSpaceDE w:val="0"/>
        <w:autoSpaceDN w:val="0"/>
        <w:adjustRightInd w:val="0"/>
        <w:spacing w:line="360" w:lineRule="auto"/>
        <w:rPr>
          <w:rFonts w:cs="Times New Roman"/>
          <w:b/>
        </w:rPr>
      </w:pPr>
      <w:r w:rsidRPr="00465A21">
        <w:rPr>
          <w:rFonts w:cs="Times New Roman"/>
        </w:rPr>
        <w:lastRenderedPageBreak/>
        <w:t xml:space="preserve">Calumenin, encoded by gene </w:t>
      </w:r>
      <w:r w:rsidRPr="00465A21">
        <w:rPr>
          <w:rFonts w:cs="Times New Roman"/>
          <w:i/>
        </w:rPr>
        <w:t>CALU</w:t>
      </w:r>
      <w:r w:rsidRPr="00465A21">
        <w:rPr>
          <w:rFonts w:cs="Times New Roman"/>
        </w:rPr>
        <w:t xml:space="preserve">, is a Ca2+-binding Protein retained in the endoplasmic reticulum. It binds to gamma—glutamyl carboxylase (GGCX) as an inhibitory chaperone to inhibit the vitamin K cycle and also affects the activity and warfarin sensitivity of VKORC1 </w:t>
      </w:r>
      <w:r w:rsidRPr="00465A21">
        <w:rPr>
          <w:rFonts w:cs="Times New Roman"/>
        </w:rPr>
        <w:fldChar w:fldCharType="begin">
          <w:fldData xml:space="preserve">PEVuZE5vdGU+PENpdGU+PEF1dGhvcj5XYWppaDwvQXV0aG9yPjxZZWFyPjIwMDQ8L1llYXI+PFJl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</w:fldData>
        </w:fldChar>
      </w:r>
      <w:r w:rsidR="00BE2169">
        <w:rPr>
          <w:rFonts w:cs="Times New Roman"/>
        </w:rPr>
        <w:instrText xml:space="preserve"> ADDIN EN.CITE </w:instrText>
      </w:r>
      <w:r w:rsidR="00BE2169">
        <w:rPr>
          <w:rFonts w:cs="Times New Roman"/>
        </w:rPr>
        <w:fldChar w:fldCharType="begin">
          <w:fldData xml:space="preserve">PEVuZE5vdGU+PENpdGU+PEF1dGhvcj5XYWppaDwvQXV0aG9yPjxZZWFyPjIwMDQ8L1llYXI+PFJl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465A21">
        <w:rPr>
          <w:rFonts w:cs="Times New Roman"/>
        </w:rPr>
        <w:fldChar w:fldCharType="separate"/>
      </w:r>
      <w:r w:rsidR="00BE2169">
        <w:rPr>
          <w:rFonts w:cs="Times New Roman"/>
          <w:noProof/>
        </w:rPr>
        <w:t>(</w:t>
      </w:r>
      <w:hyperlink w:anchor="_ENREF_18" w:tooltip="Wajih, 2004 #155" w:history="1">
        <w:r w:rsidR="00BE2169">
          <w:rPr>
            <w:rFonts w:cs="Times New Roman"/>
            <w:noProof/>
          </w:rPr>
          <w:t>18</w:t>
        </w:r>
      </w:hyperlink>
      <w:r w:rsidR="00BE2169">
        <w:rPr>
          <w:rFonts w:cs="Times New Roman"/>
          <w:noProof/>
        </w:rPr>
        <w:t>)</w:t>
      </w:r>
      <w:r w:rsidRPr="00465A21">
        <w:rPr>
          <w:rFonts w:cs="Times New Roman"/>
        </w:rPr>
        <w:fldChar w:fldCharType="end"/>
      </w:r>
      <w:r w:rsidRPr="00465A21">
        <w:rPr>
          <w:rFonts w:cs="Times New Roman"/>
        </w:rPr>
        <w:t xml:space="preserve">.   Genetic variations in </w:t>
      </w:r>
      <w:r w:rsidRPr="00465A21">
        <w:rPr>
          <w:rFonts w:cs="Times New Roman"/>
          <w:i/>
        </w:rPr>
        <w:t xml:space="preserve">CALU </w:t>
      </w:r>
      <w:r w:rsidRPr="00465A21">
        <w:rPr>
          <w:rFonts w:cs="Times New Roman"/>
        </w:rPr>
        <w:t xml:space="preserve">have been studied for their effect on warfarin dosing. One patient homozygous for the </w:t>
      </w:r>
      <w:r w:rsidRPr="00465A21">
        <w:rPr>
          <w:rFonts w:cs="Times New Roman"/>
          <w:i/>
        </w:rPr>
        <w:t>CALU</w:t>
      </w:r>
      <w:r w:rsidRPr="00465A21">
        <w:rPr>
          <w:rFonts w:cs="Times New Roman"/>
        </w:rPr>
        <w:t xml:space="preserve"> rs2290228 mutant allele was found with exceptionally high warfarin requirement (20mg/d) </w:t>
      </w:r>
      <w:r w:rsidRPr="00465A21">
        <w:rPr>
          <w:rFonts w:cs="Times New Roman"/>
        </w:rPr>
        <w:fldChar w:fldCharType="begin">
          <w:fldData xml:space="preserve">PEVuZE5vdGU+PENpdGU+PEF1dGhvcj5WZWNzbGVyPC9BdXRob3I+PFllYXI+MjAwNjwvWWVhcj48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</w:fldData>
        </w:fldChar>
      </w:r>
      <w:r w:rsidR="00BE2169">
        <w:rPr>
          <w:rFonts w:cs="Times New Roman"/>
        </w:rPr>
        <w:instrText xml:space="preserve"> ADDIN EN.CITE </w:instrText>
      </w:r>
      <w:r w:rsidR="00BE2169">
        <w:rPr>
          <w:rFonts w:cs="Times New Roman"/>
        </w:rPr>
        <w:fldChar w:fldCharType="begin">
          <w:fldData xml:space="preserve">PEVuZE5vdGU+PENpdGU+PEF1dGhvcj5WZWNzbGVyPC9BdXRob3I+PFllYXI+MjAwNjwvWWVhcj48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465A21">
        <w:rPr>
          <w:rFonts w:cs="Times New Roman"/>
        </w:rPr>
        <w:fldChar w:fldCharType="separate"/>
      </w:r>
      <w:r w:rsidR="00BE2169">
        <w:rPr>
          <w:rFonts w:cs="Times New Roman"/>
          <w:noProof/>
        </w:rPr>
        <w:t>(</w:t>
      </w:r>
      <w:hyperlink w:anchor="_ENREF_19" w:tooltip="Vecsler, 2006 #156" w:history="1">
        <w:r w:rsidR="00BE2169">
          <w:rPr>
            <w:rFonts w:cs="Times New Roman"/>
            <w:noProof/>
          </w:rPr>
          <w:t>19</w:t>
        </w:r>
      </w:hyperlink>
      <w:r w:rsidR="00BE2169">
        <w:rPr>
          <w:rFonts w:cs="Times New Roman"/>
          <w:noProof/>
        </w:rPr>
        <w:t>)</w:t>
      </w:r>
      <w:r w:rsidRPr="00465A21">
        <w:rPr>
          <w:rFonts w:cs="Times New Roman"/>
        </w:rPr>
        <w:fldChar w:fldCharType="end"/>
      </w:r>
      <w:r w:rsidRPr="00465A21">
        <w:rPr>
          <w:rFonts w:cs="Times New Roman"/>
        </w:rPr>
        <w:t xml:space="preserve">. However, this SNP and other </w:t>
      </w:r>
      <w:r w:rsidRPr="00465A21">
        <w:rPr>
          <w:rFonts w:cs="Times New Roman"/>
          <w:i/>
        </w:rPr>
        <w:t>CALU</w:t>
      </w:r>
      <w:r w:rsidRPr="00465A21">
        <w:rPr>
          <w:rFonts w:cs="Times New Roman"/>
        </w:rPr>
        <w:t xml:space="preserve"> SNPs (rs11653, rs2307040, rs339054 and rs1006023) have not been shown to be significantly associated with warfarin dose in other studies </w:t>
      </w:r>
      <w:r w:rsidRPr="00465A21">
        <w:rPr>
          <w:rFonts w:cs="Times New Roman"/>
        </w:rPr>
        <w:fldChar w:fldCharType="begin">
          <w:fldData xml:space="preserve">PEVuZE5vdGU+PENpdGU+PEF1dGhvcj5XYWRlbGl1czwvQXV0aG9yPjxZZWFyPjIwMDc8L1llYXI+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jMtMzQ8L3BhZ2VzPjx2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</w:fldData>
        </w:fldChar>
      </w:r>
      <w:r w:rsidR="00BE2169">
        <w:rPr>
          <w:rFonts w:cs="Times New Roman"/>
        </w:rPr>
        <w:instrText xml:space="preserve"> ADDIN EN.CITE </w:instrText>
      </w:r>
      <w:r w:rsidR="00BE2169">
        <w:rPr>
          <w:rFonts w:cs="Times New Roman"/>
        </w:rPr>
        <w:fldChar w:fldCharType="begin">
          <w:fldData xml:space="preserve">PEVuZE5vdGU+PENpdGU+PEF1dGhvcj5XYWRlbGl1czwvQXV0aG9yPjxZZWFyPjIwMDc8L1llYXI+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jMtMzQ8L3BhZ2VzPjx2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465A21">
        <w:rPr>
          <w:rFonts w:cs="Times New Roman"/>
        </w:rPr>
        <w:fldChar w:fldCharType="separate"/>
      </w:r>
      <w:r w:rsidR="00BE2169">
        <w:rPr>
          <w:rFonts w:cs="Times New Roman"/>
          <w:noProof/>
        </w:rPr>
        <w:t>(</w:t>
      </w:r>
      <w:hyperlink w:anchor="_ENREF_20" w:tooltip="Wadelius, 2007 #52" w:history="1">
        <w:r w:rsidR="00BE2169">
          <w:rPr>
            <w:rFonts w:cs="Times New Roman"/>
            <w:noProof/>
          </w:rPr>
          <w:t>20</w:t>
        </w:r>
      </w:hyperlink>
      <w:r w:rsidR="00BE2169">
        <w:rPr>
          <w:rFonts w:cs="Times New Roman"/>
          <w:noProof/>
        </w:rPr>
        <w:t>)</w:t>
      </w:r>
      <w:r w:rsidRPr="00465A21">
        <w:rPr>
          <w:rFonts w:cs="Times New Roman"/>
        </w:rPr>
        <w:fldChar w:fldCharType="end"/>
      </w:r>
      <w:r w:rsidRPr="00465A21">
        <w:rPr>
          <w:rStyle w:val="pmid"/>
          <w:rFonts w:cs="Times New Roman"/>
        </w:rPr>
        <w:t>.</w:t>
      </w:r>
      <w:r w:rsidRPr="00465A21">
        <w:rPr>
          <w:rFonts w:cs="Times New Roman"/>
        </w:rPr>
        <w:t xml:space="preserve"> </w:t>
      </w:r>
      <w:r w:rsidR="00E93804">
        <w:rPr>
          <w:rFonts w:cs="Times New Roman"/>
        </w:rPr>
        <w:t>A</w:t>
      </w:r>
      <w:r w:rsidR="00E93804" w:rsidRPr="00465A21">
        <w:rPr>
          <w:rFonts w:cs="Times New Roman"/>
        </w:rPr>
        <w:t xml:space="preserve"> </w:t>
      </w:r>
      <w:r w:rsidRPr="00465A21">
        <w:rPr>
          <w:rFonts w:cs="Times New Roman"/>
        </w:rPr>
        <w:t xml:space="preserve">new variant, rs339097 in </w:t>
      </w:r>
      <w:r w:rsidRPr="00465A21">
        <w:rPr>
          <w:rFonts w:cs="Times New Roman"/>
          <w:i/>
        </w:rPr>
        <w:t>CALU</w:t>
      </w:r>
      <w:r w:rsidRPr="00465A21">
        <w:rPr>
          <w:rFonts w:cs="Times New Roman"/>
        </w:rPr>
        <w:t xml:space="preserve"> has been identified that predicts higher warfarin dose in African Americans populations, with the G allele of rs339097 associated with a 14.5% higher therapeutic warfarin dose </w:t>
      </w:r>
      <w:r w:rsidRPr="00465A21">
        <w:rPr>
          <w:rFonts w:cs="Times New Roman"/>
        </w:rPr>
        <w:fldChar w:fldCharType="begin">
          <w:fldData xml:space="preserve">PEVuZE5vdGU+PENpdGU+PEF1dGhvcj5Wb29yYTwvQXV0aG9yPjxZZWFyPjIwMTA8L1llYXI+PFJl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</w:fldData>
        </w:fldChar>
      </w:r>
      <w:r w:rsidR="00BE2169">
        <w:rPr>
          <w:rFonts w:cs="Times New Roman"/>
        </w:rPr>
        <w:instrText xml:space="preserve"> ADDIN EN.CITE </w:instrText>
      </w:r>
      <w:r w:rsidR="00BE2169">
        <w:rPr>
          <w:rFonts w:cs="Times New Roman"/>
        </w:rPr>
        <w:fldChar w:fldCharType="begin">
          <w:fldData xml:space="preserve">PEVuZE5vdGU+PENpdGU+PEF1dGhvcj5Wb29yYTwvQXV0aG9yPjxZZWFyPjIwMTA8L1llYXI+PFJl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465A21">
        <w:rPr>
          <w:rFonts w:cs="Times New Roman"/>
        </w:rPr>
        <w:fldChar w:fldCharType="separate"/>
      </w:r>
      <w:r w:rsidR="00BE2169">
        <w:rPr>
          <w:rFonts w:cs="Times New Roman"/>
          <w:noProof/>
        </w:rPr>
        <w:t>(</w:t>
      </w:r>
      <w:hyperlink w:anchor="_ENREF_21" w:tooltip="Voora, 2010 #48" w:history="1">
        <w:r w:rsidR="00BE2169">
          <w:rPr>
            <w:rFonts w:cs="Times New Roman"/>
            <w:noProof/>
          </w:rPr>
          <w:t>21</w:t>
        </w:r>
      </w:hyperlink>
      <w:r w:rsidR="00BE2169">
        <w:rPr>
          <w:rFonts w:cs="Times New Roman"/>
          <w:noProof/>
        </w:rPr>
        <w:t>)</w:t>
      </w:r>
      <w:r w:rsidRPr="00465A21">
        <w:rPr>
          <w:rFonts w:cs="Times New Roman"/>
        </w:rPr>
        <w:fldChar w:fldCharType="end"/>
      </w:r>
      <w:r w:rsidRPr="00465A21">
        <w:rPr>
          <w:rFonts w:cs="Times New Roman"/>
        </w:rPr>
        <w:t xml:space="preserve">. Since variations in </w:t>
      </w:r>
      <w:r w:rsidRPr="00465A21">
        <w:rPr>
          <w:rFonts w:cs="Times New Roman"/>
          <w:i/>
        </w:rPr>
        <w:t xml:space="preserve">VKORC1,  CYP2C9 </w:t>
      </w:r>
      <w:r w:rsidRPr="00465A21">
        <w:rPr>
          <w:rFonts w:cs="Times New Roman"/>
        </w:rPr>
        <w:t>and</w:t>
      </w:r>
      <w:r w:rsidRPr="00465A21">
        <w:rPr>
          <w:rFonts w:cs="Times New Roman"/>
          <w:i/>
        </w:rPr>
        <w:t xml:space="preserve"> CYP4F2</w:t>
      </w:r>
      <w:r w:rsidRPr="00465A21">
        <w:rPr>
          <w:rFonts w:cs="Times New Roman"/>
        </w:rPr>
        <w:t xml:space="preserve"> genes only account for ~10% of the warfarin dose variations in African Americans, in contrast to ~35% in whites, identifying this additional SNP in </w:t>
      </w:r>
      <w:r w:rsidRPr="00465A21">
        <w:rPr>
          <w:rFonts w:cs="Times New Roman"/>
          <w:i/>
        </w:rPr>
        <w:t>CALU</w:t>
      </w:r>
      <w:r w:rsidRPr="00465A21">
        <w:rPr>
          <w:rFonts w:cs="Times New Roman"/>
        </w:rPr>
        <w:t xml:space="preserve"> may help with prediction of warfarin dose, especially in African American population. This variant is also more common in African Americans with minor allele frequencies of 11–14%, but only 0.2% in Caucasians. The correlation between rs339097 and higher warfarin dose requirement was confirmed in a study of 207 Egyptian patients </w:t>
      </w:r>
      <w:r w:rsidRPr="00465A21">
        <w:rPr>
          <w:rFonts w:cs="Times New Roman"/>
        </w:rPr>
        <w:fldChar w:fldCharType="begin"/>
      </w:r>
      <w:r w:rsidR="00BE2169">
        <w:rPr>
          <w:rFonts w:cs="Times New Roma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465A21">
        <w:rPr>
          <w:rFonts w:cs="Times New Roman"/>
        </w:rPr>
        <w:fldChar w:fldCharType="separate"/>
      </w:r>
      <w:r w:rsidR="00BE2169">
        <w:rPr>
          <w:rFonts w:cs="Times New Roman"/>
          <w:noProof/>
        </w:rPr>
        <w:t>(</w:t>
      </w:r>
      <w:hyperlink w:anchor="_ENREF_22" w:tooltip="Shahin, 2011 #47" w:history="1">
        <w:r w:rsidR="00BE2169">
          <w:rPr>
            <w:rFonts w:cs="Times New Roman"/>
            <w:noProof/>
          </w:rPr>
          <w:t>22</w:t>
        </w:r>
      </w:hyperlink>
      <w:r w:rsidR="00BE2169">
        <w:rPr>
          <w:rFonts w:cs="Times New Roman"/>
          <w:noProof/>
        </w:rPr>
        <w:t>)</w:t>
      </w:r>
      <w:r w:rsidRPr="00465A21">
        <w:rPr>
          <w:rFonts w:cs="Times New Roman"/>
        </w:rPr>
        <w:fldChar w:fldCharType="end"/>
      </w:r>
      <w:r w:rsidRPr="00465A21">
        <w:rPr>
          <w:rStyle w:val="pmid"/>
          <w:rFonts w:cs="Times New Roman"/>
        </w:rPr>
        <w:t>.</w:t>
      </w:r>
    </w:p>
    <w:p w14:paraId="5BCD6A8E" w14:textId="77777777" w:rsidR="002D76DB" w:rsidRPr="00465A21" w:rsidRDefault="002D76DB" w:rsidP="002D76DB">
      <w:pPr>
        <w:widowControl w:val="0"/>
        <w:autoSpaceDE w:val="0"/>
        <w:autoSpaceDN w:val="0"/>
        <w:adjustRightInd w:val="0"/>
        <w:spacing w:line="360" w:lineRule="auto"/>
        <w:rPr>
          <w:rFonts w:cs="Times New Roman"/>
        </w:rPr>
      </w:pPr>
    </w:p>
    <w:p w14:paraId="33E05E5A" w14:textId="208C64F8" w:rsidR="002D76DB" w:rsidRPr="00465A21" w:rsidRDefault="00E61FFE" w:rsidP="002D76DB">
      <w:pPr>
        <w:widowControl w:val="0"/>
        <w:autoSpaceDE w:val="0"/>
        <w:autoSpaceDN w:val="0"/>
        <w:adjustRightInd w:val="0"/>
        <w:spacing w:line="360" w:lineRule="auto"/>
        <w:rPr>
          <w:rFonts w:cs="Times New Roman"/>
          <w:b/>
          <w:i/>
        </w:rPr>
      </w:pPr>
      <w:r>
        <w:rPr>
          <w:rFonts w:cs="Times New Roman"/>
        </w:rPr>
        <w:t>Gamma-glutamy</w:t>
      </w:r>
      <w:r w:rsidR="002D76DB" w:rsidRPr="00465A21">
        <w:rPr>
          <w:rFonts w:cs="Times New Roman"/>
        </w:rPr>
        <w:t xml:space="preserve">l carboxylase (GGCX) is a critical component of the vitamin K cycle (Figure 1) and catalyzes the post-translational carboxylation of vitamin K-dependent proteins </w:t>
      </w:r>
      <w:r w:rsidR="002D76DB" w:rsidRPr="00465A21">
        <w:rPr>
          <w:rFonts w:cs="Times New Roman"/>
        </w:rPr>
        <w:fldChar w:fldCharType="begin"/>
      </w:r>
      <w:r w:rsidR="00BE2169">
        <w:rPr>
          <w:rFonts w:cs="Times New Roman"/>
        </w:rPr>
        <w:instrText xml:space="preserve"> ADDIN EN.CITE &lt;EndNote&gt;&lt;Cite&gt;&lt;Author&gt;Stafford&lt;/Author&gt;&lt;Year&gt;2005&lt;/Year&gt;&lt;RecNum&gt;62&lt;/RecNum&gt;&lt;DisplayText&gt;(23)&lt;/DisplayText&gt;&lt;record&gt;&lt;rec-number&gt;62&lt;/rec-number&gt;&lt;foreign-keys&gt;&lt;key app="EN" db-id="vvvaxdz20a9t0qeex5bxdad7e05rprzzxpst"&gt;62&lt;/key&gt;&lt;/foreign-keys&gt;&lt;ref-type name="Journal Article"&gt;17&lt;/ref-type&gt;&lt;contributors&gt;&lt;authors&gt;&lt;author&gt;Stafford, D. W.&lt;/author&gt;&lt;/authors&gt;&lt;/contributors&gt;&lt;auth-address&gt;Department of Biology and Pathology, University of North Carolina, Chapel Hill, NC 27599-3280, USA. dws@email.unc.edu&lt;/auth-address&gt;&lt;titles&gt;&lt;title&gt;The vitamin K cycle&lt;/title&gt;&lt;secondary-title&gt;J Thromb Haemost&lt;/secondary-title&gt;&lt;/titles&gt;&lt;periodical&gt;&lt;full-title&gt;J Thromb Haemost&lt;/full-title&gt;&lt;/periodical&gt;&lt;pages&gt;1873-8&lt;/pages&gt;&lt;volume&gt;3&lt;/volume&gt;&lt;number&gt;8&lt;/number&gt;&lt;keywords&gt;&lt;keyword&gt;Amino Acid Sequence&lt;/keyword&gt;&lt;keyword&gt;Animals&lt;/keyword&gt;&lt;keyword&gt;Binding Sites&lt;/keyword&gt;&lt;keyword&gt;Carbon/chemistry&lt;/keyword&gt;&lt;keyword&gt;Cytoplasm/metabolism&lt;/keyword&gt;&lt;keyword&gt;Glutamic Acid/chemistry&lt;/keyword&gt;&lt;keyword&gt;Humans&lt;/keyword&gt;&lt;keyword&gt;Kinetics&lt;/keyword&gt;&lt;keyword&gt;Mixed Function Oxygenases/chemistry&lt;/keyword&gt;&lt;keyword&gt;Models, Biological&lt;/keyword&gt;&lt;keyword&gt;Models, Chemical&lt;/keyword&gt;&lt;keyword&gt;Molecular Sequence Data&lt;/keyword&gt;&lt;keyword&gt;Oxygen/metabolism&lt;/keyword&gt;&lt;keyword&gt;Protein Processing, Post-Translational&lt;/keyword&gt;&lt;keyword&gt;Protons&lt;/keyword&gt;&lt;keyword&gt;Time Factors&lt;/keyword&gt;&lt;keyword&gt;Variation (Genetics)&lt;/keyword&gt;&lt;keyword&gt;Vitamin K/metabolism/*physiology&lt;/keyword&gt;&lt;keyword&gt;Warfarin/pharmacology&lt;/keyword&gt;&lt;/keywords&gt;&lt;dates&gt;&lt;year&gt;2005&lt;/year&gt;&lt;pub-dates&gt;&lt;date&gt;Aug&lt;/date&gt;&lt;/pub-dates&gt;&lt;/dates&gt;&lt;isbn&gt;1538-7933 (Print)&lt;/isbn&gt;&lt;accession-num&gt;16102054&lt;/accession-num&gt;&lt;urls&gt;&lt;related-urls&gt;&lt;url&gt;http://www.ncbi.nlm.nih.gov/entrez/query.fcgi?cmd=Retrieve&amp;amp;db=PubMed&amp;amp;dopt=Citation&amp;amp;list_uids=16102054 &lt;/url&gt;&lt;/related-urls&gt;&lt;/urls&gt;&lt;language&gt;eng&lt;/language&gt;&lt;/record&gt;&lt;/Cite&gt;&lt;/EndNote&gt;</w:instrText>
      </w:r>
      <w:r w:rsidR="002D76DB" w:rsidRPr="00465A21">
        <w:rPr>
          <w:rFonts w:cs="Times New Roman"/>
        </w:rPr>
        <w:fldChar w:fldCharType="separate"/>
      </w:r>
      <w:r w:rsidR="00BE2169">
        <w:rPr>
          <w:rFonts w:cs="Times New Roman"/>
          <w:noProof/>
        </w:rPr>
        <w:t>(</w:t>
      </w:r>
      <w:hyperlink w:anchor="_ENREF_23" w:tooltip="Stafford, 2005 #62" w:history="1">
        <w:r w:rsidR="00BE2169">
          <w:rPr>
            <w:rFonts w:cs="Times New Roman"/>
            <w:noProof/>
          </w:rPr>
          <w:t>23</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Many of these vitamin K-dependent proteins (clotting factors F2, F7, F9, F10 and protein C, S, Z) are involved in coagulation cascades. GGCX mediates the conversion of glutamate (Glu) residues to gamma carboxyl glutamate (Gla) on these proteins to make them functionally active with the reduced vitamin K serving as an essential cofactor. Rare non-synonymous mutations in </w:t>
      </w:r>
      <w:r w:rsidR="002D76DB" w:rsidRPr="00465A21">
        <w:rPr>
          <w:rFonts w:cs="Times New Roman"/>
          <w:i/>
        </w:rPr>
        <w:t>GGCX</w:t>
      </w:r>
      <w:r w:rsidR="002D76DB" w:rsidRPr="00465A21">
        <w:rPr>
          <w:rFonts w:cs="Times New Roman"/>
        </w:rPr>
        <w:t xml:space="preserve"> have been linked with clotting disorders such as vitamin K-dependent clotting factor deficiency  (VKCFD1, </w:t>
      </w:r>
      <w:r w:rsidR="002D76DB" w:rsidRPr="00465A21">
        <w:rPr>
          <w:rFonts w:cs="Times New Roman"/>
        </w:rPr>
        <w:fldChar w:fldCharType="begin"/>
      </w:r>
      <w:r w:rsidR="00BE2169">
        <w:rPr>
          <w:rFonts w:cs="Times New Roman"/>
        </w:rPr>
        <w:instrText xml:space="preserve"> ADDIN EN.CITE &lt;EndNote&gt;&lt;Cite&gt;&lt;Author&gt;Weston&lt;/Author&gt;&lt;Year&gt;2008&lt;/Year&gt;&lt;RecNum&gt;138&lt;/RecNum&gt;&lt;DisplayText&gt;(24)&lt;/DisplayText&gt;&lt;record&gt;&lt;rec-number&gt;138&lt;/rec-number&gt;&lt;foreign-keys&gt;&lt;key app="EN" db-id="vvvaxdz20a9t0qeex5bxdad7e05rprzzxpst"&gt;138&lt;/key&gt;&lt;/foreign-keys&gt;&lt;ref-type name="Journal Article"&gt;17&lt;/ref-type&gt;&lt;contributors&gt;&lt;authors&gt;&lt;author&gt;Weston, B. W.&lt;/author&gt;&lt;author&gt;Monahan, P. E.&lt;/author&gt;&lt;/authors&gt;&lt;/contributors&gt;&lt;auth-address&gt;The Harold R. Roberts Comprehensive Hemophilia Treatment Center, Department of Pediatrics, Division of Hematology-Oncology, University of North Carolina at Chapel Hill, Chapel Hill, NC 27599-7220, USA. bwwmd@med.unc.edu&lt;/auth-address&gt;&lt;titles&gt;&lt;title&gt;Familial deficiency of vitamin K-dependent clotting factors&lt;/title&gt;&lt;secondary-title&gt;Haemophilia&lt;/secondary-title&gt;&lt;/titles&gt;&lt;periodical&gt;&lt;full-title&gt;Haemophilia&lt;/full-title&gt;&lt;/periodical&gt;&lt;pages&gt;1209-13&lt;/pages&gt;&lt;volume&gt;14&lt;/volume&gt;&lt;number&gt;6&lt;/number&gt;&lt;edition&gt;2009/01/15&lt;/edition&gt;&lt;keywords&gt;&lt;keyword&gt;Adult&lt;/keyword&gt;&lt;keyword&gt;Blood Coagulation Disorders/*congenital/diagnosis/drug therapy&lt;/keyword&gt;&lt;keyword&gt;Blood Coagulation Factors/therapeutic use&lt;/keyword&gt;&lt;keyword&gt;Blood Proteins/*deficiency/genetics/metabolism&lt;/keyword&gt;&lt;keyword&gt;Carbon-Carbon Ligases/genetics&lt;/keyword&gt;&lt;keyword&gt;Female&lt;/keyword&gt;&lt;keyword&gt;Hemorrhage/blood&lt;/keyword&gt;&lt;keyword&gt;Humans&lt;/keyword&gt;&lt;keyword&gt;Infant&lt;/keyword&gt;&lt;keyword&gt;Infant, Newborn&lt;/keyword&gt;&lt;keyword&gt;Mixed Function Oxygenases/genetics&lt;/keyword&gt;&lt;keyword&gt;Plasma&lt;/keyword&gt;&lt;keyword&gt;Pregnancy&lt;/keyword&gt;&lt;keyword&gt;Vitamin K/*metabolism/therapeutic use&lt;/keyword&gt;&lt;/keywords&gt;&lt;dates&gt;&lt;year&gt;2008&lt;/year&gt;&lt;pub-dates&gt;&lt;date&gt;Nov&lt;/date&gt;&lt;/pub-dates&gt;&lt;/dates&gt;&lt;isbn&gt;1365-2516 (Electronic)&amp;#xD;1351-8216 (Linking)&lt;/isbn&gt;&lt;accession-num&gt;19141161&lt;/accession-num&gt;&lt;urls&gt;&lt;related-urls&gt;&lt;url&gt;http://www.ncbi.nlm.nih.gov/pubmed/19141161&lt;/url&gt;&lt;/related-urls&gt;&lt;/urls&gt;&lt;custom2&gt;2643352&lt;/custom2&gt;&lt;electronic-resource-num&gt;HAE1853 [pii]&amp;#xD;10.1111/j.1365-2516.2008.01853.x&lt;/electronic-resource-num&gt;&lt;language&gt;eng&lt;/language&gt;&lt;/record&gt;&lt;/Cite&gt;&lt;/EndNote&gt;</w:instrText>
      </w:r>
      <w:r w:rsidR="002D76DB" w:rsidRPr="00465A21">
        <w:rPr>
          <w:rFonts w:cs="Times New Roman"/>
        </w:rPr>
        <w:fldChar w:fldCharType="separate"/>
      </w:r>
      <w:r w:rsidR="00BE2169">
        <w:rPr>
          <w:rFonts w:cs="Times New Roman"/>
          <w:noProof/>
        </w:rPr>
        <w:t>(</w:t>
      </w:r>
      <w:hyperlink w:anchor="_ENREF_24" w:tooltip="Weston, 2008 #138" w:history="1">
        <w:r w:rsidR="00BE2169">
          <w:rPr>
            <w:rFonts w:cs="Times New Roman"/>
            <w:noProof/>
          </w:rPr>
          <w:t>24</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and Pseudoxanthoma Elasticum (PXE)-like disorder with multiple coagulation factor deficiency </w:t>
      </w:r>
      <w:r w:rsidR="002D76DB" w:rsidRPr="00465A21">
        <w:rPr>
          <w:rFonts w:cs="Times New Roman"/>
        </w:rPr>
        <w:fldChar w:fldCharType="begin">
          <w:fldData xml:space="preserve">PEVuZE5vdGU+PENpdGU+PEF1dGhvcj5WYW5ha2tlcjwvQXV0aG9yPjxZZWFyPjIwMDc8L1llYXI+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=
</w:fldData>
        </w:fldChar>
      </w:r>
      <w:r w:rsidR="00BE2169">
        <w:rPr>
          <w:rFonts w:cs="Times New Roman"/>
        </w:rPr>
        <w:instrText xml:space="preserve"> ADDIN EN.CITE </w:instrText>
      </w:r>
      <w:r w:rsidR="00BE2169">
        <w:rPr>
          <w:rFonts w:cs="Times New Roman"/>
        </w:rPr>
        <w:fldChar w:fldCharType="begin">
          <w:fldData xml:space="preserve">PEVuZE5vdGU+PENpdGU+PEF1dGhvcj5WYW5ha2tlcjwvQXV0aG9yPjxZZWFyPjIwMDc8L1llYXI+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=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002D76DB" w:rsidRPr="00465A21">
        <w:rPr>
          <w:rFonts w:cs="Times New Roman"/>
        </w:rPr>
        <w:fldChar w:fldCharType="separate"/>
      </w:r>
      <w:r w:rsidR="00BE2169">
        <w:rPr>
          <w:rFonts w:cs="Times New Roman"/>
          <w:noProof/>
        </w:rPr>
        <w:t>(</w:t>
      </w:r>
      <w:hyperlink w:anchor="_ENREF_25" w:tooltip="Vanakker, 2007 #161" w:history="1">
        <w:r w:rsidR="00BE2169">
          <w:rPr>
            <w:rFonts w:cs="Times New Roman"/>
            <w:noProof/>
          </w:rPr>
          <w:t>25</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Due to its pivotal role in the blood coagulations, genetic variations in the </w:t>
      </w:r>
      <w:r w:rsidR="002D76DB" w:rsidRPr="00465A21">
        <w:rPr>
          <w:rFonts w:cs="Times New Roman"/>
          <w:i/>
        </w:rPr>
        <w:t>GGCX</w:t>
      </w:r>
      <w:r w:rsidR="002D76DB" w:rsidRPr="00465A21">
        <w:rPr>
          <w:rFonts w:cs="Times New Roman"/>
        </w:rPr>
        <w:t xml:space="preserve"> gene have been investigated for their impact on warfarin maintenance dose. One variant, rs11676382, was found to be associated with warfarin dose and explained 2% of total variance </w:t>
      </w:r>
      <w:r w:rsidR="002D76DB" w:rsidRPr="00465A21">
        <w:rPr>
          <w:rFonts w:cs="Times New Roman"/>
        </w:rPr>
        <w:fldChar w:fldCharType="begin"/>
      </w:r>
      <w:r w:rsidR="00BE2169">
        <w:rPr>
          <w:rFonts w:cs="Times New Roman"/>
        </w:rPr>
        <w:instrText xml:space="preserve"> ADDIN EN.CITE &lt;EndNote&gt;&lt;Cite&gt;&lt;Author&gt;Rieder&lt;/Author&gt;&lt;Year&gt;2007&lt;/Year&gt;&lt;RecNum&gt;50&lt;/RecNum&gt;&lt;DisplayText&gt;(26)&lt;/DisplayText&gt;&lt;record&gt;&lt;rec-number&gt;50&lt;/rec-number&gt;&lt;foreign-keys&gt;&lt;key app="EN" db-id="ss05wdtz4x59tpeaffpvpvfjde9t9wessdp2" timestamp="1437594331"&gt;50&lt;/key&gt;&lt;/foreign-keys&gt;&lt;ref-type name="Journal Article"&gt;17&lt;/ref-type&gt;&lt;contributors&gt;&lt;authors&gt;&lt;author&gt;Rieder, M. J.&lt;/author&gt;&lt;author&gt;Reiner, A. P.&lt;/author&gt;&lt;author&gt;Rettie, A. E.&lt;/author&gt;&lt;/authors&gt;&lt;/contributors&gt;&lt;auth-address&gt;Department of Genome Sciences, Epidemiology, and Medicinal Chemistry, University of Washington, Seattle, WA 98195, USA. mrieder@u.washington.edu&lt;/auth-address&gt;&lt;titles&gt;&lt;title&gt;Gamma-glutamyl carboxylase (GGCX) tagSNPs have limited utility for predicting warfarin maintenance dose&lt;/title&gt;&lt;secondary-title&gt;J Thromb Haemost&lt;/secondary-title&gt;&lt;/titles&gt;&lt;periodical&gt;&lt;full-title&gt;J Thromb Haemost&lt;/full-title&gt;&lt;/periodical&gt;&lt;pages&gt;2227-34&lt;/pages&gt;&lt;volume&gt;5&lt;/volume&gt;&lt;number&gt;11&lt;/number&gt;&lt;edition&gt;2007/09/04&lt;/edition&gt;&lt;keywords&gt;&lt;keyword&gt;Carbon-Carbon Ligases/*genetics&lt;/keyword&gt;&lt;keyword&gt;European Continental Ancestry Group/genetics&lt;/keyword&gt;&lt;keyword&gt;Genotype&lt;/keyword&gt;&lt;keyword&gt;Humans&lt;/keyword&gt;&lt;keyword&gt;Linear Models&lt;/keyword&gt;&lt;keyword&gt;Pharmacogenetics/*statistics &amp;amp; numerical data&lt;/keyword&gt;&lt;keyword&gt;*Polymorphism, Single Nucleotide&lt;/keyword&gt;&lt;keyword&gt;Warfarin/*administration &amp;amp; dosage&lt;/keyword&gt;&lt;/keywords&gt;&lt;dates&gt;&lt;year&gt;2007&lt;/year&gt;&lt;pub-dates&gt;&lt;date&gt;Nov&lt;/date&gt;&lt;/pub-dates&gt;&lt;/dates&gt;&lt;isbn&gt;1538-7933 (Print)&amp;#xD;1538-7836 (Linking)&lt;/isbn&gt;&lt;accession-num&gt;17764537&lt;/accession-num&gt;&lt;urls&gt;&lt;related-urls&gt;&lt;url&gt;http://www.ncbi.nlm.nih.gov/pubmed/17764537&lt;/url&gt;&lt;/related-urls&gt;&lt;/urls&gt;&lt;electronic-resource-num&gt;JTH02744 [pii]&amp;#xD;10.1111/j.1538-7836.2007.02744.x&lt;/electronic-resource-num&gt;&lt;language&gt;eng&lt;/language&gt;&lt;/record&gt;&lt;/Cite&gt;&lt;/EndNote&gt;</w:instrText>
      </w:r>
      <w:r w:rsidR="002D76DB" w:rsidRPr="00465A21">
        <w:rPr>
          <w:rFonts w:cs="Times New Roman"/>
        </w:rPr>
        <w:fldChar w:fldCharType="separate"/>
      </w:r>
      <w:r w:rsidR="00BE2169">
        <w:rPr>
          <w:rFonts w:cs="Times New Roman"/>
          <w:noProof/>
        </w:rPr>
        <w:t>(</w:t>
      </w:r>
      <w:hyperlink w:anchor="_ENREF_26" w:tooltip="Rieder, 2007 #50" w:history="1">
        <w:r w:rsidR="00BE2169">
          <w:rPr>
            <w:rFonts w:cs="Times New Roman"/>
            <w:noProof/>
          </w:rPr>
          <w:t>26</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This finding was confirmed in a large cohort (985 patients, mostly whites) where rs11676382 was shown to be a significant (p=0.03) predictor of residual dosing error and was associated with a 6.1% reduction in warfarin dose (95% CI: 0.6%-11.4%) per G allele </w:t>
      </w:r>
      <w:r w:rsidR="002D76DB" w:rsidRPr="00465A21">
        <w:rPr>
          <w:rFonts w:cs="Times New Roman"/>
        </w:rPr>
        <w:fldChar w:fldCharType="begin"/>
      </w:r>
      <w:r w:rsidR="00D85983">
        <w:rPr>
          <w:rFonts w:cs="Times New Roman"/>
        </w:rPr>
        <w:instrText xml:space="preserve"> ADDIN EN.CITE &lt;EndNote&gt;&lt;Cite&gt;&lt;Author&gt;King&lt;/Author&gt;&lt;Year&gt;2010&lt;/Year&gt;&lt;RecNum&gt;49&lt;/RecNum&gt;&lt;DisplayText&gt;(11)&lt;/DisplayText&gt;&lt;record&gt;&lt;rec-number&gt;49&lt;/rec-number&gt;&lt;foreign-keys&gt;&lt;key app="EN" db-id="ss05wdtz4x59tpeaffpvpvfjde9t9wessdp2" timestamp="1437594331"&gt;49&lt;/key&gt;&lt;/foreign-keys&gt;&lt;ref-type name="Journal Article"&gt;17&lt;/ref-type&gt;&lt;contributors&gt;&lt;authors&gt;&lt;author&gt;King, C. R.&lt;/author&gt;&lt;author&gt;Deych, E.&lt;/author&gt;&lt;author&gt;Milligan, P.&lt;/author&gt;&lt;author&gt;Eby, C.&lt;/author&gt;&lt;author&gt;Lenzini, P.&lt;/author&gt;&lt;author&gt;Grice, G.&lt;/author&gt;&lt;author&gt;Porche-Sorbet, R. M.&lt;/author&gt;&lt;author&gt;Ridker, P. M.&lt;/author&gt;&lt;author&gt;Gage, B. F.&lt;/author&gt;&lt;/authors&gt;&lt;/contributors&gt;&lt;auth-address&gt;Department of Internal Medicine, Washington University School of Medicine, Saint Louis, Missouri 63110, USA.&lt;/auth-address&gt;&lt;titles&gt;&lt;title&gt;Gamma-glutamyl carboxylase and its influence on warfarin dose&lt;/title&gt;&lt;secondary-title&gt;Thromb Haemost&lt;/secondary-title&gt;&lt;/titles&gt;&lt;periodical&gt;&lt;full-title&gt;Thromb Haemost&lt;/full-title&gt;&lt;abbr-1&gt;Thrombosis and haemostasis&lt;/abbr-1&gt;&lt;/periodical&gt;&lt;pages&gt;750-4&lt;/pages&gt;&lt;volume&gt;104&lt;/volume&gt;&lt;number&gt;4&lt;/number&gt;&lt;edition&gt;2010/08/10&lt;/edition&gt;&lt;dates&gt;&lt;year&gt;2010&lt;/year&gt;&lt;pub-dates&gt;&lt;date&gt;Oct&lt;/date&gt;&lt;/pub-dates&gt;&lt;/dates&gt;&lt;isbn&gt;0340-6245 (Print)&amp;#xD;0340-6245 (Linking)&lt;/isbn&gt;&lt;accession-num&gt;20694283&lt;/accession-num&gt;&lt;urls&gt;&lt;related-urls&gt;&lt;url&gt;http://www.ncbi.nlm.nih.gov/pubmed/20694283&lt;/url&gt;&lt;/related-urls&gt;&lt;/urls&gt;&lt;custom2&gt;2949522&lt;/custom2&gt;&lt;electronic-resource-num&gt;09-11-0763 [pii]&amp;#xD;10.1160/TH09-11-0763&lt;/electronic-resource-num&gt;&lt;language&gt;eng&lt;/language&gt;&lt;/record&gt;&lt;/Cite&gt;&lt;/EndNote&gt;</w:instrText>
      </w:r>
      <w:r w:rsidR="002D76DB" w:rsidRPr="00465A21">
        <w:rPr>
          <w:rFonts w:cs="Times New Roman"/>
        </w:rPr>
        <w:fldChar w:fldCharType="separate"/>
      </w:r>
      <w:r w:rsidR="00D85983">
        <w:rPr>
          <w:rFonts w:cs="Times New Roman"/>
          <w:noProof/>
        </w:rPr>
        <w:t>(</w:t>
      </w:r>
      <w:hyperlink w:anchor="_ENREF_11" w:tooltip="King, 2010 #49" w:history="1">
        <w:r w:rsidR="00BE2169">
          <w:rPr>
            <w:rFonts w:cs="Times New Roman"/>
            <w:noProof/>
          </w:rPr>
          <w:t>11</w:t>
        </w:r>
      </w:hyperlink>
      <w:r w:rsidR="00D85983">
        <w:rPr>
          <w:rFonts w:cs="Times New Roman"/>
          <w:noProof/>
        </w:rPr>
        <w:t>)</w:t>
      </w:r>
      <w:r w:rsidR="002D76DB" w:rsidRPr="00465A21">
        <w:rPr>
          <w:rFonts w:cs="Times New Roman"/>
        </w:rPr>
        <w:fldChar w:fldCharType="end"/>
      </w:r>
      <w:r w:rsidR="002D76DB" w:rsidRPr="00465A21">
        <w:rPr>
          <w:rFonts w:cs="Times New Roman"/>
        </w:rPr>
        <w:t xml:space="preserve">. </w:t>
      </w:r>
      <w:r w:rsidR="002D76DB" w:rsidRPr="00465A21">
        <w:rPr>
          <w:rFonts w:cs="Times New Roman"/>
        </w:rPr>
        <w:lastRenderedPageBreak/>
        <w:t xml:space="preserve">Another variant in </w:t>
      </w:r>
      <w:r w:rsidR="002D76DB" w:rsidRPr="00465A21">
        <w:rPr>
          <w:rFonts w:cs="Times New Roman"/>
          <w:i/>
        </w:rPr>
        <w:t>GGCX</w:t>
      </w:r>
      <w:r w:rsidR="002D76DB" w:rsidRPr="00465A21">
        <w:rPr>
          <w:rFonts w:cs="Times New Roman"/>
        </w:rPr>
        <w:t xml:space="preserve">, rs12714145, was shown to be associated with warfarin dose in a Swedish cohort (201 patients, </w:t>
      </w:r>
      <w:r w:rsidR="002D76DB" w:rsidRPr="00465A21">
        <w:rPr>
          <w:rFonts w:cs="Times New Roma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cs="Times New Roman"/>
        </w:rPr>
        <w:instrText xml:space="preserve"> ADDIN EN.CITE </w:instrText>
      </w:r>
      <w:r w:rsidR="00BE2169">
        <w:rPr>
          <w:rFonts w:cs="Times New Roma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002D76DB" w:rsidRPr="00465A21">
        <w:rPr>
          <w:rFonts w:cs="Times New Roman"/>
        </w:rPr>
        <w:fldChar w:fldCharType="separate"/>
      </w:r>
      <w:r w:rsidR="00BE2169">
        <w:rPr>
          <w:rFonts w:cs="Times New Roman"/>
          <w:noProof/>
        </w:rPr>
        <w:t>(</w:t>
      </w:r>
      <w:hyperlink w:anchor="_ENREF_27" w:tooltip="Wadelius, 2005 #19" w:history="1">
        <w:r w:rsidR="00BE2169">
          <w:rPr>
            <w:rFonts w:cs="Times New Roman"/>
            <w:noProof/>
          </w:rPr>
          <w:t>27</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but failed to be replicated in subsequent studies </w:t>
      </w:r>
      <w:r w:rsidR="002D76DB" w:rsidRPr="00465A21">
        <w:rPr>
          <w:rFonts w:cs="Times New Roman"/>
        </w:rPr>
        <w:fldChar w:fldCharType="begin">
          <w:fldData xml:space="preserve">PEVuZE5vdGU+PENpdGU+PEF1dGhvcj5XYWRlbGl1czwvQXV0aG9yPjxZZWFyPjIwMDc8L1llYXI+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==
</w:fldData>
        </w:fldChar>
      </w:r>
      <w:r w:rsidR="00BE2169">
        <w:rPr>
          <w:rFonts w:cs="Times New Roman"/>
        </w:rPr>
        <w:instrText xml:space="preserve"> ADDIN EN.CITE </w:instrText>
      </w:r>
      <w:r w:rsidR="00BE2169">
        <w:rPr>
          <w:rFonts w:cs="Times New Roman"/>
        </w:rPr>
        <w:fldChar w:fldCharType="begin">
          <w:fldData xml:space="preserve">PEVuZE5vdGU+PENpdGU+PEF1dGhvcj5XYWRlbGl1czwvQXV0aG9yPjxZZWFyPjIwMDc8L1llYXI+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==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002D76DB" w:rsidRPr="00465A21">
        <w:rPr>
          <w:rFonts w:cs="Times New Roman"/>
        </w:rPr>
        <w:fldChar w:fldCharType="separate"/>
      </w:r>
      <w:r w:rsidR="00BE2169">
        <w:rPr>
          <w:rFonts w:cs="Times New Roman"/>
          <w:noProof/>
        </w:rPr>
        <w:t>(</w:t>
      </w:r>
      <w:hyperlink w:anchor="_ENREF_11" w:tooltip="King, 2010 #49" w:history="1">
        <w:r w:rsidR="00BE2169">
          <w:rPr>
            <w:rFonts w:cs="Times New Roman"/>
            <w:noProof/>
          </w:rPr>
          <w:t>11</w:t>
        </w:r>
      </w:hyperlink>
      <w:r w:rsidR="00BE2169">
        <w:rPr>
          <w:rFonts w:cs="Times New Roman"/>
          <w:noProof/>
        </w:rPr>
        <w:t xml:space="preserve">, </w:t>
      </w:r>
      <w:hyperlink w:anchor="_ENREF_20" w:tooltip="Wadelius, 2007 #52" w:history="1">
        <w:r w:rsidR="00BE2169">
          <w:rPr>
            <w:rFonts w:cs="Times New Roman"/>
            <w:noProof/>
          </w:rPr>
          <w:t>20</w:t>
        </w:r>
      </w:hyperlink>
      <w:r w:rsidR="00BE2169">
        <w:rPr>
          <w:rFonts w:cs="Times New Roman"/>
          <w:noProof/>
        </w:rPr>
        <w:t xml:space="preserve">, </w:t>
      </w:r>
      <w:hyperlink w:anchor="_ENREF_28" w:tooltip="Pautas, 2010 #16" w:history="1">
        <w:r w:rsidR="00BE2169">
          <w:rPr>
            <w:rFonts w:cs="Times New Roman"/>
            <w:noProof/>
          </w:rPr>
          <w:t>28</w:t>
        </w:r>
      </w:hyperlink>
      <w:r w:rsidR="00BE2169">
        <w:rPr>
          <w:rFonts w:cs="Times New Roman"/>
          <w:noProof/>
        </w:rPr>
        <w:t xml:space="preserve">, </w:t>
      </w:r>
      <w:hyperlink w:anchor="_ENREF_29" w:tooltip="Cha, 2007 #51" w:history="1">
        <w:r w:rsidR="00BE2169">
          <w:rPr>
            <w:rFonts w:cs="Times New Roman"/>
            <w:noProof/>
          </w:rPr>
          <w:t>29</w:t>
        </w:r>
      </w:hyperlink>
      <w:r w:rsidR="00BE2169">
        <w:rPr>
          <w:rFonts w:cs="Times New Roman"/>
          <w:noProof/>
        </w:rPr>
        <w:t>)</w:t>
      </w:r>
      <w:r w:rsidR="002D76DB" w:rsidRPr="00465A21">
        <w:rPr>
          <w:rFonts w:cs="Times New Roman"/>
        </w:rPr>
        <w:fldChar w:fldCharType="end"/>
      </w:r>
      <w:r w:rsidR="002D76DB" w:rsidRPr="00465A21">
        <w:rPr>
          <w:rFonts w:cs="Times New Roman"/>
        </w:rPr>
        <w:t xml:space="preserve">. </w:t>
      </w:r>
    </w:p>
    <w:p w14:paraId="5EF51D04" w14:textId="77777777" w:rsidR="008B116A" w:rsidRDefault="008B116A" w:rsidP="008E33E1">
      <w:pPr>
        <w:spacing w:line="360" w:lineRule="auto"/>
        <w:rPr>
          <w:rStyle w:val="Heading3Char"/>
        </w:rPr>
      </w:pPr>
    </w:p>
    <w:p w14:paraId="509AFEE6" w14:textId="6A32A60D" w:rsidR="006C793C" w:rsidRPr="0092076C" w:rsidRDefault="008E33E1" w:rsidP="00250F73">
      <w:pPr>
        <w:spacing w:line="360" w:lineRule="auto"/>
      </w:pPr>
      <w:bookmarkStart w:id="12" w:name="_Toc467238954"/>
      <w:r w:rsidRPr="008E33E1">
        <w:rPr>
          <w:rStyle w:val="Heading3Char"/>
        </w:rPr>
        <w:t>Alternative therapies to warfarin</w:t>
      </w:r>
      <w:bookmarkEnd w:id="12"/>
      <w:r>
        <w:rPr>
          <w:rFonts w:cs="Times New Roman"/>
          <w:i/>
          <w:szCs w:val="24"/>
        </w:rPr>
        <w:t xml:space="preserve">. </w:t>
      </w:r>
      <w:r w:rsidR="00E61FFE" w:rsidRPr="008E33E1">
        <w:rPr>
          <w:rFonts w:cs="Times New Roman"/>
          <w:szCs w:val="24"/>
        </w:rPr>
        <w:t xml:space="preserve">For over five decades coumarin anticoagulants, the most popular of which is warfarin, have been the only oral anticoagulants available world-wide.  The approval of </w:t>
      </w:r>
      <w:r w:rsidR="00E61FFE">
        <w:rPr>
          <w:rFonts w:cs="Times New Roman"/>
          <w:szCs w:val="24"/>
        </w:rPr>
        <w:t>non-vitamin K anticoagulants</w:t>
      </w:r>
      <w:r w:rsidR="00AE07A5">
        <w:rPr>
          <w:rFonts w:cs="Times New Roman"/>
          <w:szCs w:val="24"/>
        </w:rPr>
        <w:t>, also known as novel oral anticoagulants (NO</w:t>
      </w:r>
      <w:r w:rsidR="00E61FFE">
        <w:rPr>
          <w:rFonts w:cs="Times New Roman"/>
          <w:szCs w:val="24"/>
        </w:rPr>
        <w:t>AC</w:t>
      </w:r>
      <w:r w:rsidR="00F82DF4">
        <w:rPr>
          <w:rFonts w:cs="Times New Roman"/>
          <w:szCs w:val="24"/>
        </w:rPr>
        <w:t>s</w:t>
      </w:r>
      <w:r w:rsidR="00E61FFE">
        <w:rPr>
          <w:rFonts w:cs="Times New Roman"/>
          <w:szCs w:val="24"/>
        </w:rPr>
        <w:t xml:space="preserve">: </w:t>
      </w:r>
      <w:r w:rsidR="00E61FFE" w:rsidRPr="008E33E1">
        <w:rPr>
          <w:rFonts w:cs="Times New Roman"/>
          <w:szCs w:val="24"/>
        </w:rPr>
        <w:t>dabigatran</w:t>
      </w:r>
      <w:r w:rsidR="00E61FFE">
        <w:rPr>
          <w:rFonts w:cs="Times New Roman"/>
          <w:szCs w:val="24"/>
        </w:rPr>
        <w:t>, rivaroxaban, apixaban and edoxaban)</w:t>
      </w:r>
      <w:r w:rsidR="006C7658">
        <w:rPr>
          <w:rFonts w:cs="Times New Roman"/>
          <w:szCs w:val="24"/>
        </w:rPr>
        <w:t xml:space="preserve"> provides</w:t>
      </w:r>
      <w:r w:rsidR="00E61FFE" w:rsidRPr="008E33E1">
        <w:rPr>
          <w:rFonts w:cs="Times New Roman"/>
          <w:szCs w:val="24"/>
        </w:rPr>
        <w:t xml:space="preserve"> an alternative to warfarin therapy in those with atrial fibrillation</w:t>
      </w:r>
      <w:r w:rsidR="004C4219" w:rsidRPr="004C4219">
        <w:rPr>
          <w:rFonts w:cs="Times New Roman"/>
          <w:szCs w:val="24"/>
        </w:rPr>
        <w:t xml:space="preserve"> </w:t>
      </w:r>
      <w:r w:rsidR="004C4219" w:rsidRPr="008E33E1">
        <w:rPr>
          <w:rFonts w:cs="Times New Roman"/>
          <w:szCs w:val="24"/>
        </w:rPr>
        <w:fldChar w:fldCharType="begin">
          <w:fldData xml:space="preserve">PEVuZE5vdGU+PENpdGU+PEF1dGhvcj5Db25ub2xseTwvQXV0aG9yPjxZZWFyPjIwMDk8L1llYXI+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HlyYXpvbGVzL2FkdmVyc2UgZWZm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</w:fldData>
        </w:fldChar>
      </w:r>
      <w:r w:rsidR="00BE2169">
        <w:rPr>
          <w:rFonts w:cs="Times New Roman"/>
          <w:szCs w:val="24"/>
        </w:rPr>
        <w:instrText xml:space="preserve"> ADDIN EN.CITE </w:instrText>
      </w:r>
      <w:r w:rsidR="00BE2169">
        <w:rPr>
          <w:rFonts w:cs="Times New Roman"/>
          <w:szCs w:val="24"/>
        </w:rPr>
        <w:fldChar w:fldCharType="begin">
          <w:fldData xml:space="preserve">PEVuZE5vdGU+PENpdGU+PEF1dGhvcj5Db25ub2xseTwvQXV0aG9yPjxZZWFyPjIwMDk8L1llYXI+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HlyYXpvbGVzL2FkdmVyc2UgZWZm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</w:fldData>
        </w:fldChar>
      </w:r>
      <w:r w:rsidR="00BE2169">
        <w:rPr>
          <w:rFonts w:cs="Times New Roman"/>
          <w:szCs w:val="24"/>
        </w:rPr>
        <w:instrText xml:space="preserve"> ADDIN EN.CITE.DATA </w:instrText>
      </w:r>
      <w:r w:rsidR="00BE2169">
        <w:rPr>
          <w:rFonts w:cs="Times New Roman"/>
          <w:szCs w:val="24"/>
        </w:rPr>
      </w:r>
      <w:r w:rsidR="00BE2169">
        <w:rPr>
          <w:rFonts w:cs="Times New Roman"/>
          <w:szCs w:val="24"/>
        </w:rPr>
        <w:fldChar w:fldCharType="end"/>
      </w:r>
      <w:r w:rsidR="004C4219" w:rsidRPr="008E33E1">
        <w:rPr>
          <w:rFonts w:cs="Times New Roman"/>
          <w:szCs w:val="24"/>
        </w:rPr>
        <w:fldChar w:fldCharType="separate"/>
      </w:r>
      <w:r w:rsidR="00BE2169">
        <w:rPr>
          <w:rFonts w:cs="Times New Roman"/>
          <w:noProof/>
          <w:szCs w:val="24"/>
        </w:rPr>
        <w:t>(</w:t>
      </w:r>
      <w:hyperlink w:anchor="_ENREF_30" w:tooltip="Connolly, 2009 #185" w:history="1">
        <w:r w:rsidR="00BE2169">
          <w:rPr>
            <w:rFonts w:cs="Times New Roman"/>
            <w:noProof/>
            <w:szCs w:val="24"/>
          </w:rPr>
          <w:t>30-34</w:t>
        </w:r>
      </w:hyperlink>
      <w:r w:rsidR="00BE2169">
        <w:rPr>
          <w:rFonts w:cs="Times New Roman"/>
          <w:noProof/>
          <w:szCs w:val="24"/>
        </w:rPr>
        <w:t>)</w:t>
      </w:r>
      <w:r w:rsidR="004C4219" w:rsidRPr="008E33E1">
        <w:rPr>
          <w:rFonts w:cs="Times New Roman"/>
          <w:szCs w:val="24"/>
        </w:rPr>
        <w:fldChar w:fldCharType="end"/>
      </w:r>
      <w:r w:rsidR="004C4219">
        <w:rPr>
          <w:rFonts w:cs="Times New Roman"/>
          <w:szCs w:val="24"/>
        </w:rPr>
        <w:t>.</w:t>
      </w:r>
      <w:r w:rsidR="00E61FFE" w:rsidRPr="008E33E1">
        <w:rPr>
          <w:rFonts w:cs="Times New Roman"/>
          <w:szCs w:val="24"/>
        </w:rPr>
        <w:t xml:space="preserve"> While </w:t>
      </w:r>
      <w:r w:rsidR="00AE07A5">
        <w:rPr>
          <w:rFonts w:cs="Times New Roman"/>
          <w:szCs w:val="24"/>
        </w:rPr>
        <w:t>NO</w:t>
      </w:r>
      <w:r w:rsidR="00E61FFE">
        <w:rPr>
          <w:rFonts w:cs="Times New Roman"/>
          <w:szCs w:val="24"/>
        </w:rPr>
        <w:t>ACs are</w:t>
      </w:r>
      <w:r w:rsidR="00E61FFE" w:rsidRPr="008E33E1">
        <w:rPr>
          <w:rFonts w:cs="Times New Roman"/>
          <w:szCs w:val="24"/>
        </w:rPr>
        <w:t xml:space="preserve"> not known to be influenced by genetic variability in </w:t>
      </w:r>
      <w:r w:rsidR="00E61FFE" w:rsidRPr="008E33E1">
        <w:rPr>
          <w:rFonts w:cs="Times New Roman"/>
          <w:i/>
          <w:szCs w:val="24"/>
        </w:rPr>
        <w:t>CYP2C9</w:t>
      </w:r>
      <w:r w:rsidR="00E61FFE" w:rsidRPr="008E33E1">
        <w:rPr>
          <w:rFonts w:cs="Times New Roman"/>
          <w:szCs w:val="24"/>
        </w:rPr>
        <w:t xml:space="preserve"> and </w:t>
      </w:r>
      <w:r w:rsidR="00E61FFE" w:rsidRPr="008E33E1">
        <w:rPr>
          <w:rFonts w:cs="Times New Roman"/>
          <w:i/>
          <w:szCs w:val="24"/>
        </w:rPr>
        <w:t>VKORC1</w:t>
      </w:r>
      <w:r w:rsidR="00E61FFE" w:rsidRPr="008E33E1">
        <w:rPr>
          <w:rFonts w:cs="Times New Roman"/>
          <w:szCs w:val="24"/>
        </w:rPr>
        <w:t xml:space="preserve">, </w:t>
      </w:r>
      <w:r w:rsidR="00E61FFE">
        <w:rPr>
          <w:rFonts w:cs="Times New Roman"/>
          <w:szCs w:val="24"/>
        </w:rPr>
        <w:t>their</w:t>
      </w:r>
      <w:r w:rsidR="00E61FFE" w:rsidRPr="008E33E1">
        <w:rPr>
          <w:rFonts w:cs="Times New Roman"/>
          <w:szCs w:val="24"/>
        </w:rPr>
        <w:t xml:space="preserve"> pharmacokinetics or efficacy may be influenced by other genes</w:t>
      </w:r>
      <w:r w:rsidR="00E44829">
        <w:rPr>
          <w:rFonts w:cs="Times New Roman"/>
          <w:szCs w:val="24"/>
        </w:rPr>
        <w:t xml:space="preserve"> </w:t>
      </w:r>
      <w:r w:rsidR="00680611">
        <w:rPr>
          <w:rFonts w:cs="Times New Roman"/>
          <w:szCs w:val="24"/>
        </w:rPr>
        <w:fldChar w:fldCharType="begin">
          <w:fldData xml:space="preserve">PEVuZE5vdGU+PENpdGU+PEF1dGhvcj5QYXJlPC9BdXRob3I+PFllYXI+MjAxMzwvWWVhcj48UmVj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</w:fldData>
        </w:fldChar>
      </w:r>
      <w:r w:rsidR="00BE2169">
        <w:rPr>
          <w:rFonts w:cs="Times New Roman"/>
          <w:szCs w:val="24"/>
        </w:rPr>
        <w:instrText xml:space="preserve"> ADDIN EN.CITE </w:instrText>
      </w:r>
      <w:r w:rsidR="00BE2169">
        <w:rPr>
          <w:rFonts w:cs="Times New Roman"/>
          <w:szCs w:val="24"/>
        </w:rPr>
        <w:fldChar w:fldCharType="begin">
          <w:fldData xml:space="preserve">PEVuZE5vdGU+PENpdGU+PEF1dGhvcj5QYXJlPC9BdXRob3I+PFllYXI+MjAxMzwvWWVhcj48UmVj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</w:fldData>
        </w:fldChar>
      </w:r>
      <w:r w:rsidR="00BE2169">
        <w:rPr>
          <w:rFonts w:cs="Times New Roman"/>
          <w:szCs w:val="24"/>
        </w:rPr>
        <w:instrText xml:space="preserve"> ADDIN EN.CITE.DATA </w:instrText>
      </w:r>
      <w:r w:rsidR="00BE2169">
        <w:rPr>
          <w:rFonts w:cs="Times New Roman"/>
          <w:szCs w:val="24"/>
        </w:rPr>
      </w:r>
      <w:r w:rsidR="00BE2169">
        <w:rPr>
          <w:rFonts w:cs="Times New Roman"/>
          <w:szCs w:val="24"/>
        </w:rPr>
        <w:fldChar w:fldCharType="end"/>
      </w:r>
      <w:r w:rsidR="00680611">
        <w:rPr>
          <w:rFonts w:cs="Times New Roman"/>
          <w:szCs w:val="24"/>
        </w:rPr>
        <w:fldChar w:fldCharType="separate"/>
      </w:r>
      <w:r w:rsidR="00BE2169">
        <w:rPr>
          <w:rFonts w:cs="Times New Roman"/>
          <w:noProof/>
          <w:szCs w:val="24"/>
        </w:rPr>
        <w:t>(</w:t>
      </w:r>
      <w:hyperlink w:anchor="_ENREF_35" w:tooltip="Pare, 2013 #287" w:history="1">
        <w:r w:rsidR="00BE2169">
          <w:rPr>
            <w:rFonts w:cs="Times New Roman"/>
            <w:noProof/>
            <w:szCs w:val="24"/>
          </w:rPr>
          <w:t>35</w:t>
        </w:r>
      </w:hyperlink>
      <w:r w:rsidR="00BE2169">
        <w:rPr>
          <w:rFonts w:cs="Times New Roman"/>
          <w:noProof/>
          <w:szCs w:val="24"/>
        </w:rPr>
        <w:t>)</w:t>
      </w:r>
      <w:r w:rsidR="00680611">
        <w:rPr>
          <w:rFonts w:cs="Times New Roman"/>
          <w:szCs w:val="24"/>
        </w:rPr>
        <w:fldChar w:fldCharType="end"/>
      </w:r>
      <w:r w:rsidR="00E61FFE" w:rsidRPr="008E33E1">
        <w:rPr>
          <w:rFonts w:cs="Times New Roman"/>
          <w:szCs w:val="24"/>
        </w:rPr>
        <w:t xml:space="preserve">.  Advantages </w:t>
      </w:r>
      <w:r w:rsidR="00F82DF4">
        <w:rPr>
          <w:rFonts w:cs="Times New Roman"/>
          <w:szCs w:val="24"/>
        </w:rPr>
        <w:t>for</w:t>
      </w:r>
      <w:r w:rsidR="00E61FFE" w:rsidRPr="008E33E1">
        <w:rPr>
          <w:rFonts w:cs="Times New Roman"/>
          <w:szCs w:val="24"/>
        </w:rPr>
        <w:t xml:space="preserve"> </w:t>
      </w:r>
      <w:r w:rsidR="00AE07A5">
        <w:rPr>
          <w:rFonts w:cs="Times New Roman"/>
          <w:szCs w:val="24"/>
        </w:rPr>
        <w:t>NO</w:t>
      </w:r>
      <w:r w:rsidR="00E61FFE">
        <w:rPr>
          <w:rFonts w:cs="Times New Roman"/>
          <w:szCs w:val="24"/>
        </w:rPr>
        <w:t xml:space="preserve">ACs </w:t>
      </w:r>
      <w:r w:rsidR="00E61FFE" w:rsidRPr="008E33E1">
        <w:rPr>
          <w:rFonts w:cs="Times New Roman"/>
          <w:szCs w:val="24"/>
        </w:rPr>
        <w:t xml:space="preserve">include </w:t>
      </w:r>
      <w:r w:rsidR="00AA3756">
        <w:rPr>
          <w:rFonts w:cs="Times New Roman"/>
          <w:szCs w:val="24"/>
        </w:rPr>
        <w:t>their</w:t>
      </w:r>
      <w:r w:rsidR="00E61FFE" w:rsidRPr="008E33E1">
        <w:rPr>
          <w:rFonts w:cs="Times New Roman"/>
          <w:szCs w:val="24"/>
        </w:rPr>
        <w:t xml:space="preserve"> rapid onset of anticoagulation, </w:t>
      </w:r>
      <w:r w:rsidR="00AA3756">
        <w:rPr>
          <w:rFonts w:cs="Times New Roman"/>
          <w:szCs w:val="24"/>
        </w:rPr>
        <w:t>dosing simplicity for the clinician</w:t>
      </w:r>
      <w:r w:rsidR="00E61FFE" w:rsidRPr="008E33E1">
        <w:rPr>
          <w:rFonts w:cs="Times New Roman"/>
          <w:szCs w:val="24"/>
        </w:rPr>
        <w:t>, and lack of need for monitoring.  There are also disadvantages, which include twice daily dosing</w:t>
      </w:r>
      <w:r w:rsidR="00E61FFE">
        <w:rPr>
          <w:rFonts w:cs="Times New Roman"/>
          <w:szCs w:val="24"/>
        </w:rPr>
        <w:t xml:space="preserve"> (</w:t>
      </w:r>
      <w:r w:rsidR="00E44829">
        <w:rPr>
          <w:rFonts w:cs="Times New Roman"/>
          <w:szCs w:val="24"/>
        </w:rPr>
        <w:t>d</w:t>
      </w:r>
      <w:r w:rsidR="00E61FFE">
        <w:rPr>
          <w:rFonts w:cs="Times New Roman"/>
          <w:szCs w:val="24"/>
        </w:rPr>
        <w:t xml:space="preserve">abigatran and </w:t>
      </w:r>
      <w:r w:rsidR="00E44829">
        <w:rPr>
          <w:rFonts w:cs="Times New Roman"/>
          <w:szCs w:val="24"/>
        </w:rPr>
        <w:t>a</w:t>
      </w:r>
      <w:r w:rsidR="00E61FFE">
        <w:rPr>
          <w:rFonts w:cs="Times New Roman"/>
          <w:szCs w:val="24"/>
        </w:rPr>
        <w:t>pixaban)</w:t>
      </w:r>
      <w:r w:rsidR="00E61FFE" w:rsidRPr="008E33E1">
        <w:rPr>
          <w:rFonts w:cs="Times New Roman"/>
          <w:szCs w:val="24"/>
        </w:rPr>
        <w:t xml:space="preserve">, </w:t>
      </w:r>
      <w:r w:rsidR="00E44829">
        <w:rPr>
          <w:rFonts w:cs="Times New Roman"/>
          <w:szCs w:val="24"/>
        </w:rPr>
        <w:t xml:space="preserve">varying bioavailability (6 to over 80%), </w:t>
      </w:r>
      <w:r w:rsidR="00E61FFE">
        <w:rPr>
          <w:rFonts w:cs="Times New Roman"/>
          <w:szCs w:val="24"/>
        </w:rPr>
        <w:t xml:space="preserve">varying </w:t>
      </w:r>
      <w:r w:rsidR="00E61FFE" w:rsidRPr="008E33E1">
        <w:rPr>
          <w:rFonts w:cs="Times New Roman"/>
          <w:szCs w:val="24"/>
        </w:rPr>
        <w:t>dependence on renal function for elimination</w:t>
      </w:r>
      <w:r w:rsidR="00E44829">
        <w:rPr>
          <w:rFonts w:cs="Times New Roman"/>
          <w:szCs w:val="24"/>
        </w:rPr>
        <w:t xml:space="preserve"> (25 to 80%)</w:t>
      </w:r>
      <w:r w:rsidR="00E61FFE" w:rsidRPr="008E33E1">
        <w:rPr>
          <w:rFonts w:cs="Times New Roman"/>
          <w:szCs w:val="24"/>
        </w:rPr>
        <w:t>, t</w:t>
      </w:r>
      <w:r w:rsidR="00AA3756">
        <w:rPr>
          <w:rFonts w:cs="Times New Roman"/>
          <w:szCs w:val="24"/>
        </w:rPr>
        <w:t>he lack of ability to monitor,</w:t>
      </w:r>
      <w:r w:rsidR="00E61FFE" w:rsidRPr="008E33E1">
        <w:rPr>
          <w:rFonts w:cs="Times New Roman"/>
          <w:szCs w:val="24"/>
        </w:rPr>
        <w:t xml:space="preserve"> costs, limited amounts of clinical trial data </w:t>
      </w:r>
      <w:r w:rsidR="00AA3756">
        <w:rPr>
          <w:rFonts w:cs="Times New Roman"/>
          <w:szCs w:val="24"/>
        </w:rPr>
        <w:t>for indications other than atrial fibrillation</w:t>
      </w:r>
      <w:r w:rsidR="00E61FFE" w:rsidRPr="008E33E1">
        <w:rPr>
          <w:rFonts w:cs="Times New Roman"/>
          <w:szCs w:val="24"/>
        </w:rPr>
        <w:t xml:space="preserve">, </w:t>
      </w:r>
      <w:r w:rsidR="00E44829" w:rsidRPr="00E44829">
        <w:rPr>
          <w:rFonts w:cs="Times New Roman"/>
          <w:szCs w:val="24"/>
        </w:rPr>
        <w:t xml:space="preserve">contraindications for mechanic heart valves, </w:t>
      </w:r>
      <w:r w:rsidR="00E61FFE" w:rsidRPr="008E33E1">
        <w:rPr>
          <w:rFonts w:cs="Times New Roman"/>
          <w:szCs w:val="24"/>
        </w:rPr>
        <w:t>and a 30-day shelf life once opened</w:t>
      </w:r>
      <w:r w:rsidR="00E61FFE">
        <w:rPr>
          <w:rFonts w:cs="Times New Roman"/>
          <w:szCs w:val="24"/>
        </w:rPr>
        <w:t xml:space="preserve"> (dabigatran)</w:t>
      </w:r>
      <w:r w:rsidR="00E61FFE" w:rsidRPr="008E33E1">
        <w:rPr>
          <w:rFonts w:cs="Times New Roman"/>
          <w:szCs w:val="24"/>
        </w:rPr>
        <w:t xml:space="preserve">, </w:t>
      </w:r>
      <w:r w:rsidR="00E61FFE">
        <w:rPr>
          <w:rFonts w:cs="Times New Roman"/>
          <w:szCs w:val="24"/>
        </w:rPr>
        <w:t>among others</w:t>
      </w:r>
      <w:r w:rsidR="00680611">
        <w:rPr>
          <w:rFonts w:cs="Times New Roman"/>
          <w:szCs w:val="24"/>
        </w:rPr>
        <w:t xml:space="preserve"> </w:t>
      </w:r>
      <w:r w:rsidR="00680611">
        <w:rPr>
          <w:rFonts w:cs="Times New Roman"/>
          <w:szCs w:val="24"/>
        </w:rPr>
        <w:fldChar w:fldCharType="begin">
          <w:fldData xml:space="preserve">PEVuZE5vdGU+PENpdGU+PEF1dGhvcj5BdXRob3JzL1Rhc2sgRm9yY2U8L0F1dGhvcj48WWVhcj4y
MDE2PC9ZZWFyPjxSZWNOdW0+Mjg4PC9SZWNOdW0+PERpc3BsYXlUZXh0PigzNiwgMzcpPC9EaXNw
bGF5VGV4dD48cmVjb3JkPjxyZWMtbnVtYmVyPjI4ODwvcmVjLW51bWJlcj48Zm9yZWlnbi1rZXlz
PjxrZXkgYXBwPSJFTiIgZGItaWQ9InNzMDV3ZHR6NHg1OXRwZWFmZnB2cHZmamRlOXQ5d2Vzc2Rw
MiIgdGltZXN0YW1wPSIxNDc4MTk2Nzg5Ij4yODg8L2tleT48L2ZvcmVpZ24ta2V5cz48cmVmLXR5
cGUgbmFtZT0iSm91cm5hbCBBcnRpY2xlIj4xNzwvcmVmLXR5cGU+PGNvbnRyaWJ1dG9ycz48YXV0
aG9ycz48YXV0aG9yPkF1dGhvcnMvVGFzayBGb3JjZSwgTWVtYmVyczwvYXV0aG9y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Eb2N1bWVudCwgUmV2aWV3ZXJzPC9h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xDaXRlPjxBdXRob3I+RGkgQmlhc2U8L0F1dGhvcj48WWVhcj4yMDE2PC9ZZWFyPjxSZWNO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</w:fldData>
        </w:fldChar>
      </w:r>
      <w:r w:rsidR="00BE2169">
        <w:rPr>
          <w:rFonts w:cs="Times New Roman"/>
          <w:szCs w:val="24"/>
        </w:rPr>
        <w:instrText xml:space="preserve"> ADDIN EN.CITE </w:instrText>
      </w:r>
      <w:r w:rsidR="00BE2169">
        <w:rPr>
          <w:rFonts w:cs="Times New Roman"/>
          <w:szCs w:val="24"/>
        </w:rPr>
        <w:fldChar w:fldCharType="begin">
          <w:fldData xml:space="preserve">PEVuZE5vdGU+PENpdGU+PEF1dGhvcj5BdXRob3JzL1Rhc2sgRm9yY2U8L0F1dGhvcj48WWVhcj4y
MDE2PC9ZZWFyPjxSZWNOdW0+Mjg4PC9SZWNOdW0+PERpc3BsYXlUZXh0PigzNiwgMzcpPC9EaXNw
bGF5VGV4dD48cmVjb3JkPjxyZWMtbnVtYmVyPjI4ODwvcmVjLW51bWJlcj48Zm9yZWlnbi1rZXlz
PjxrZXkgYXBwPSJFTiIgZGItaWQ9InNzMDV3ZHR6NHg1OXRwZWFmZnB2cHZmamRlOXQ5d2Vzc2Rw
MiIgdGltZXN0YW1wPSIxNDc4MTk2Nzg5Ij4yODg8L2tleT48L2ZvcmVpZ24ta2V5cz48cmVmLXR5
cGUgbmFtZT0iSm91cm5hbCBBcnRpY2xlIj4xNzwvcmVmLXR5cGU+PGNvbnRyaWJ1dG9ycz48YXV0
aG9ycz48YXV0aG9yPkF1dGhvcnMvVGFzayBGb3JjZSwgTWVtYmVyczwvYXV0aG9y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Eb2N1bWVudCwgUmV2aWV3ZXJzPC9h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xDaXRlPjxBdXRob3I+RGkgQmlhc2U8L0F1dGhvcj48WWVhcj4yMDE2PC9ZZWFyPjxSZWNO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</w:fldData>
        </w:fldChar>
      </w:r>
      <w:r w:rsidR="00BE2169">
        <w:rPr>
          <w:rFonts w:cs="Times New Roman"/>
          <w:szCs w:val="24"/>
        </w:rPr>
        <w:instrText xml:space="preserve"> ADDIN EN.CITE.DATA </w:instrText>
      </w:r>
      <w:r w:rsidR="00BE2169">
        <w:rPr>
          <w:rFonts w:cs="Times New Roman"/>
          <w:szCs w:val="24"/>
        </w:rPr>
      </w:r>
      <w:r w:rsidR="00BE2169">
        <w:rPr>
          <w:rFonts w:cs="Times New Roman"/>
          <w:szCs w:val="24"/>
        </w:rPr>
        <w:fldChar w:fldCharType="end"/>
      </w:r>
      <w:r w:rsidR="00680611">
        <w:rPr>
          <w:rFonts w:cs="Times New Roman"/>
          <w:szCs w:val="24"/>
        </w:rPr>
        <w:fldChar w:fldCharType="separate"/>
      </w:r>
      <w:r w:rsidR="00BE2169">
        <w:rPr>
          <w:rFonts w:cs="Times New Roman"/>
          <w:noProof/>
          <w:szCs w:val="24"/>
        </w:rPr>
        <w:t>(</w:t>
      </w:r>
      <w:hyperlink w:anchor="_ENREF_36" w:tooltip="Authors/Task Force, 2016 #288" w:history="1">
        <w:r w:rsidR="00BE2169">
          <w:rPr>
            <w:rFonts w:cs="Times New Roman"/>
            <w:noProof/>
            <w:szCs w:val="24"/>
          </w:rPr>
          <w:t>36</w:t>
        </w:r>
      </w:hyperlink>
      <w:r w:rsidR="00BE2169">
        <w:rPr>
          <w:rFonts w:cs="Times New Roman"/>
          <w:noProof/>
          <w:szCs w:val="24"/>
        </w:rPr>
        <w:t xml:space="preserve">, </w:t>
      </w:r>
      <w:hyperlink w:anchor="_ENREF_37" w:tooltip="Di Biase, 2016 #289" w:history="1">
        <w:r w:rsidR="00BE2169">
          <w:rPr>
            <w:rFonts w:cs="Times New Roman"/>
            <w:noProof/>
            <w:szCs w:val="24"/>
          </w:rPr>
          <w:t>37</w:t>
        </w:r>
      </w:hyperlink>
      <w:r w:rsidR="00BE2169">
        <w:rPr>
          <w:rFonts w:cs="Times New Roman"/>
          <w:noProof/>
          <w:szCs w:val="24"/>
        </w:rPr>
        <w:t>)</w:t>
      </w:r>
      <w:r w:rsidR="00680611">
        <w:rPr>
          <w:rFonts w:cs="Times New Roman"/>
          <w:szCs w:val="24"/>
        </w:rPr>
        <w:fldChar w:fldCharType="end"/>
      </w:r>
      <w:r w:rsidR="00E61FFE">
        <w:rPr>
          <w:rFonts w:cs="Times New Roman"/>
          <w:szCs w:val="24"/>
        </w:rPr>
        <w:t>.</w:t>
      </w:r>
      <w:r w:rsidR="00E61FFE" w:rsidRPr="008E33E1">
        <w:rPr>
          <w:rFonts w:cs="Times New Roman"/>
          <w:szCs w:val="24"/>
        </w:rPr>
        <w:t xml:space="preserve"> As new oral anticoagulants gain market share, reliance on warfarin will decline.  However, warfarin will continue to be widely utilized world-wide.</w:t>
      </w:r>
    </w:p>
    <w:p w14:paraId="6D1E4455" w14:textId="77777777" w:rsidR="00145B9D" w:rsidRPr="000A3B3E" w:rsidRDefault="00145B9D" w:rsidP="00250F73">
      <w:pPr>
        <w:spacing w:line="360" w:lineRule="auto"/>
        <w:rPr>
          <w:rFonts w:cs="Times New Roman"/>
          <w:szCs w:val="24"/>
        </w:rPr>
      </w:pPr>
    </w:p>
    <w:p w14:paraId="3D306F95" w14:textId="15639732" w:rsidR="009A4518" w:rsidRPr="003B4447" w:rsidRDefault="00FB681C" w:rsidP="00250F73">
      <w:pPr>
        <w:pStyle w:val="Heading1"/>
        <w:rPr>
          <w:rFonts w:cs="Times New Roman"/>
          <w:szCs w:val="24"/>
        </w:rPr>
      </w:pPr>
      <w:bookmarkStart w:id="13" w:name="_Toc456880082"/>
      <w:bookmarkStart w:id="14" w:name="_Toc467238955"/>
      <w:r>
        <w:rPr>
          <w:rFonts w:cs="Times New Roman"/>
          <w:szCs w:val="24"/>
        </w:rPr>
        <w:t>Levels of Evidence Linking Genotype to Phenotype</w:t>
      </w:r>
      <w:bookmarkEnd w:id="4"/>
      <w:bookmarkEnd w:id="13"/>
      <w:bookmarkEnd w:id="14"/>
    </w:p>
    <w:p w14:paraId="063586F7" w14:textId="7DA4897D" w:rsidR="009A4518" w:rsidRPr="003B4447" w:rsidRDefault="009A4518" w:rsidP="00250F73">
      <w:pPr>
        <w:spacing w:line="360" w:lineRule="auto"/>
        <w:rPr>
          <w:rFonts w:cs="Times New Roman"/>
          <w:szCs w:val="24"/>
        </w:rPr>
      </w:pPr>
      <w:r w:rsidRPr="003B4447">
        <w:rPr>
          <w:rFonts w:cs="Times New Roman"/>
          <w:szCs w:val="24"/>
        </w:rPr>
        <w:t xml:space="preserve">The evidence summarized in </w:t>
      </w:r>
      <w:r w:rsidRPr="001516E0">
        <w:rPr>
          <w:rFonts w:cs="Times New Roman"/>
          <w:b/>
          <w:szCs w:val="24"/>
        </w:rPr>
        <w:t>Supplemental Table</w:t>
      </w:r>
      <w:r w:rsidR="001516E0" w:rsidRPr="001516E0">
        <w:rPr>
          <w:rFonts w:cs="Times New Roman"/>
          <w:b/>
          <w:szCs w:val="24"/>
        </w:rPr>
        <w:t>s</w:t>
      </w:r>
      <w:r w:rsidRPr="001516E0">
        <w:rPr>
          <w:rFonts w:cs="Times New Roman"/>
          <w:b/>
          <w:szCs w:val="24"/>
        </w:rPr>
        <w:t xml:space="preserve"> </w:t>
      </w:r>
      <w:r w:rsidR="007B2029">
        <w:rPr>
          <w:rFonts w:cs="Times New Roman"/>
          <w:b/>
          <w:szCs w:val="24"/>
        </w:rPr>
        <w:t>S</w:t>
      </w:r>
      <w:r w:rsidR="00AA341C">
        <w:rPr>
          <w:rFonts w:cs="Times New Roman"/>
          <w:b/>
          <w:szCs w:val="24"/>
        </w:rPr>
        <w:t>1</w:t>
      </w:r>
      <w:r w:rsidRPr="003B4447">
        <w:rPr>
          <w:rFonts w:cs="Times New Roman"/>
          <w:szCs w:val="24"/>
        </w:rPr>
        <w:t xml:space="preserve"> is graded </w:t>
      </w:r>
      <w:r w:rsidR="00D338D7" w:rsidRPr="003B4447">
        <w:rPr>
          <w:rFonts w:cs="Times New Roman"/>
          <w:szCs w:val="24"/>
        </w:rPr>
        <w:fldChar w:fldCharType="begin"/>
      </w:r>
      <w:r w:rsidR="00BE2169">
        <w:rPr>
          <w:rFonts w:cs="Times New Roman"/>
          <w:szCs w:val="24"/>
        </w:rPr>
        <w:instrText xml:space="preserve"> ADDIN EN.CITE &lt;EndNote&gt;&lt;Cite&gt;&lt;Author&gt;Valdes&lt;/Author&gt;&lt;Year&gt;2010&lt;/Year&gt;&lt;RecNum&gt;55&lt;/RecNum&gt;&lt;DisplayText&gt;(38)&lt;/DisplayText&gt;&lt;record&gt;&lt;rec-number&gt;55&lt;/rec-number&gt;&lt;foreign-keys&gt;&lt;key app="EN" db-id="exveawa2gfzs2lexsxlpr9dbf0szt225r9zx"&gt;55&lt;/key&gt;&lt;/foreign-keys&gt;&lt;ref-type name="Figure"&gt;37&lt;/ref-type&gt;&lt;contributors&gt;&lt;authors&gt;&lt;author&gt;Valdes, R.&lt;/author&gt;&lt;author&gt;Payne, D.A.&lt;/author&gt;&lt;author&gt;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dates&gt;&lt;year&gt;2010&lt;/year&gt;&lt;/dates&gt;&lt;pub-location&gt;Washington, DC&lt;/pub-location&gt;&lt;urls&gt;&lt;/urls&gt;&lt;/record&gt;&lt;/Cite&gt;&lt;/EndNote&gt;</w:instrText>
      </w:r>
      <w:r w:rsidR="00D338D7" w:rsidRPr="003B4447">
        <w:rPr>
          <w:rFonts w:cs="Times New Roman"/>
          <w:szCs w:val="24"/>
        </w:rPr>
        <w:fldChar w:fldCharType="separate"/>
      </w:r>
      <w:r w:rsidR="00BE2169">
        <w:rPr>
          <w:rFonts w:cs="Times New Roman"/>
          <w:noProof/>
          <w:szCs w:val="24"/>
        </w:rPr>
        <w:t>(</w:t>
      </w:r>
      <w:hyperlink w:anchor="_ENREF_38" w:tooltip="Valdes, 2010 #55" w:history="1">
        <w:r w:rsidR="00BE2169">
          <w:rPr>
            <w:rFonts w:cs="Times New Roman"/>
            <w:noProof/>
            <w:szCs w:val="24"/>
          </w:rPr>
          <w:t>38</w:t>
        </w:r>
      </w:hyperlink>
      <w:r w:rsidR="00BE2169">
        <w:rPr>
          <w:rFonts w:cs="Times New Roman"/>
          <w:noProof/>
          <w:szCs w:val="24"/>
        </w:rPr>
        <w:t>)</w:t>
      </w:r>
      <w:r w:rsidR="00D338D7" w:rsidRPr="003B4447">
        <w:rPr>
          <w:rFonts w:cs="Times New Roman"/>
          <w:szCs w:val="24"/>
        </w:rPr>
        <w:fldChar w:fldCharType="end"/>
      </w:r>
      <w:r w:rsidRPr="003B4447">
        <w:rPr>
          <w:rFonts w:cs="Times New Roman"/>
          <w:szCs w:val="24"/>
        </w:rPr>
        <w:t xml:space="preserve"> on a scale of high, moderate, and weak, based upon the level of evidence:</w:t>
      </w:r>
    </w:p>
    <w:p w14:paraId="4E87716B" w14:textId="77777777" w:rsidR="009A4518" w:rsidRPr="003B4447" w:rsidRDefault="009A4518" w:rsidP="00250F73">
      <w:pPr>
        <w:spacing w:line="360" w:lineRule="auto"/>
        <w:ind w:left="720"/>
        <w:rPr>
          <w:rFonts w:cs="Times New Roman"/>
          <w:szCs w:val="24"/>
        </w:rPr>
      </w:pPr>
      <w:r w:rsidRPr="003B4447">
        <w:rPr>
          <w:rFonts w:cs="Times New Roman"/>
          <w:b/>
          <w:szCs w:val="24"/>
        </w:rPr>
        <w:t>High:</w:t>
      </w:r>
      <w:r w:rsidRPr="003B4447">
        <w:rPr>
          <w:rFonts w:cs="Times New Roman"/>
          <w:szCs w:val="24"/>
        </w:rPr>
        <w:t xml:space="preserve"> Evidence includes consistent results from well-designed, well-conducted studies.</w:t>
      </w:r>
    </w:p>
    <w:p w14:paraId="3D16FED9" w14:textId="77777777" w:rsidR="009A4518" w:rsidRPr="003B4447" w:rsidRDefault="009A4518" w:rsidP="00250F73">
      <w:pPr>
        <w:spacing w:line="360" w:lineRule="auto"/>
        <w:ind w:left="720"/>
        <w:rPr>
          <w:rFonts w:cs="Times New Roman"/>
          <w:szCs w:val="24"/>
        </w:rPr>
      </w:pPr>
      <w:r w:rsidRPr="003B4447">
        <w:rPr>
          <w:rFonts w:cs="Times New Roman"/>
          <w:b/>
          <w:szCs w:val="24"/>
        </w:rPr>
        <w:t>Moderate:</w:t>
      </w:r>
      <w:r w:rsidRPr="003B4447">
        <w:rPr>
          <w:rFonts w:cs="Times New Roman"/>
          <w:szCs w:val="24"/>
        </w:rPr>
        <w:t xml:space="preserve"> Evidence is sufficient to determine effects, but the strength of the evidence is limited by the number, quality, or consistency of the individual studies, generalizability to routine practice, or indirect nature of the evidence.</w:t>
      </w:r>
    </w:p>
    <w:p w14:paraId="363B90AB" w14:textId="77777777" w:rsidR="009A4518" w:rsidRPr="003B4447" w:rsidRDefault="009A4518" w:rsidP="00250F73">
      <w:pPr>
        <w:spacing w:line="360" w:lineRule="auto"/>
        <w:ind w:left="720"/>
        <w:rPr>
          <w:rFonts w:cs="Times New Roman"/>
          <w:szCs w:val="24"/>
        </w:rPr>
      </w:pPr>
      <w:r w:rsidRPr="003B4447">
        <w:rPr>
          <w:rFonts w:cs="Times New Roman"/>
          <w:b/>
          <w:szCs w:val="24"/>
        </w:rPr>
        <w:t>Weak:</w:t>
      </w:r>
      <w:r w:rsidRPr="003B4447">
        <w:rPr>
          <w:rFonts w:cs="Times New Roman"/>
          <w:szCs w:val="24"/>
        </w:rPr>
        <w:t xml:space="preserve"> Evidence is insufficient to assess the effects on health outcomes because of limited number or power of studies, important flaws in their design or conduct, gaps in the chain of evidence, or lack of information.</w:t>
      </w:r>
    </w:p>
    <w:p w14:paraId="2629AEB0" w14:textId="77777777" w:rsidR="009A4518" w:rsidRPr="003B4447" w:rsidRDefault="009A4518" w:rsidP="00250F73">
      <w:pPr>
        <w:spacing w:line="360" w:lineRule="auto"/>
        <w:ind w:left="720"/>
        <w:rPr>
          <w:rFonts w:cs="Times New Roman"/>
          <w:b/>
          <w:szCs w:val="24"/>
        </w:rPr>
      </w:pPr>
    </w:p>
    <w:p w14:paraId="281F631E" w14:textId="77777777" w:rsidR="009A4518" w:rsidRPr="003B4447" w:rsidRDefault="009A4518" w:rsidP="00250F73">
      <w:pPr>
        <w:spacing w:line="360" w:lineRule="auto"/>
        <w:rPr>
          <w:rFonts w:cs="Times New Roman"/>
          <w:szCs w:val="24"/>
        </w:rPr>
      </w:pPr>
      <w:r w:rsidRPr="003B4447">
        <w:rPr>
          <w:rFonts w:cs="Times New Roman"/>
          <w:szCs w:val="24"/>
        </w:rPr>
        <w:lastRenderedPageBreak/>
        <w:t xml:space="preserve">Every effort was made to present evidence from high-quality studies, which provided the framework for the strength of therapeutic </w:t>
      </w:r>
      <w:r w:rsidRPr="001516E0">
        <w:rPr>
          <w:rFonts w:cs="Times New Roman"/>
          <w:szCs w:val="24"/>
        </w:rPr>
        <w:t xml:space="preserve">recommendations </w:t>
      </w:r>
      <w:r w:rsidR="004E7A9E" w:rsidRPr="001516E0">
        <w:rPr>
          <w:rFonts w:cs="Times New Roman"/>
          <w:szCs w:val="24"/>
        </w:rPr>
        <w:t>(</w:t>
      </w:r>
      <w:r w:rsidR="004E7A9E" w:rsidRPr="001516E0">
        <w:rPr>
          <w:rFonts w:cs="Times New Roman"/>
          <w:b/>
          <w:szCs w:val="24"/>
        </w:rPr>
        <w:t xml:space="preserve">Main manuscript </w:t>
      </w:r>
      <w:r w:rsidRPr="001516E0">
        <w:rPr>
          <w:rFonts w:cs="Times New Roman"/>
          <w:b/>
          <w:szCs w:val="24"/>
        </w:rPr>
        <w:t>Table 2</w:t>
      </w:r>
      <w:r w:rsidR="004E7A9E" w:rsidRPr="001516E0">
        <w:rPr>
          <w:rFonts w:cs="Times New Roman"/>
          <w:szCs w:val="24"/>
        </w:rPr>
        <w:t>)</w:t>
      </w:r>
      <w:r w:rsidRPr="001516E0">
        <w:rPr>
          <w:rFonts w:cs="Times New Roman"/>
          <w:szCs w:val="24"/>
        </w:rPr>
        <w:t>.</w:t>
      </w:r>
    </w:p>
    <w:p w14:paraId="572A2CD2" w14:textId="77777777" w:rsidR="009A4518" w:rsidRPr="003B4447" w:rsidRDefault="009A4518" w:rsidP="00250F73">
      <w:pPr>
        <w:spacing w:line="360" w:lineRule="auto"/>
        <w:rPr>
          <w:rFonts w:cs="Times New Roman"/>
          <w:szCs w:val="24"/>
        </w:rPr>
      </w:pPr>
    </w:p>
    <w:p w14:paraId="0806539A" w14:textId="77777777" w:rsidR="00F76177" w:rsidRPr="004A3FB1" w:rsidRDefault="009A4518" w:rsidP="004A3FB1">
      <w:pPr>
        <w:pStyle w:val="Heading1"/>
      </w:pPr>
      <w:bookmarkStart w:id="15" w:name="_Toc373143552"/>
      <w:bookmarkStart w:id="16" w:name="_Toc456880083"/>
      <w:bookmarkStart w:id="17" w:name="_Toc467238956"/>
      <w:r w:rsidRPr="004A3FB1">
        <w:t>Strength of Recommendations</w:t>
      </w:r>
      <w:bookmarkEnd w:id="15"/>
      <w:bookmarkEnd w:id="16"/>
      <w:bookmarkEnd w:id="17"/>
      <w:r w:rsidR="001371C9" w:rsidRPr="004A3FB1">
        <w:t xml:space="preserve"> </w:t>
      </w:r>
    </w:p>
    <w:p w14:paraId="75AB25B3" w14:textId="77777777" w:rsidR="008B116A" w:rsidRDefault="009A4518" w:rsidP="008B116A">
      <w:pPr>
        <w:spacing w:line="360" w:lineRule="auto"/>
      </w:pPr>
      <w:r w:rsidRPr="00F76177">
        <w:t xml:space="preserve">CPIC’s therapeutic recommendations are based on weight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8B116A">
        <w:t xml:space="preserve">in vivo pharmacokinetic and pharmacodynamic data, in vitro enzyme activity of tissues expressing wild-type or variant-containing </w:t>
      </w:r>
      <w:r w:rsidR="003D370C" w:rsidRPr="008B116A">
        <w:t>gene</w:t>
      </w:r>
      <w:r w:rsidRPr="008B116A">
        <w:t xml:space="preserve">, in vitro enzyme activity from tissues isolated from individuals of known genotypes, and in vivo pre-clinical and clinical pharmacokinetic and pharmacodynamic studies. </w:t>
      </w:r>
      <w:r w:rsidR="008B116A" w:rsidRPr="00F76177">
        <w:t xml:space="preserve">The gene-based dosing recommendations in this guideline take into consideration the affects </w:t>
      </w:r>
      <w:r w:rsidR="008B116A" w:rsidRPr="00BB7158">
        <w:rPr>
          <w:i/>
        </w:rPr>
        <w:t>CYP2C9/VKORC1/CYP4F2</w:t>
      </w:r>
      <w:r w:rsidR="008B116A" w:rsidRPr="00F76177">
        <w:t xml:space="preserve"> genetic variants may have on both clinical outcomes and </w:t>
      </w:r>
      <w:r w:rsidR="008B116A">
        <w:t>warfarin pharmacokinetics</w:t>
      </w:r>
      <w:r w:rsidR="008B116A" w:rsidRPr="00F76177">
        <w:t xml:space="preserve">. </w:t>
      </w:r>
    </w:p>
    <w:p w14:paraId="2B3E742D" w14:textId="302467B8" w:rsidR="00F16627" w:rsidRDefault="009A4518" w:rsidP="008B116A">
      <w:pPr>
        <w:spacing w:line="360" w:lineRule="auto"/>
        <w:ind w:firstLine="720"/>
        <w:rPr>
          <w:rFonts w:cs="Times New Roman"/>
          <w:szCs w:val="24"/>
        </w:rPr>
      </w:pPr>
      <w:r w:rsidRPr="003B4447">
        <w:rPr>
          <w:rFonts w:cs="Times New Roman"/>
          <w:szCs w:val="24"/>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retroviral agents </w:t>
      </w:r>
      <w:r w:rsidR="00D338D7" w:rsidRPr="003B4447">
        <w:rPr>
          <w:rFonts w:cs="Times New Roman"/>
          <w:szCs w:val="24"/>
        </w:rPr>
        <w:fldChar w:fldCharType="begin"/>
      </w:r>
      <w:r w:rsidR="00BE2169">
        <w:rPr>
          <w:rFonts w:cs="Times New Roman"/>
          <w:szCs w:val="24"/>
        </w:rPr>
        <w:instrText xml:space="preserve"> ADDIN EN.CITE &lt;EndNote&gt;&lt;Cite&gt;&lt;Author&gt;Adolescents&lt;/Author&gt;&lt;Year&gt;2011&lt;/Year&gt;&lt;RecNum&gt;56&lt;/RecNum&gt;&lt;DisplayText&gt;(39)&lt;/DisplayText&gt;&lt;record&gt;&lt;rec-number&gt;56&lt;/rec-number&gt;&lt;foreign-keys&gt;&lt;key app="EN" db-id="exveawa2gfzs2lexsxlpr9dbf0szt225r9zx"&gt;56&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00D338D7" w:rsidRPr="003B4447">
        <w:rPr>
          <w:rFonts w:cs="Times New Roman"/>
          <w:szCs w:val="24"/>
        </w:rPr>
        <w:fldChar w:fldCharType="separate"/>
      </w:r>
      <w:r w:rsidR="00BE2169">
        <w:rPr>
          <w:rFonts w:cs="Times New Roman"/>
          <w:noProof/>
          <w:szCs w:val="24"/>
        </w:rPr>
        <w:t>(</w:t>
      </w:r>
      <w:hyperlink w:anchor="_ENREF_39" w:tooltip="Adolescents, 2011 #56" w:history="1">
        <w:r w:rsidR="00BE2169">
          <w:rPr>
            <w:rFonts w:cs="Times New Roman"/>
            <w:noProof/>
            <w:szCs w:val="24"/>
          </w:rPr>
          <w:t>39</w:t>
        </w:r>
      </w:hyperlink>
      <w:r w:rsidR="00BE2169">
        <w:rPr>
          <w:rFonts w:cs="Times New Roman"/>
          <w:noProof/>
          <w:szCs w:val="24"/>
        </w:rPr>
        <w:t>)</w:t>
      </w:r>
      <w:r w:rsidR="00D338D7" w:rsidRPr="003B4447">
        <w:rPr>
          <w:rFonts w:cs="Times New Roman"/>
          <w:szCs w:val="24"/>
        </w:rPr>
        <w:fldChar w:fldCharType="end"/>
      </w:r>
      <w:r w:rsidR="00F16627">
        <w:rPr>
          <w:rFonts w:cs="Times New Roman"/>
          <w:szCs w:val="24"/>
        </w:rPr>
        <w:t xml:space="preserve">: </w:t>
      </w:r>
    </w:p>
    <w:p w14:paraId="7230947B" w14:textId="77777777" w:rsidR="00F16627" w:rsidRPr="00435BF9" w:rsidRDefault="009A4518" w:rsidP="00F16627">
      <w:pPr>
        <w:spacing w:line="360" w:lineRule="auto"/>
        <w:ind w:left="720"/>
        <w:rPr>
          <w:rFonts w:cs="Times New Roman"/>
          <w:b/>
          <w:color w:val="000000" w:themeColor="text1"/>
        </w:rPr>
      </w:pPr>
      <w:r w:rsidRPr="003B4447">
        <w:rPr>
          <w:rFonts w:cs="Times New Roman"/>
          <w:szCs w:val="24"/>
        </w:rPr>
        <w:t xml:space="preserve"> </w:t>
      </w:r>
    </w:p>
    <w:p w14:paraId="4CBD3429" w14:textId="77777777" w:rsidR="00F16627" w:rsidRPr="007F5874" w:rsidRDefault="00F16627" w:rsidP="00F16627">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szCs w:val="24"/>
        </w:rPr>
        <w:t>“T</w:t>
      </w:r>
      <w:r w:rsidRPr="003B4447">
        <w:rPr>
          <w:rFonts w:cs="Times New Roman"/>
          <w:szCs w:val="24"/>
        </w:rPr>
        <w:t>he evidence is high quality and the desirable effects clearly o</w:t>
      </w:r>
      <w:r>
        <w:rPr>
          <w:rFonts w:cs="Times New Roman"/>
          <w:szCs w:val="24"/>
        </w:rPr>
        <w:t>utweigh the undesirable effects.”</w:t>
      </w:r>
    </w:p>
    <w:p w14:paraId="1186DDF1" w14:textId="77777777" w:rsidR="00F16627" w:rsidRPr="007F5874" w:rsidRDefault="00F16627" w:rsidP="00F16627">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here is a close or uncertain balance” as to whether the evidence is high quality and the desirable clearly outweigh the undesirable effects</w:t>
      </w:r>
      <w:r>
        <w:rPr>
          <w:rFonts w:cs="Times New Roman"/>
          <w:szCs w:val="24"/>
        </w:rPr>
        <w:t>.</w:t>
      </w:r>
    </w:p>
    <w:p w14:paraId="7DFD203E" w14:textId="77777777" w:rsidR="00F16627" w:rsidRDefault="00F16627" w:rsidP="00F16627">
      <w:pPr>
        <w:spacing w:line="360" w:lineRule="auto"/>
        <w:rPr>
          <w:rFonts w:cs="Times New Roman"/>
          <w:szCs w:val="24"/>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 xml:space="preserve">he desirable effects are closely balanced with undesirable </w:t>
      </w:r>
      <w:r w:rsidRPr="0089763D">
        <w:rPr>
          <w:rFonts w:cs="Times New Roman"/>
          <w:szCs w:val="24"/>
        </w:rPr>
        <w:t>effects,</w:t>
      </w:r>
      <w:r w:rsidRPr="0089763D">
        <w:rPr>
          <w:rFonts w:cs="Times New Roman"/>
        </w:rPr>
        <w:t xml:space="preserve"> or the evidence is </w:t>
      </w:r>
      <w:r>
        <w:rPr>
          <w:rFonts w:cs="Times New Roman"/>
        </w:rPr>
        <w:t>weak or based on extrapolations. There</w:t>
      </w:r>
      <w:r w:rsidRPr="003B4447">
        <w:rPr>
          <w:rFonts w:cs="Times New Roman"/>
          <w:szCs w:val="24"/>
        </w:rPr>
        <w:t xml:space="preserve"> is room for differences in opinion as to the need for th</w:t>
      </w:r>
      <w:r>
        <w:rPr>
          <w:rFonts w:cs="Times New Roman"/>
          <w:szCs w:val="24"/>
        </w:rPr>
        <w:t>e recommended course of action.</w:t>
      </w:r>
    </w:p>
    <w:p w14:paraId="0BA9B50B" w14:textId="15FBA689" w:rsidR="00D24B42" w:rsidRDefault="00D24B42" w:rsidP="008B116A">
      <w:pPr>
        <w:spacing w:line="360" w:lineRule="auto"/>
        <w:ind w:firstLine="720"/>
        <w:rPr>
          <w:rFonts w:cs="Times New Roman"/>
          <w:szCs w:val="24"/>
        </w:rPr>
        <w:sectPr w:rsidR="00D24B42" w:rsidSect="00D24B42">
          <w:pgSz w:w="12240" w:h="15840"/>
          <w:pgMar w:top="1440" w:right="1440" w:bottom="1440" w:left="1440" w:header="720" w:footer="720" w:gutter="0"/>
          <w:cols w:space="720"/>
          <w:docGrid w:linePitch="360"/>
        </w:sectPr>
      </w:pPr>
    </w:p>
    <w:p w14:paraId="4D4C6932" w14:textId="6FB847DC" w:rsidR="009A4518" w:rsidRPr="003B4447" w:rsidRDefault="009A4518" w:rsidP="00250F73">
      <w:pPr>
        <w:spacing w:line="360" w:lineRule="auto"/>
        <w:ind w:firstLine="720"/>
        <w:rPr>
          <w:rFonts w:cs="Times New Roman"/>
          <w:color w:val="000000"/>
          <w:szCs w:val="24"/>
        </w:rPr>
      </w:pPr>
    </w:p>
    <w:p w14:paraId="076C8852" w14:textId="77777777" w:rsidR="00CC491E" w:rsidRDefault="00CC491E" w:rsidP="00250F73">
      <w:pPr>
        <w:spacing w:line="360" w:lineRule="auto"/>
      </w:pPr>
    </w:p>
    <w:p w14:paraId="3768E14F" w14:textId="2CCA0B19" w:rsidR="004F4C99" w:rsidRDefault="00166EDA" w:rsidP="0092076C">
      <w:pPr>
        <w:pStyle w:val="Heading1"/>
      </w:pPr>
      <w:bookmarkStart w:id="18" w:name="_Toc445803010"/>
      <w:bookmarkStart w:id="19" w:name="_Toc467238957"/>
      <w:r w:rsidRPr="001D4E1A">
        <w:t>Supplemental Table S1. Evidence Linking CYP2C9 to warfarin phenotype</w:t>
      </w:r>
      <w:bookmarkEnd w:id="18"/>
      <w:bookmarkEnd w:id="19"/>
    </w:p>
    <w:tbl>
      <w:tblPr>
        <w:tblStyle w:val="LightShading1"/>
        <w:tblW w:w="13645" w:type="dxa"/>
        <w:tblLook w:val="04A0" w:firstRow="1" w:lastRow="0" w:firstColumn="1" w:lastColumn="0" w:noHBand="0" w:noVBand="1"/>
      </w:tblPr>
      <w:tblGrid>
        <w:gridCol w:w="1638"/>
        <w:gridCol w:w="5652"/>
        <w:gridCol w:w="3960"/>
        <w:gridCol w:w="2395"/>
      </w:tblGrid>
      <w:tr w:rsidR="00166EDA" w:rsidRPr="00B00E80" w14:paraId="2D382E54" w14:textId="77777777" w:rsidTr="00516B41">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69CF6847"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Type of experimental model</w:t>
            </w:r>
          </w:p>
        </w:tc>
        <w:tc>
          <w:tcPr>
            <w:tcW w:w="5652" w:type="dxa"/>
          </w:tcPr>
          <w:p w14:paraId="54E05FB5" w14:textId="77777777" w:rsidR="00166EDA" w:rsidRPr="00B00E80" w:rsidRDefault="00166EDA" w:rsidP="005532B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Major findings</w:t>
            </w:r>
          </w:p>
        </w:tc>
        <w:tc>
          <w:tcPr>
            <w:tcW w:w="3960" w:type="dxa"/>
          </w:tcPr>
          <w:p w14:paraId="3EC47C85" w14:textId="77777777" w:rsidR="00166EDA" w:rsidRPr="00B00E80" w:rsidRDefault="00166EDA" w:rsidP="005532B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References</w:t>
            </w:r>
          </w:p>
        </w:tc>
        <w:tc>
          <w:tcPr>
            <w:tcW w:w="2395" w:type="dxa"/>
            <w:noWrap/>
          </w:tcPr>
          <w:p w14:paraId="12E9C506" w14:textId="46690C0E" w:rsidR="00166EDA" w:rsidRPr="00B00E80" w:rsidRDefault="00166EDA" w:rsidP="005532B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Level of evidence</w:t>
            </w:r>
            <w:r w:rsidR="003F1728" w:rsidRPr="00B00E80">
              <w:rPr>
                <w:rFonts w:ascii="Times New Roman" w:eastAsia="Times New Roman" w:hAnsi="Times New Roman" w:cs="Times New Roman"/>
                <w:color w:val="000000"/>
                <w:lang w:eastAsia="zh-CN"/>
              </w:rPr>
              <w:t>*</w:t>
            </w:r>
          </w:p>
        </w:tc>
      </w:tr>
      <w:tr w:rsidR="00166EDA" w:rsidRPr="00B00E80" w14:paraId="7EB59E91"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5F561A5D"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In vitro</w:t>
            </w:r>
          </w:p>
        </w:tc>
        <w:tc>
          <w:tcPr>
            <w:tcW w:w="5652" w:type="dxa"/>
          </w:tcPr>
          <w:p w14:paraId="053E576D"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YP2C9 is the primary enzyme catalyzing the metabolism and inactivation of S-warfarin.</w:t>
            </w:r>
          </w:p>
        </w:tc>
        <w:tc>
          <w:tcPr>
            <w:tcW w:w="3960" w:type="dxa"/>
          </w:tcPr>
          <w:p w14:paraId="43ACAAD1" w14:textId="240CFE31"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etti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1992) </w:t>
            </w:r>
            <w:r w:rsidRPr="00B00E80">
              <w:rPr>
                <w:rFonts w:eastAsia="Times New Roman" w:cs="Times New Roman"/>
                <w:color w:val="000000"/>
                <w:lang w:eastAsia="zh-CN"/>
              </w:rPr>
              <w:fldChar w:fldCharType="begin">
                <w:fldData xml:space="preserve">PEVuZE5vdGU+PENpdGU+PEF1dGhvcj5SZXR0aWU8L0F1dGhvcj48WWVhcj4xOTkyPC9ZZWFyPjxS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==
</w:fldData>
              </w:fldChar>
            </w:r>
            <w:r w:rsidR="00D85983" w:rsidRPr="002A59AA">
              <w:rPr>
                <w:rFonts w:ascii="Times New Roman" w:eastAsia="Times New Roman" w:hAnsi="Times New Roman" w:cs="Times New Roman"/>
                <w:color w:val="000000"/>
                <w:lang w:val="fr-FR" w:eastAsia="zh-CN"/>
              </w:rPr>
              <w:instrText xml:space="preserve"> ADDIN EN.CITE </w:instrText>
            </w:r>
            <w:r w:rsidR="00D85983" w:rsidRPr="00B00E80">
              <w:rPr>
                <w:rFonts w:eastAsia="Times New Roman" w:cs="Times New Roman"/>
                <w:color w:val="000000"/>
                <w:lang w:eastAsia="zh-CN"/>
              </w:rPr>
              <w:fldChar w:fldCharType="begin">
                <w:fldData xml:space="preserve">PEVuZE5vdGU+PENpdGU+PEF1dGhvcj5SZXR0aWU8L0F1dGhvcj48WWVhcj4xOTkyPC9ZZWFyPjxS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==
</w:fldData>
              </w:fldChar>
            </w:r>
            <w:r w:rsidR="00D85983" w:rsidRPr="002A59AA">
              <w:rPr>
                <w:rFonts w:ascii="Times New Roman" w:eastAsia="Times New Roman" w:hAnsi="Times New Roman" w:cs="Times New Roman"/>
                <w:color w:val="000000"/>
                <w:lang w:val="fr-FR" w:eastAsia="zh-CN"/>
              </w:rPr>
              <w:instrText xml:space="preserve"> ADDIN EN.CITE.DATA </w:instrText>
            </w:r>
            <w:r w:rsidR="00D85983" w:rsidRPr="00B00E80">
              <w:rPr>
                <w:rFonts w:eastAsia="Times New Roman" w:cs="Times New Roman"/>
                <w:color w:val="000000"/>
                <w:lang w:eastAsia="zh-CN"/>
              </w:rPr>
            </w:r>
            <w:r w:rsidR="00D85983" w:rsidRPr="00B00E80">
              <w:rPr>
                <w:rFonts w:eastAsia="Times New Roman" w:cs="Times New Roman"/>
                <w:color w:val="000000"/>
                <w:lang w:eastAsia="zh-CN"/>
              </w:rPr>
              <w:fldChar w:fldCharType="end"/>
            </w:r>
            <w:r w:rsidRPr="00B00E80">
              <w:rPr>
                <w:rFonts w:eastAsia="Times New Roman" w:cs="Times New Roman"/>
                <w:color w:val="000000"/>
                <w:lang w:eastAsia="zh-CN"/>
              </w:rPr>
            </w:r>
            <w:r w:rsidRPr="00B00E80">
              <w:rPr>
                <w:rFonts w:eastAsia="Times New Roman" w:cs="Times New Roman"/>
                <w:color w:val="000000"/>
                <w:lang w:eastAsia="zh-CN"/>
              </w:rPr>
              <w:fldChar w:fldCharType="separate"/>
            </w:r>
            <w:r w:rsidR="00D85983" w:rsidRPr="002A59AA">
              <w:rPr>
                <w:rFonts w:ascii="Times New Roman" w:eastAsia="Times New Roman" w:hAnsi="Times New Roman" w:cs="Times New Roman"/>
                <w:noProof/>
                <w:color w:val="000000"/>
                <w:lang w:val="fr-FR" w:eastAsia="zh-CN"/>
              </w:rPr>
              <w:t>(</w:t>
            </w:r>
            <w:hyperlink w:anchor="_ENREF_3" w:tooltip="Rettie, 1992 #2" w:history="1">
              <w:r w:rsidR="00BE2169" w:rsidRPr="002A59AA">
                <w:rPr>
                  <w:rFonts w:ascii="Times New Roman" w:eastAsia="Times New Roman" w:hAnsi="Times New Roman" w:cs="Times New Roman"/>
                  <w:noProof/>
                  <w:color w:val="000000"/>
                  <w:lang w:val="fr-FR" w:eastAsia="zh-CN"/>
                </w:rPr>
                <w:t>3</w:t>
              </w:r>
            </w:hyperlink>
            <w:r w:rsidR="00D85983" w:rsidRPr="002A59AA">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221F2EF" w14:textId="261C5144"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Rettie,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B00E80">
              <w:rPr>
                <w:rFonts w:ascii="Times New Roman" w:eastAsia="Times New Roman" w:hAnsi="Times New Roman" w:cs="Times New Roman"/>
                <w:color w:val="000000"/>
                <w:lang w:eastAsia="zh-CN"/>
              </w:rPr>
              <w:t xml:space="preserve">(199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Rettie&lt;/Author&gt;&lt;Year&gt;1994&lt;/Year&gt;&lt;RecNum&gt;1&lt;/RecNum&gt;&lt;DisplayText&gt;(40)&lt;/DisplayText&gt;&lt;record&gt;&lt;rec-number&gt;1&lt;/rec-number&gt;&lt;foreign-keys&gt;&lt;key app="EN" db-id="ss05wdtz4x59tpeaffpvpvfjde9t9wessdp2" timestamp="1437594310"&gt;1&lt;/key&gt;&lt;/foreign-keys&gt;&lt;ref-type name="Journal Article"&gt;17&lt;/ref-type&gt;&lt;contributors&gt;&lt;authors&gt;&lt;author&gt;Rettie, A. E.&lt;/author&gt;&lt;author&gt;Wienkers, L. C.&lt;/author&gt;&lt;author&gt;Gonzalez, F. J.&lt;/author&gt;&lt;author&gt;Trager, W. F.&lt;/author&gt;&lt;author&gt;Korzekwa, K. R.&lt;/author&gt;&lt;/authors&gt;&lt;/contributors&gt;&lt;auth-address&gt;Department of Medicinal Chemistry, University of Washington, Seattle 98195.&lt;/auth-address&gt;&lt;titles&gt;&lt;title&gt;Impaired (S)-warfarin metabolism catalysed by the R144C allelic variant of CYP2C9&lt;/title&gt;&lt;secondary-title&gt;Pharmacogenetics&lt;/secondary-title&gt;&lt;/titles&gt;&lt;periodical&gt;&lt;full-title&gt;Pharmacogenetics&lt;/full-title&gt;&lt;/periodical&gt;&lt;pages&gt;39-42&lt;/pages&gt;&lt;volume&gt;4&lt;/volume&gt;&lt;number&gt;1&lt;/number&gt;&lt;edition&gt;1994/02/01&lt;/edition&gt;&lt;keywords&gt;&lt;keyword&gt;Alleles&lt;/keyword&gt;&lt;keyword&gt;*Aryl Hydrocarbon Hydroxylases&lt;/keyword&gt;&lt;keyword&gt;Cytochrome P-450 Enzyme System/*genetics/*metabolism&lt;/keyword&gt;&lt;keyword&gt;Humans&lt;/keyword&gt;&lt;keyword&gt;Recombinant Proteins/metabolism&lt;/keyword&gt;&lt;keyword&gt;Stereoisomerism&lt;/keyword&gt;&lt;keyword&gt;*Steroid 16-alpha-Hydroxylase&lt;/keyword&gt;&lt;keyword&gt;Tolbutamide/analogs &amp;amp; derivatives/analysis/metabolism&lt;/keyword&gt;&lt;keyword&gt;Tumor Cells, Cultured&lt;/keyword&gt;&lt;keyword&gt;Warfarin/analogs &amp;amp; derivatives/analysis/*metabolism&lt;/keyword&gt;&lt;/keywords&gt;&lt;dates&gt;&lt;year&gt;1994&lt;/year&gt;&lt;pub-dates&gt;&lt;date&gt;Feb&lt;/date&gt;&lt;/pub-dates&gt;&lt;/dates&gt;&lt;isbn&gt;0960-314X (Print)&amp;#xD;0960-314X (Linking)&lt;/isbn&gt;&lt;accession-num&gt;8004131&lt;/accession-num&gt;&lt;urls&gt;&lt;related-urls&gt;&lt;url&gt;http://www.ncbi.nlm.nih.gov/pubmed/800413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0" w:tooltip="Rettie, 1994 #1" w:history="1">
              <w:r w:rsidR="00BE2169" w:rsidRPr="00BE2169">
                <w:rPr>
                  <w:rFonts w:ascii="Times New Roman" w:eastAsia="Times New Roman" w:hAnsi="Times New Roman" w:cs="Times New Roman"/>
                  <w:noProof/>
                  <w:color w:val="000000"/>
                  <w:lang w:eastAsia="zh-CN"/>
                </w:rPr>
                <w:t>40</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r w:rsidRPr="00B00E80">
              <w:rPr>
                <w:rFonts w:ascii="Times New Roman" w:eastAsia="Times New Roman" w:hAnsi="Times New Roman" w:cs="Times New Roman"/>
                <w:color w:val="000000"/>
                <w:lang w:eastAsia="zh-CN"/>
              </w:rPr>
              <w:t xml:space="preserve"> </w:t>
            </w:r>
          </w:p>
          <w:p w14:paraId="7B71A0F3" w14:textId="6C8DC2A4"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Yamazaki,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1998)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Yamazaki&lt;/Author&gt;&lt;Year&gt;1998&lt;/Year&gt;&lt;RecNum&gt;3&lt;/RecNum&gt;&lt;DisplayText&gt;(41)&lt;/DisplayText&gt;&lt;record&gt;&lt;rec-number&gt;3&lt;/rec-number&gt;&lt;foreign-keys&gt;&lt;key app="EN" db-id="ss05wdtz4x59tpeaffpvpvfjde9t9wessdp2" timestamp="1437594311"&gt;3&lt;/key&gt;&lt;/foreign-keys&gt;&lt;ref-type name="Journal Article"&gt;17&lt;/ref-type&gt;&lt;contributors&gt;&lt;authors&gt;&lt;author&gt;Yamazaki, H.&lt;/author&gt;&lt;author&gt;Inoue, K.&lt;/author&gt;&lt;author&gt;Shimada, T.&lt;/author&gt;&lt;/authors&gt;&lt;/contributors&gt;&lt;auth-address&gt;Osaka Prefectural Institute of Public Health, Japan.&lt;/auth-address&gt;&lt;titles&gt;&lt;title&gt;Roles of two allelic variants (Arg144Cys and Ile359Leu) of cytochrome P4502C9 in the oxidation of tolbutamide and warfarin by human liver microsomes&lt;/title&gt;&lt;secondary-title&gt;Xenobiotica&lt;/secondary-title&gt;&lt;/titles&gt;&lt;periodical&gt;&lt;full-title&gt;Xenobiotica&lt;/full-title&gt;&lt;/periodical&gt;&lt;pages&gt;103-15&lt;/pages&gt;&lt;volume&gt;28&lt;/volume&gt;&lt;number&gt;2&lt;/number&gt;&lt;edition&gt;1998/04/02&lt;/edition&gt;&lt;keywords&gt;&lt;keyword&gt;Alleles&lt;/keyword&gt;&lt;keyword&gt;*Aryl Hydrocarbon Hydroxylases&lt;/keyword&gt;&lt;keyword&gt;Cytochrome P-450 Enzyme System/*genetics&lt;/keyword&gt;&lt;keyword&gt;Enzyme Inhibitors&lt;/keyword&gt;&lt;keyword&gt;Genotype&lt;/keyword&gt;&lt;keyword&gt;Humans&lt;/keyword&gt;&lt;keyword&gt;Hydroxylation&lt;/keyword&gt;&lt;keyword&gt;Japan/ethnology&lt;/keyword&gt;&lt;keyword&gt;Kinetics&lt;/keyword&gt;&lt;keyword&gt;Microsomes, Liver/*enzymology&lt;/keyword&gt;&lt;keyword&gt;Polymorphism, Genetic/genetics&lt;/keyword&gt;&lt;keyword&gt;Recombinant Proteins/metabolism&lt;/keyword&gt;&lt;keyword&gt;Stereoisomerism&lt;/keyword&gt;&lt;keyword&gt;*Steroid 16-alpha-Hydroxylase&lt;/keyword&gt;&lt;keyword&gt;Steroid Hydroxylases/*genetics&lt;/keyword&gt;&lt;keyword&gt;Sulfaphenazole/pharmacology&lt;/keyword&gt;&lt;keyword&gt;Tolbutamide/*metabolism&lt;/keyword&gt;&lt;keyword&gt;Warfarin/*metabolism&lt;/keyword&gt;&lt;/keywords&gt;&lt;dates&gt;&lt;year&gt;1998&lt;/year&gt;&lt;pub-dates&gt;&lt;date&gt;Feb&lt;/date&gt;&lt;/pub-dates&gt;&lt;/dates&gt;&lt;isbn&gt;0049-8254 (Print)&amp;#xD;0049-8254 (Linking)&lt;/isbn&gt;&lt;accession-num&gt;9522436&lt;/accession-num&gt;&lt;urls&gt;&lt;related-urls&gt;&lt;url&gt;http://www.ncbi.nlm.nih.gov/pubmed/9522436&lt;/url&gt;&lt;/related-urls&gt;&lt;/urls&gt;&lt;electronic-resource-num&gt;10.1080/004982598239614&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1" w:tooltip="Yamazaki, 1998 #3" w:history="1">
              <w:r w:rsidR="00BE2169" w:rsidRPr="00BE2169">
                <w:rPr>
                  <w:rFonts w:ascii="Times New Roman" w:eastAsia="Times New Roman" w:hAnsi="Times New Roman" w:cs="Times New Roman"/>
                  <w:noProof/>
                  <w:color w:val="000000"/>
                  <w:lang w:eastAsia="zh-CN"/>
                </w:rPr>
                <w:t>4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51387A38"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58FBCD02"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89113EB"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In vitro</w:t>
            </w:r>
          </w:p>
        </w:tc>
        <w:tc>
          <w:tcPr>
            <w:tcW w:w="5652" w:type="dxa"/>
          </w:tcPr>
          <w:p w14:paraId="10B5DFF0"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is associated with reduced catalytic activity. Substrate affinity is not affected substantially by the *2 haplotype, but the maximum rate of metabolism (Vmax) is reduced to approximately 50% of that for </w:t>
            </w:r>
            <w:r w:rsidRPr="00B00E80">
              <w:rPr>
                <w:rFonts w:ascii="Times New Roman" w:eastAsia="Times New Roman" w:hAnsi="Times New Roman" w:cs="Times New Roman"/>
                <w:i/>
                <w:color w:val="000000"/>
                <w:lang w:eastAsia="zh-CN"/>
              </w:rPr>
              <w:t>CYP2C9*1</w:t>
            </w:r>
            <w:r w:rsidRPr="00B00E80">
              <w:rPr>
                <w:rFonts w:ascii="Times New Roman" w:eastAsia="Times New Roman" w:hAnsi="Times New Roman" w:cs="Times New Roman"/>
                <w:color w:val="000000"/>
                <w:lang w:eastAsia="zh-CN"/>
              </w:rPr>
              <w:t xml:space="preserve"> (wild-type).</w:t>
            </w:r>
          </w:p>
        </w:tc>
        <w:tc>
          <w:tcPr>
            <w:tcW w:w="3960" w:type="dxa"/>
          </w:tcPr>
          <w:p w14:paraId="2C5CAB31" w14:textId="6E2F6CDD"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etti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199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Rettie&lt;/Author&gt;&lt;Year&gt;1994&lt;/Year&gt;&lt;RecNum&gt;1&lt;/RecNum&gt;&lt;DisplayText&gt;(40)&lt;/DisplayText&gt;&lt;record&gt;&lt;rec-number&gt;1&lt;/rec-number&gt;&lt;foreign-keys&gt;&lt;key app="EN" db-id="ss05wdtz4x59tpeaffpvpvfjde9t9wessdp2" timestamp="1437594310"&gt;1&lt;/key&gt;&lt;/foreign-keys&gt;&lt;ref-type name="Journal Article"&gt;17&lt;/ref-type&gt;&lt;contributors&gt;&lt;authors&gt;&lt;author&gt;Rettie, A. E.&lt;/author&gt;&lt;author&gt;Wienkers, L. C.&lt;/author&gt;&lt;author&gt;Gonzalez, F. J.&lt;/author&gt;&lt;author&gt;Trager, W. F.&lt;/author&gt;&lt;author&gt;Korzekwa, K. R.&lt;/author&gt;&lt;/authors&gt;&lt;/contributors&gt;&lt;auth-address&gt;Department of Medicinal Chemistry, University of Washington, Seattle 98195.&lt;/auth-address&gt;&lt;titles&gt;&lt;title&gt;Impaired (S)-warfarin metabolism catalysed by the R144C allelic variant of CYP2C9&lt;/title&gt;&lt;secondary-title&gt;Pharmacogenetics&lt;/secondary-title&gt;&lt;/titles&gt;&lt;periodical&gt;&lt;full-title&gt;Pharmacogenetics&lt;/full-title&gt;&lt;/periodical&gt;&lt;pages&gt;39-42&lt;/pages&gt;&lt;volume&gt;4&lt;/volume&gt;&lt;number&gt;1&lt;/number&gt;&lt;edition&gt;1994/02/01&lt;/edition&gt;&lt;keywords&gt;&lt;keyword&gt;Alleles&lt;/keyword&gt;&lt;keyword&gt;*Aryl Hydrocarbon Hydroxylases&lt;/keyword&gt;&lt;keyword&gt;Cytochrome P-450 Enzyme System/*genetics/*metabolism&lt;/keyword&gt;&lt;keyword&gt;Humans&lt;/keyword&gt;&lt;keyword&gt;Recombinant Proteins/metabolism&lt;/keyword&gt;&lt;keyword&gt;Stereoisomerism&lt;/keyword&gt;&lt;keyword&gt;*Steroid 16-alpha-Hydroxylase&lt;/keyword&gt;&lt;keyword&gt;Tolbutamide/analogs &amp;amp; derivatives/analysis/metabolism&lt;/keyword&gt;&lt;keyword&gt;Tumor Cells, Cultured&lt;/keyword&gt;&lt;keyword&gt;Warfarin/analogs &amp;amp; derivatives/analysis/*metabolism&lt;/keyword&gt;&lt;/keywords&gt;&lt;dates&gt;&lt;year&gt;1994&lt;/year&gt;&lt;pub-dates&gt;&lt;date&gt;Feb&lt;/date&gt;&lt;/pub-dates&gt;&lt;/dates&gt;&lt;isbn&gt;0960-314X (Print)&amp;#xD;0960-314X (Linking)&lt;/isbn&gt;&lt;accession-num&gt;8004131&lt;/accession-num&gt;&lt;urls&gt;&lt;related-urls&gt;&lt;url&gt;http://www.ncbi.nlm.nih.gov/pubmed/800413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0" w:tooltip="Rettie, 1994 #1" w:history="1">
              <w:r w:rsidR="00BE2169" w:rsidRPr="00BE2169">
                <w:rPr>
                  <w:rFonts w:ascii="Times New Roman" w:eastAsia="Times New Roman" w:hAnsi="Times New Roman" w:cs="Times New Roman"/>
                  <w:noProof/>
                  <w:color w:val="000000"/>
                  <w:lang w:val="fr-FR" w:eastAsia="zh-CN"/>
                </w:rPr>
                <w:t>4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A2048B2" w14:textId="6A0073F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Yamazak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1998)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Yamazaki&lt;/Author&gt;&lt;Year&gt;1998&lt;/Year&gt;&lt;RecNum&gt;3&lt;/RecNum&gt;&lt;DisplayText&gt;(41)&lt;/DisplayText&gt;&lt;record&gt;&lt;rec-number&gt;3&lt;/rec-number&gt;&lt;foreign-keys&gt;&lt;key app="EN" db-id="ss05wdtz4x59tpeaffpvpvfjde9t9wessdp2" timestamp="1437594311"&gt;3&lt;/key&gt;&lt;/foreign-keys&gt;&lt;ref-type name="Journal Article"&gt;17&lt;/ref-type&gt;&lt;contributors&gt;&lt;authors&gt;&lt;author&gt;Yamazaki, H.&lt;/author&gt;&lt;author&gt;Inoue, K.&lt;/author&gt;&lt;author&gt;Shimada, T.&lt;/author&gt;&lt;/authors&gt;&lt;/contributors&gt;&lt;auth-address&gt;Osaka Prefectural Institute of Public Health, Japan.&lt;/auth-address&gt;&lt;titles&gt;&lt;title&gt;Roles of two allelic variants (Arg144Cys and Ile359Leu) of cytochrome P4502C9 in the oxidation of tolbutamide and warfarin by human liver microsomes&lt;/title&gt;&lt;secondary-title&gt;Xenobiotica&lt;/secondary-title&gt;&lt;/titles&gt;&lt;periodical&gt;&lt;full-title&gt;Xenobiotica&lt;/full-title&gt;&lt;/periodical&gt;&lt;pages&gt;103-15&lt;/pages&gt;&lt;volume&gt;28&lt;/volume&gt;&lt;number&gt;2&lt;/number&gt;&lt;edition&gt;1998/04/02&lt;/edition&gt;&lt;keywords&gt;&lt;keyword&gt;Alleles&lt;/keyword&gt;&lt;keyword&gt;*Aryl Hydrocarbon Hydroxylases&lt;/keyword&gt;&lt;keyword&gt;Cytochrome P-450 Enzyme System/*genetics&lt;/keyword&gt;&lt;keyword&gt;Enzyme Inhibitors&lt;/keyword&gt;&lt;keyword&gt;Genotype&lt;/keyword&gt;&lt;keyword&gt;Humans&lt;/keyword&gt;&lt;keyword&gt;Hydroxylation&lt;/keyword&gt;&lt;keyword&gt;Japan/ethnology&lt;/keyword&gt;&lt;keyword&gt;Kinetics&lt;/keyword&gt;&lt;keyword&gt;Microsomes, Liver/*enzymology&lt;/keyword&gt;&lt;keyword&gt;Polymorphism, Genetic/genetics&lt;/keyword&gt;&lt;keyword&gt;Recombinant Proteins/metabolism&lt;/keyword&gt;&lt;keyword&gt;Stereoisomerism&lt;/keyword&gt;&lt;keyword&gt;*Steroid 16-alpha-Hydroxylase&lt;/keyword&gt;&lt;keyword&gt;Steroid Hydroxylases/*genetics&lt;/keyword&gt;&lt;keyword&gt;Sulfaphenazole/pharmacology&lt;/keyword&gt;&lt;keyword&gt;Tolbutamide/*metabolism&lt;/keyword&gt;&lt;keyword&gt;Warfarin/*metabolism&lt;/keyword&gt;&lt;/keywords&gt;&lt;dates&gt;&lt;year&gt;1998&lt;/year&gt;&lt;pub-dates&gt;&lt;date&gt;Feb&lt;/date&gt;&lt;/pub-dates&gt;&lt;/dates&gt;&lt;isbn&gt;0049-8254 (Print)&amp;#xD;0049-8254 (Linking)&lt;/isbn&gt;&lt;accession-num&gt;9522436&lt;/accession-num&gt;&lt;urls&gt;&lt;related-urls&gt;&lt;url&gt;http://www.ncbi.nlm.nih.gov/pubmed/9522436&lt;/url&gt;&lt;/related-urls&gt;&lt;/urls&gt;&lt;electronic-resource-num&gt;10.1080/004982598239614&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1" w:tooltip="Yamazaki, 1998 #3" w:history="1">
              <w:r w:rsidR="00BE2169" w:rsidRPr="00BE2169">
                <w:rPr>
                  <w:rFonts w:ascii="Times New Roman" w:eastAsia="Times New Roman" w:hAnsi="Times New Roman" w:cs="Times New Roman"/>
                  <w:noProof/>
                  <w:color w:val="000000"/>
                  <w:lang w:val="fr-FR" w:eastAsia="zh-CN"/>
                </w:rPr>
                <w:t>4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391C2F5" w14:textId="36380BF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1) </w:t>
            </w:r>
            <w:r w:rsidRPr="00B00E80">
              <w:rPr>
                <w:rFonts w:eastAsia="Times New Roman" w:cs="Times New Roman"/>
                <w:color w:val="000000"/>
                <w:lang w:eastAsia="zh-CN"/>
              </w:rPr>
              <w:fldChar w:fldCharType="begin">
                <w:fldData xml:space="preserve">PEVuZE5vdGU+PENpdGU+PEF1dGhvcj5UYW5nPC9BdXRob3I+PFllYXI+MjAwMTwvWWVhcj48UmVj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YW5nPC9BdXRob3I+PFllYXI+MjAwMTwvWWVhcj48UmVj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2" w:tooltip="Tang, 2001 #7" w:history="1">
              <w:r w:rsidR="00BE2169" w:rsidRPr="00BE2169">
                <w:rPr>
                  <w:rFonts w:ascii="Times New Roman" w:eastAsia="Times New Roman" w:hAnsi="Times New Roman" w:cs="Times New Roman"/>
                  <w:noProof/>
                  <w:color w:val="000000"/>
                  <w:lang w:val="fr-FR" w:eastAsia="zh-CN"/>
                </w:rPr>
                <w:t>4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9F1193B" w14:textId="051B178E"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ee&lt;/Author&gt;&lt;Year&gt;2002&lt;/Year&gt;&lt;RecNum&gt;4&lt;/RecNum&gt;&lt;DisplayText&gt;(43)&lt;/DisplayText&gt;&lt;record&gt;&lt;rec-number&gt;4&lt;/rec-number&gt;&lt;foreign-keys&gt;&lt;key app="EN" db-id="ss05wdtz4x59tpeaffpvpvfjde9t9wessdp2" timestamp="1437594312"&gt;4&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titles&gt;&lt;periodical&gt;&lt;full-title&gt;Pharmacogenetics&lt;/full-title&gt;&lt;/periodical&gt;&lt;pages&gt;251-63&lt;/pages&gt;&lt;volume&gt;12&lt;/volume&gt;&lt;number&gt;3&lt;/number&gt;&lt;edition&gt;2002/04/03&lt;/edition&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3" w:tooltip="Lee, 2002 #4" w:history="1">
              <w:r w:rsidR="00BE2169" w:rsidRPr="00BE2169">
                <w:rPr>
                  <w:rFonts w:ascii="Times New Roman" w:eastAsia="Times New Roman" w:hAnsi="Times New Roman" w:cs="Times New Roman"/>
                  <w:noProof/>
                  <w:color w:val="000000"/>
                  <w:lang w:val="fr-FR" w:eastAsia="zh-CN"/>
                </w:rPr>
                <w:t>4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161B94F" w14:textId="1C1181C2"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o,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3)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Ho&lt;/Author&gt;&lt;Year&gt;2003&lt;/Year&gt;&lt;RecNum&gt;6&lt;/RecNum&gt;&lt;DisplayText&gt;(44)&lt;/DisplayText&gt;&lt;record&gt;&lt;rec-number&gt;6&lt;/rec-number&gt;&lt;foreign-keys&gt;&lt;key app="EN" db-id="ss05wdtz4x59tpeaffpvpvfjde9t9wessdp2" timestamp="1437594313"&gt;6&lt;/key&gt;&lt;/foreign-keys&gt;&lt;ref-type name="Journal Article"&gt;17&lt;/ref-type&gt;&lt;contributors&gt;&lt;authors&gt;&lt;author&gt;Ho, P. C.&lt;/author&gt;&lt;author&gt;Abbott, F. S.&lt;/author&gt;&lt;author&gt;Zanger, U. M.&lt;/author&gt;&lt;author&gt;Chang, T. K.&lt;/author&gt;&lt;/authors&gt;&lt;/contributors&gt;&lt;auth-address&gt;1Faculty of Pharmaceutical Sciences, The University of British Columbia, British Columbia, Canada.&lt;/auth-address&gt;&lt;titles&gt;&lt;title&gt;Influence of CYP2C9 genotypes on the formation of a hepatotoxic metabolite of valproic acid in human liver microsomes&lt;/title&gt;&lt;secondary-title&gt;Pharmacogenomics J&lt;/secondary-title&gt;&lt;/titles&gt;&lt;periodical&gt;&lt;full-title&gt;Pharmacogenomics J&lt;/full-title&gt;&lt;/periodical&gt;&lt;pages&gt;335-42&lt;/pages&gt;&lt;volume&gt;3&lt;/volume&gt;&lt;number&gt;6&lt;/number&gt;&lt;edition&gt;2003/11/05&lt;/edition&gt;&lt;keywords&gt;&lt;keyword&gt;Analysis of Variance&lt;/keyword&gt;&lt;keyword&gt;Animals&lt;/keyword&gt;&lt;keyword&gt;Aryl Hydrocarbon Hydroxylases/*genetics/*metabolism&lt;/keyword&gt;&lt;keyword&gt;Genotype&lt;/keyword&gt;&lt;keyword&gt;Humans&lt;/keyword&gt;&lt;keyword&gt;Insects&lt;/keyword&gt;&lt;keyword&gt;Microsomes, Liver/*drug effects/enzymology&lt;/keyword&gt;&lt;keyword&gt;Valproic Acid/*metabolism/*toxicity&lt;/keyword&gt;&lt;/keywords&gt;&lt;dates&gt;&lt;year&gt;2003&lt;/year&gt;&lt;/dates&gt;&lt;isbn&gt;1470-269X (Print)&amp;#xD;1470-269X (Linking)&lt;/isbn&gt;&lt;accession-num&gt;14597963&lt;/accession-num&gt;&lt;urls&gt;&lt;related-urls&gt;&lt;url&gt;http://www.ncbi.nlm.nih.gov/pubmed/14597963&lt;/url&gt;&lt;/related-urls&gt;&lt;/urls&gt;&lt;electronic-resource-num&gt;10.1038/sj.tpj.6500210&amp;#xD;6500210 [pii]&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4" w:tooltip="Ho, 2003 #6" w:history="1">
              <w:r w:rsidR="00BE2169" w:rsidRPr="00BE2169">
                <w:rPr>
                  <w:rFonts w:ascii="Times New Roman" w:eastAsia="Times New Roman" w:hAnsi="Times New Roman" w:cs="Times New Roman"/>
                  <w:noProof/>
                  <w:color w:val="000000"/>
                  <w:lang w:val="fr-FR" w:eastAsia="zh-CN"/>
                </w:rPr>
                <w:t>4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19F58C1" w14:textId="7AD5367B"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rchheiner,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irchheiner&lt;/Author&gt;&lt;Year&gt;2005&lt;/Year&gt;&lt;RecNum&gt;5&lt;/RecNum&gt;&lt;DisplayText&gt;(45)&lt;/DisplayText&gt;&lt;record&gt;&lt;rec-number&gt;5&lt;/rec-number&gt;&lt;foreign-keys&gt;&lt;key app="EN" db-id="ss05wdtz4x59tpeaffpvpvfjde9t9wessdp2" timestamp="1437594313"&gt;5&lt;/key&gt;&lt;/foreign-keys&gt;&lt;ref-type name="Journal Article"&gt;17&lt;/ref-type&gt;&lt;contributors&gt;&lt;authors&gt;&lt;author&gt;Kirchheiner, J.&lt;/author&gt;&lt;author&gt;Brockmoller, J.&lt;/author&gt;&lt;/authors&gt;&lt;/contributors&gt;&lt;auth-address&gt;Department of Pharmacology, University of Cologne, 50931 Koln, Germany. julia.kirchheiner@uk-koelen.de&lt;/auth-address&gt;&lt;titles&gt;&lt;title&gt;Clinical consequences of cytochrome P450 2C9 polymorphisms&lt;/title&gt;&lt;secondary-title&gt;Clin Pharmacol Ther&lt;/secondary-title&gt;&lt;/titles&gt;&lt;periodical&gt;&lt;full-title&gt;Clin Pharmacol Ther&lt;/full-title&gt;&lt;/periodical&gt;&lt;pages&gt;1-16&lt;/pages&gt;&lt;volume&gt;77&lt;/volume&gt;&lt;number&gt;1&lt;/number&gt;&lt;edition&gt;2005/01/08&lt;/edition&gt;&lt;keywords&gt;&lt;keyword&gt;Alleles&lt;/keyword&gt;&lt;keyword&gt;Anti-Inflammatory Agents, Non-Steroidal/adverse effects/pharmacokinetics&lt;/keyword&gt;&lt;keyword&gt;Aryl Hydrocarbon Hydroxylases/*genetics/physiology&lt;/keyword&gt;&lt;keyword&gt;*Genetics, Population&lt;/keyword&gt;&lt;keyword&gt;Genotype&lt;/keyword&gt;&lt;keyword&gt;Humans&lt;/keyword&gt;&lt;keyword&gt;Metabolic Clearance Rate/genetics&lt;/keyword&gt;&lt;keyword&gt;*Pharmacogenetics&lt;/keyword&gt;&lt;keyword&gt;*Pharmacokinetics&lt;/keyword&gt;&lt;keyword&gt;Polymorphism, Genetic/*genetics&lt;/keyword&gt;&lt;keyword&gt;Warfarin/pharmacokinetics&lt;/keyword&gt;&lt;/keywords&gt;&lt;dates&gt;&lt;year&gt;2005&lt;/year&gt;&lt;pub-dates&gt;&lt;date&gt;Jan&lt;/date&gt;&lt;/pub-dates&gt;&lt;/dates&gt;&lt;isbn&gt;0009-9236 (Print)&amp;#xD;0009-9236 (Linking)&lt;/isbn&gt;&lt;accession-num&gt;15637526&lt;/accession-num&gt;&lt;urls&gt;&lt;related-urls&gt;&lt;url&gt;http://www.ncbi.nlm.nih.gov/pubmed/15637526&lt;/url&gt;&lt;/related-urls&gt;&lt;/urls&gt;&lt;electronic-resource-num&gt;S0009923604002772 [pii]&amp;#xD;10.1016/j.clpt.2004.08.009&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5" w:tooltip="Kirchheiner, 2005 #5" w:history="1">
              <w:r w:rsidR="00BE2169" w:rsidRPr="00BE2169">
                <w:rPr>
                  <w:rFonts w:ascii="Times New Roman" w:eastAsia="Times New Roman" w:hAnsi="Times New Roman" w:cs="Times New Roman"/>
                  <w:noProof/>
                  <w:color w:val="000000"/>
                  <w:lang w:eastAsia="zh-CN"/>
                </w:rPr>
                <w:t>45</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791C97E3"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44618D27"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4EF4B525"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In vitro</w:t>
            </w:r>
          </w:p>
        </w:tc>
        <w:tc>
          <w:tcPr>
            <w:tcW w:w="5652" w:type="dxa"/>
          </w:tcPr>
          <w:p w14:paraId="1CD62A1B"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is associated with significantly reduced (nearly abolished for homozygotes) function of CYP2C9.</w:t>
            </w:r>
          </w:p>
        </w:tc>
        <w:tc>
          <w:tcPr>
            <w:tcW w:w="3960" w:type="dxa"/>
          </w:tcPr>
          <w:p w14:paraId="5F1A033B" w14:textId="665E7CC9"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ee&lt;/Author&gt;&lt;Year&gt;2002&lt;/Year&gt;&lt;RecNum&gt;4&lt;/RecNum&gt;&lt;DisplayText&gt;(43)&lt;/DisplayText&gt;&lt;record&gt;&lt;rec-number&gt;4&lt;/rec-number&gt;&lt;foreign-keys&gt;&lt;key app="EN" db-id="ss05wdtz4x59tpeaffpvpvfjde9t9wessdp2" timestamp="1437594312"&gt;4&lt;/key&gt;&lt;/foreign-keys&gt;&lt;ref-type name="Journal Article"&gt;17&lt;/ref-type&gt;&lt;contributors&gt;&lt;authors&gt;&lt;author&gt;Lee, C. R.&lt;/author&gt;&lt;author&gt;Goldstein, J. A.&lt;/author&gt;&lt;author&gt;Pieper, J. A.&lt;/author&gt;&lt;/authors&gt;&lt;/contributors&gt;&lt;auth-address&gt;Division of Pharmacotherapy, University of North Carolina at Chapel Hill, 27599-7360, USA.&lt;/auth-address&gt;&lt;titles&gt;&lt;title&gt;Cytochrome P450 2C9 polymorphisms: a comprehensive review of the in-vitro and human data&lt;/title&gt;&lt;secondary-title&gt;Pharmacogenetics&lt;/secondary-title&gt;&lt;/titles&gt;&lt;periodical&gt;&lt;full-title&gt;Pharmacogenetics&lt;/full-title&gt;&lt;/periodical&gt;&lt;pages&gt;251-63&lt;/pages&gt;&lt;volume&gt;12&lt;/volume&gt;&lt;number&gt;3&lt;/number&gt;&lt;edition&gt;2002/04/03&lt;/edition&gt;&lt;keywords&gt;&lt;keyword&gt;African Continental Ancestry Group/*genetics&lt;/keyword&gt;&lt;keyword&gt;Alleles&lt;/keyword&gt;&lt;keyword&gt;Anticoagulants/pharmacology&lt;/keyword&gt;&lt;keyword&gt;Anticonvulsants/pharmacology&lt;/keyword&gt;&lt;keyword&gt;*Aryl Hydrocarbon Hydroxylases&lt;/keyword&gt;&lt;keyword&gt;Asia/ethnology&lt;/keyword&gt;&lt;keyword&gt;Cytochrome P-450 Enzyme System/*genetics&lt;/keyword&gt;&lt;keyword&gt;European Continental Ancestry Group/*genetics&lt;/keyword&gt;&lt;keyword&gt;Genetics, Population&lt;/keyword&gt;&lt;keyword&gt;Genotype&lt;/keyword&gt;&lt;keyword&gt;Humans&lt;/keyword&gt;&lt;keyword&gt;Phenytoin/pharmacology&lt;/keyword&gt;&lt;keyword&gt;Polymorphism, Genetic/*genetics&lt;/keyword&gt;&lt;keyword&gt;*Steroid 16-alpha-Hydroxylase&lt;/keyword&gt;&lt;keyword&gt;Steroid Hydroxylases/*genetics&lt;/keyword&gt;&lt;keyword&gt;Warfarin/pharmacology&lt;/keyword&gt;&lt;/keywords&gt;&lt;dates&gt;&lt;year&gt;2002&lt;/year&gt;&lt;pub-dates&gt;&lt;date&gt;Apr&lt;/date&gt;&lt;/pub-dates&gt;&lt;/dates&gt;&lt;isbn&gt;0960-314X (Print)&amp;#xD;0960-314X (Linking)&lt;/isbn&gt;&lt;accession-num&gt;11927841&lt;/accession-num&gt;&lt;urls&gt;&lt;related-urls&gt;&lt;url&gt;http://www.ncbi.nlm.nih.gov/pubmed/1192784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3" w:tooltip="Lee, 2002 #4" w:history="1">
              <w:r w:rsidR="00BE2169" w:rsidRPr="00BE2169">
                <w:rPr>
                  <w:rFonts w:ascii="Times New Roman" w:eastAsia="Times New Roman" w:hAnsi="Times New Roman" w:cs="Times New Roman"/>
                  <w:noProof/>
                  <w:color w:val="000000"/>
                  <w:lang w:val="fr-FR" w:eastAsia="zh-CN"/>
                </w:rPr>
                <w:t>4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3FADBD5" w14:textId="7C8DE096"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Ho,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3)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Ho&lt;/Author&gt;&lt;Year&gt;2003&lt;/Year&gt;&lt;RecNum&gt;6&lt;/RecNum&gt;&lt;DisplayText&gt;(44)&lt;/DisplayText&gt;&lt;record&gt;&lt;rec-number&gt;6&lt;/rec-number&gt;&lt;foreign-keys&gt;&lt;key app="EN" db-id="ss05wdtz4x59tpeaffpvpvfjde9t9wessdp2" timestamp="1437594313"&gt;6&lt;/key&gt;&lt;/foreign-keys&gt;&lt;ref-type name="Journal Article"&gt;17&lt;/ref-type&gt;&lt;contributors&gt;&lt;authors&gt;&lt;author&gt;Ho, P. C.&lt;/author&gt;&lt;author&gt;Abbott, F. S.&lt;/author&gt;&lt;author&gt;Zanger, U. M.&lt;/author&gt;&lt;author&gt;Chang, T. K.&lt;/author&gt;&lt;/authors&gt;&lt;/contributors&gt;&lt;auth-address&gt;1Faculty of Pharmaceutical Sciences, The University of British Columbia, British Columbia, Canada.&lt;/auth-address&gt;&lt;titles&gt;&lt;title&gt;Influence of CYP2C9 genotypes on the formation of a hepatotoxic metabolite of valproic acid in human liver microsomes&lt;/title&gt;&lt;secondary-title&gt;Pharmacogenomics J&lt;/secondary-title&gt;&lt;/titles&gt;&lt;periodical&gt;&lt;full-title&gt;Pharmacogenomics J&lt;/full-title&gt;&lt;/periodical&gt;&lt;pages&gt;335-42&lt;/pages&gt;&lt;volume&gt;3&lt;/volume&gt;&lt;number&gt;6&lt;/number&gt;&lt;edition&gt;2003/11/05&lt;/edition&gt;&lt;keywords&gt;&lt;keyword&gt;Analysis of Variance&lt;/keyword&gt;&lt;keyword&gt;Animals&lt;/keyword&gt;&lt;keyword&gt;Aryl Hydrocarbon Hydroxylases/*genetics/*metabolism&lt;/keyword&gt;&lt;keyword&gt;Genotype&lt;/keyword&gt;&lt;keyword&gt;Humans&lt;/keyword&gt;&lt;keyword&gt;Insects&lt;/keyword&gt;&lt;keyword&gt;Microsomes, Liver/*drug effects/enzymology&lt;/keyword&gt;&lt;keyword&gt;Valproic Acid/*metabolism/*toxicity&lt;/keyword&gt;&lt;/keywords&gt;&lt;dates&gt;&lt;year&gt;2003&lt;/year&gt;&lt;/dates&gt;&lt;isbn&gt;1470-269X (Print)&amp;#xD;1470-269X (Linking)&lt;/isbn&gt;&lt;accession-num&gt;14597963&lt;/accession-num&gt;&lt;urls&gt;&lt;related-urls&gt;&lt;url&gt;http://www.ncbi.nlm.nih.gov/pubmed/14597963&lt;/url&gt;&lt;/related-urls&gt;&lt;/urls&gt;&lt;electronic-resource-num&gt;10.1038/sj.tpj.6500210&amp;#xD;6500210 [pii]&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4" w:tooltip="Ho, 2003 #6" w:history="1">
              <w:r w:rsidR="00BE2169" w:rsidRPr="00BE2169">
                <w:rPr>
                  <w:rFonts w:ascii="Times New Roman" w:eastAsia="Times New Roman" w:hAnsi="Times New Roman" w:cs="Times New Roman"/>
                  <w:noProof/>
                  <w:color w:val="000000"/>
                  <w:lang w:eastAsia="zh-CN"/>
                </w:rPr>
                <w:t>44</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539B6F4C" w14:textId="0FD303D5"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Kirchheiner,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0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irchheiner&lt;/Author&gt;&lt;Year&gt;2005&lt;/Year&gt;&lt;RecNum&gt;5&lt;/RecNum&gt;&lt;DisplayText&gt;(45)&lt;/DisplayText&gt;&lt;record&gt;&lt;rec-number&gt;5&lt;/rec-number&gt;&lt;foreign-keys&gt;&lt;key app="EN" db-id="ss05wdtz4x59tpeaffpvpvfjde9t9wessdp2" timestamp="1437594313"&gt;5&lt;/key&gt;&lt;/foreign-keys&gt;&lt;ref-type name="Journal Article"&gt;17&lt;/ref-type&gt;&lt;contributors&gt;&lt;authors&gt;&lt;author&gt;Kirchheiner, J.&lt;/author&gt;&lt;author&gt;Brockmoller, J.&lt;/author&gt;&lt;/authors&gt;&lt;/contributors&gt;&lt;auth-address&gt;Department of Pharmacology, University of Cologne, 50931 Koln, Germany. julia.kirchheiner@uk-koelen.de&lt;/auth-address&gt;&lt;titles&gt;&lt;title&gt;Clinical consequences of cytochrome P450 2C9 polymorphisms&lt;/title&gt;&lt;secondary-title&gt;Clin Pharmacol Ther&lt;/secondary-title&gt;&lt;/titles&gt;&lt;periodical&gt;&lt;full-title&gt;Clin Pharmacol Ther&lt;/full-title&gt;&lt;/periodical&gt;&lt;pages&gt;1-16&lt;/pages&gt;&lt;volume&gt;77&lt;/volume&gt;&lt;number&gt;1&lt;/number&gt;&lt;edition&gt;2005/01/08&lt;/edition&gt;&lt;keywords&gt;&lt;keyword&gt;Alleles&lt;/keyword&gt;&lt;keyword&gt;Anti-Inflammatory Agents, Non-Steroidal/adverse effects/pharmacokinetics&lt;/keyword&gt;&lt;keyword&gt;Aryl Hydrocarbon Hydroxylases/*genetics/physiology&lt;/keyword&gt;&lt;keyword&gt;*Genetics, Population&lt;/keyword&gt;&lt;keyword&gt;Genotype&lt;/keyword&gt;&lt;keyword&gt;Humans&lt;/keyword&gt;&lt;keyword&gt;Metabolic Clearance Rate/genetics&lt;/keyword&gt;&lt;keyword&gt;*Pharmacogenetics&lt;/keyword&gt;&lt;keyword&gt;*Pharmacokinetics&lt;/keyword&gt;&lt;keyword&gt;Polymorphism, Genetic/*genetics&lt;/keyword&gt;&lt;keyword&gt;Warfarin/pharmacokinetics&lt;/keyword&gt;&lt;/keywords&gt;&lt;dates&gt;&lt;year&gt;2005&lt;/year&gt;&lt;pub-dates&gt;&lt;date&gt;Jan&lt;/date&gt;&lt;/pub-dates&gt;&lt;/dates&gt;&lt;isbn&gt;0009-9236 (Print)&amp;#xD;0009-9236 (Linking)&lt;/isbn&gt;&lt;accession-num&gt;15637526&lt;/accession-num&gt;&lt;urls&gt;&lt;related-urls&gt;&lt;url&gt;http://www.ncbi.nlm.nih.gov/pubmed/15637526&lt;/url&gt;&lt;/related-urls&gt;&lt;/urls&gt;&lt;electronic-resource-num&gt;S0009923604002772 [pii]&amp;#xD;10.1016/j.clpt.2004.08.009&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5" w:tooltip="Kirchheiner, 2005 #5" w:history="1">
              <w:r w:rsidR="00BE2169" w:rsidRPr="00BE2169">
                <w:rPr>
                  <w:rFonts w:ascii="Times New Roman" w:eastAsia="Times New Roman" w:hAnsi="Times New Roman" w:cs="Times New Roman"/>
                  <w:noProof/>
                  <w:color w:val="000000"/>
                  <w:lang w:eastAsia="zh-CN"/>
                </w:rPr>
                <w:t>45</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0D0999E5"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7FAB1DC1"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6D70FC63"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228F5F66"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exhibit impaired metabolism of S-warfarin, leading to longer half-life of the drug.</w:t>
            </w:r>
          </w:p>
        </w:tc>
        <w:tc>
          <w:tcPr>
            <w:tcW w:w="3960" w:type="dxa"/>
          </w:tcPr>
          <w:p w14:paraId="714B823A" w14:textId="09A5706B"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ettie,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199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Rettie&lt;/Author&gt;&lt;Year&gt;1994&lt;/Year&gt;&lt;RecNum&gt;1&lt;/RecNum&gt;&lt;DisplayText&gt;(40)&lt;/DisplayText&gt;&lt;record&gt;&lt;rec-number&gt;1&lt;/rec-number&gt;&lt;foreign-keys&gt;&lt;key app="EN" db-id="ss05wdtz4x59tpeaffpvpvfjde9t9wessdp2" timestamp="1437594310"&gt;1&lt;/key&gt;&lt;/foreign-keys&gt;&lt;ref-type name="Journal Article"&gt;17&lt;/ref-type&gt;&lt;contributors&gt;&lt;authors&gt;&lt;author&gt;Rettie, A. E.&lt;/author&gt;&lt;author&gt;Wienkers, L. C.&lt;/author&gt;&lt;author&gt;Gonzalez, F. J.&lt;/author&gt;&lt;author&gt;Trager, W. F.&lt;/author&gt;&lt;author&gt;Korzekwa, K. R.&lt;/author&gt;&lt;/authors&gt;&lt;/contributors&gt;&lt;auth-address&gt;Department of Medicinal Chemistry, University of Washington, Seattle 98195.&lt;/auth-address&gt;&lt;titles&gt;&lt;title&gt;Impaired (S)-warfarin metabolism catalysed by the R144C allelic variant of CYP2C9&lt;/title&gt;&lt;secondary-title&gt;Pharmacogenetics&lt;/secondary-title&gt;&lt;/titles&gt;&lt;periodical&gt;&lt;full-title&gt;Pharmacogenetics&lt;/full-title&gt;&lt;/periodical&gt;&lt;pages&gt;39-42&lt;/pages&gt;&lt;volume&gt;4&lt;/volume&gt;&lt;number&gt;1&lt;/number&gt;&lt;edition&gt;1994/02/01&lt;/edition&gt;&lt;keywords&gt;&lt;keyword&gt;Alleles&lt;/keyword&gt;&lt;keyword&gt;*Aryl Hydrocarbon Hydroxylases&lt;/keyword&gt;&lt;keyword&gt;Cytochrome P-450 Enzyme System/*genetics/*metabolism&lt;/keyword&gt;&lt;keyword&gt;Humans&lt;/keyword&gt;&lt;keyword&gt;Recombinant Proteins/metabolism&lt;/keyword&gt;&lt;keyword&gt;Stereoisomerism&lt;/keyword&gt;&lt;keyword&gt;*Steroid 16-alpha-Hydroxylase&lt;/keyword&gt;&lt;keyword&gt;Tolbutamide/analogs &amp;amp; derivatives/analysis/metabolism&lt;/keyword&gt;&lt;keyword&gt;Tumor Cells, Cultured&lt;/keyword&gt;&lt;keyword&gt;Warfarin/analogs &amp;amp; derivatives/analysis/*metabolism&lt;/keyword&gt;&lt;/keywords&gt;&lt;dates&gt;&lt;year&gt;1994&lt;/year&gt;&lt;pub-dates&gt;&lt;date&gt;Feb&lt;/date&gt;&lt;/pub-dates&gt;&lt;/dates&gt;&lt;isbn&gt;0960-314X (Print)&amp;#xD;0960-314X (Linking)&lt;/isbn&gt;&lt;accession-num&gt;8004131&lt;/accession-num&gt;&lt;urls&gt;&lt;related-urls&gt;&lt;url&gt;http://www.ncbi.nlm.nih.gov/pubmed/800413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0" w:tooltip="Rettie, 1994 #1" w:history="1">
              <w:r w:rsidR="00BE2169" w:rsidRPr="00BE2169">
                <w:rPr>
                  <w:rFonts w:ascii="Times New Roman" w:eastAsia="Times New Roman" w:hAnsi="Times New Roman" w:cs="Times New Roman"/>
                  <w:noProof/>
                  <w:color w:val="000000"/>
                  <w:lang w:val="fr-FR" w:eastAsia="zh-CN"/>
                </w:rPr>
                <w:t>4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8CFD16B" w14:textId="6EB66F6B"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ithal,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1999) </w:t>
            </w:r>
            <w:r w:rsidRPr="00B00E80">
              <w:rPr>
                <w:rFonts w:eastAsia="Times New Roman" w:cs="Times New Roman"/>
                <w:color w:val="000000"/>
                <w:lang w:eastAsia="zh-CN"/>
              </w:rPr>
              <w:fldChar w:fldCharType="begin">
                <w:fldData xml:space="preserve">PEVuZE5vdGU+PENpdGU+PEF1dGhvcj5BaXRoYWw8L0F1dGhvcj48WWVhcj4xOTk5PC9ZZWFyPjxS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aXRoYWw8L0F1dGhvcj48WWVhcj4xOTk5PC9ZZWFyPjxS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6" w:tooltip="Aithal, 1999 #9" w:history="1">
              <w:r w:rsidR="00BE2169" w:rsidRPr="00BE2169">
                <w:rPr>
                  <w:rFonts w:ascii="Times New Roman" w:eastAsia="Times New Roman" w:hAnsi="Times New Roman" w:cs="Times New Roman"/>
                  <w:noProof/>
                  <w:color w:val="000000"/>
                  <w:lang w:val="fr-FR" w:eastAsia="zh-CN"/>
                </w:rPr>
                <w:t>4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7A1FADE" w14:textId="38E13D4E"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rchhein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irchheiner&lt;/Author&gt;&lt;Year&gt;2005&lt;/Year&gt;&lt;RecNum&gt;5&lt;/RecNum&gt;&lt;DisplayText&gt;(45)&lt;/DisplayText&gt;&lt;record&gt;&lt;rec-number&gt;5&lt;/rec-number&gt;&lt;foreign-keys&gt;&lt;key app="EN" db-id="ss05wdtz4x59tpeaffpvpvfjde9t9wessdp2" timestamp="1437594313"&gt;5&lt;/key&gt;&lt;/foreign-keys&gt;&lt;ref-type name="Journal Article"&gt;17&lt;/ref-type&gt;&lt;contributors&gt;&lt;authors&gt;&lt;author&gt;Kirchheiner, J.&lt;/author&gt;&lt;author&gt;Brockmoller, J.&lt;/author&gt;&lt;/authors&gt;&lt;/contributors&gt;&lt;auth-address&gt;Department of Pharmacology, University of Cologne, 50931 Koln, Germany. julia.kirchheiner@uk-koelen.de&lt;/auth-address&gt;&lt;titles&gt;&lt;title&gt;Clinical consequences of cytochrome P450 2C9 polymorphisms&lt;/title&gt;&lt;secondary-title&gt;Clin Pharmacol Ther&lt;/secondary-title&gt;&lt;/titles&gt;&lt;periodical&gt;&lt;full-title&gt;Clin Pharmacol Ther&lt;/full-title&gt;&lt;/periodical&gt;&lt;pages&gt;1-16&lt;/pages&gt;&lt;volume&gt;77&lt;/volume&gt;&lt;number&gt;1&lt;/number&gt;&lt;edition&gt;2005/01/08&lt;/edition&gt;&lt;keywords&gt;&lt;keyword&gt;Alleles&lt;/keyword&gt;&lt;keyword&gt;Anti-Inflammatory Agents, Non-Steroidal/adverse effects/pharmacokinetics&lt;/keyword&gt;&lt;keyword&gt;Aryl Hydrocarbon Hydroxylases/*genetics/physiology&lt;/keyword&gt;&lt;keyword&gt;*Genetics, Population&lt;/keyword&gt;&lt;keyword&gt;Genotype&lt;/keyword&gt;&lt;keyword&gt;Humans&lt;/keyword&gt;&lt;keyword&gt;Metabolic Clearance Rate/genetics&lt;/keyword&gt;&lt;keyword&gt;*Pharmacogenetics&lt;/keyword&gt;&lt;keyword&gt;*Pharmacokinetics&lt;/keyword&gt;&lt;keyword&gt;Polymorphism, Genetic/*genetics&lt;/keyword&gt;&lt;keyword&gt;Warfarin/pharmacokinetics&lt;/keyword&gt;&lt;/keywords&gt;&lt;dates&gt;&lt;year&gt;2005&lt;/year&gt;&lt;pub-dates&gt;&lt;date&gt;Jan&lt;/date&gt;&lt;/pub-dates&gt;&lt;/dates&gt;&lt;isbn&gt;0009-9236 (Print)&amp;#xD;0009-9236 (Linking)&lt;/isbn&gt;&lt;accession-num&gt;15637526&lt;/accession-num&gt;&lt;urls&gt;&lt;related-urls&gt;&lt;url&gt;http://www.ncbi.nlm.nih.gov/pubmed/15637526&lt;/url&gt;&lt;/related-urls&gt;&lt;/urls&gt;&lt;electronic-resource-num&gt;S0009923604002772 [pii]&amp;#xD;10.1016/j.clpt.2004.08.009&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5" w:tooltip="Kirchheiner, 2005 #5" w:history="1">
              <w:r w:rsidR="00BE2169" w:rsidRPr="00BE2169">
                <w:rPr>
                  <w:rFonts w:ascii="Times New Roman" w:eastAsia="Times New Roman" w:hAnsi="Times New Roman" w:cs="Times New Roman"/>
                  <w:noProof/>
                  <w:color w:val="000000"/>
                  <w:lang w:val="fr-FR" w:eastAsia="zh-CN"/>
                </w:rPr>
                <w:t>4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C22005E" w14:textId="11AB5A9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Daly,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6)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Daly&lt;/Author&gt;&lt;Year&gt;2006&lt;/Year&gt;&lt;RecNum&gt;10&lt;/RecNum&gt;&lt;DisplayText&gt;(47)&lt;/DisplayText&gt;&lt;record&gt;&lt;rec-number&gt;10&lt;/rec-number&gt;&lt;foreign-keys&gt;&lt;key app="EN" db-id="ss05wdtz4x59tpeaffpvpvfjde9t9wessdp2" timestamp="1437594315"&gt;10&lt;/key&gt;&lt;/foreign-keys&gt;&lt;ref-type name="Journal Article"&gt;17&lt;/ref-type&gt;&lt;contributors&gt;&lt;authors&gt;&lt;author&gt;Daly, A. K.&lt;/author&gt;&lt;author&gt;King, B. P.&lt;/author&gt;&lt;/authors&gt;&lt;/contributors&gt;&lt;auth-address&gt;University of Newcastle Medical School, School of Clinical and Laboratory Sciences, Framlington Place, Newcastle upon Tyne, UK. A.K.Daly@ncl.ac.uk&lt;/auth-address&gt;&lt;titles&gt;&lt;title&gt;Contribution of CYP2C9 to variability in vitamin K antagonist metabolism&lt;/title&gt;&lt;secondary-title&gt;Expert Opin Drug Metab Toxicol&lt;/secondary-title&gt;&lt;/titles&gt;&lt;periodical&gt;&lt;full-title&gt;Expert Opin Drug Metab Toxicol&lt;/full-title&gt;&lt;/periodical&gt;&lt;pages&gt;3-15&lt;/pages&gt;&lt;volume&gt;2&lt;/volume&gt;&lt;number&gt;1&lt;/number&gt;&lt;edition&gt;2006/07/26&lt;/edition&gt;&lt;keywords&gt;&lt;keyword&gt;Alleles&lt;/keyword&gt;&lt;keyword&gt;Animals&lt;/keyword&gt;&lt;keyword&gt;Anticoagulants/administration &amp;amp; dosage/*blood/therapeutic use&lt;/keyword&gt;&lt;keyword&gt;Aryl Hydrocarbon Hydroxylases/blood/*genetics&lt;/keyword&gt;&lt;keyword&gt;Genetic Variation/*physiology&lt;/keyword&gt;&lt;keyword&gt;Genotype&lt;/keyword&gt;&lt;keyword&gt;Humans&lt;/keyword&gt;&lt;keyword&gt;Isoenzymes/antagonists &amp;amp; inhibitors/blood/genetics&lt;/keyword&gt;&lt;keyword&gt;Mixed Function Oxygenases/antagonists &amp;amp; inhibitors/blood/genetics&lt;/keyword&gt;&lt;keyword&gt;Vitamin K/*antagonists &amp;amp; inhibitors/blood/genetics&lt;/keyword&gt;&lt;/keywords&gt;&lt;dates&gt;&lt;year&gt;2006&lt;/year&gt;&lt;pub-dates&gt;&lt;date&gt;Feb&lt;/date&gt;&lt;/pub-dates&gt;&lt;/dates&gt;&lt;isbn&gt;1744-7607 (Electronic)&amp;#xD;1742-5255 (Linking)&lt;/isbn&gt;&lt;accession-num&gt;16863464&lt;/accession-num&gt;&lt;urls&gt;&lt;related-urls&gt;&lt;url&gt;http://www.ncbi.nlm.nih.gov/pubmed/16863464&lt;/url&gt;&lt;/related-urls&gt;&lt;/urls&gt;&lt;electronic-resource-num&gt;10.1517/17425255.2.1.3&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7" w:tooltip="Daly, 2006 #10" w:history="1">
              <w:r w:rsidR="00BE2169" w:rsidRPr="00BE2169">
                <w:rPr>
                  <w:rFonts w:ascii="Times New Roman" w:eastAsia="Times New Roman" w:hAnsi="Times New Roman" w:cs="Times New Roman"/>
                  <w:noProof/>
                  <w:color w:val="000000"/>
                  <w:lang w:eastAsia="zh-CN"/>
                </w:rPr>
                <w:t>47</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0B9958FE" w14:textId="1903C97C"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Lindh,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09)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indh&lt;/Author&gt;&lt;Year&gt;2009&lt;/Year&gt;&lt;RecNum&gt;8&lt;/RecNum&gt;&lt;DisplayText&gt;(48)&lt;/DisplayText&gt;&lt;record&gt;&lt;rec-number&gt;8&lt;/rec-number&gt;&lt;foreign-keys&gt;&lt;key app="EN" db-id="ss05wdtz4x59tpeaffpvpvfjde9t9wessdp2" timestamp="1437594314"&gt;8&lt;/key&gt;&lt;/foreign-keys&gt;&lt;ref-type name="Journal Article"&gt;17&lt;/ref-type&gt;&lt;contributors&gt;&lt;authors&gt;&lt;author&gt;Lindh, J. D.&lt;/author&gt;&lt;author&gt;Holm, L.&lt;/author&gt;&lt;author&gt;Andersson, M. L.&lt;/author&gt;&lt;author&gt;Rane, A.&lt;/author&gt;&lt;/authors&gt;&lt;/contributors&gt;&lt;auth-address&gt;Division of Clinical Pharmacology, Karolinska Institutet, Stockholm, Sweden. jonatan.lindh@ki.se&lt;/auth-address&gt;&lt;titles&gt;&lt;title&gt;Influence of CYP2C9 genotype on warfarin dose requirements--a systematic review and meta-analysis&lt;/title&gt;&lt;secondary-title&gt;Eur J Clin Pharmacol&lt;/secondary-title&gt;&lt;/titles&gt;&lt;periodical&gt;&lt;full-title&gt;Eur J Clin Pharmacol&lt;/full-title&gt;&lt;/periodical&gt;&lt;pages&gt;365-75&lt;/pages&gt;&lt;volume&gt;65&lt;/volume&gt;&lt;number&gt;4&lt;/number&gt;&lt;edition&gt;2008/11/26&lt;/edition&gt;&lt;keywords&gt;&lt;keyword&gt;Anticoagulants/*administration &amp;amp; dosage/adverse&lt;/keyword&gt;&lt;keyword&gt;effects/*metabolism/pharmacokinetics&lt;/keyword&gt;&lt;keyword&gt;Aryl Hydrocarbon Hydroxylases/*genetics&lt;/keyword&gt;&lt;keyword&gt;Drug Administration Schedule&lt;/keyword&gt;&lt;keyword&gt;Drug Interactions&lt;/keyword&gt;&lt;keyword&gt;European Continental Ancestry Group/genetics&lt;/keyword&gt;&lt;keyword&gt;Genotype&lt;/keyword&gt;&lt;keyword&gt;Humans&lt;/keyword&gt;&lt;keyword&gt;Linear Models&lt;/keyword&gt;&lt;keyword&gt;Pharmacogenetics&lt;/keyword&gt;&lt;keyword&gt;Polymorphism, Genetic&lt;/keyword&gt;&lt;keyword&gt;Warfarin/*administration &amp;amp; dosage/*pharmacokinetics&lt;/keyword&gt;&lt;/keywords&gt;&lt;dates&gt;&lt;year&gt;2009&lt;/year&gt;&lt;pub-dates&gt;&lt;date&gt;Apr&lt;/date&gt;&lt;/pub-dates&gt;&lt;/dates&gt;&lt;isbn&gt;1432-1041 (Electronic)&amp;#xD;0031-6970 (Linking)&lt;/isbn&gt;&lt;accession-num&gt;19031075&lt;/accession-num&gt;&lt;urls&gt;&lt;related-urls&gt;&lt;url&gt;http://www.ncbi.nlm.nih.gov/pubmed/19031075&lt;/url&gt;&lt;/related-urls&gt;&lt;/urls&gt;&lt;electronic-resource-num&gt;10.1007/s00228-008-0584-5&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48" w:tooltip="Lindh, 2009 #8" w:history="1">
              <w:r w:rsidR="00BE2169" w:rsidRPr="00BE2169">
                <w:rPr>
                  <w:rFonts w:ascii="Times New Roman" w:eastAsia="Times New Roman" w:hAnsi="Times New Roman" w:cs="Times New Roman"/>
                  <w:noProof/>
                  <w:color w:val="000000"/>
                  <w:lang w:eastAsia="zh-CN"/>
                </w:rPr>
                <w:t>4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14F7C0C6"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1C849A87" w14:textId="77777777" w:rsidTr="00516B41">
        <w:trPr>
          <w:cnfStyle w:val="000000100000" w:firstRow="0" w:lastRow="0" w:firstColumn="0" w:lastColumn="0" w:oddVBand="0" w:evenVBand="0" w:oddHBand="1" w:evenHBand="0" w:firstRowFirstColumn="0" w:firstRowLastColumn="0" w:lastRowFirstColumn="0" w:lastRowLastColumn="0"/>
          <w:trHeight w:val="2880"/>
        </w:trPr>
        <w:tc>
          <w:tcPr>
            <w:cnfStyle w:val="001000000000" w:firstRow="0" w:lastRow="0" w:firstColumn="1" w:lastColumn="0" w:oddVBand="0" w:evenVBand="0" w:oddHBand="0" w:evenHBand="0" w:firstRowFirstColumn="0" w:firstRowLastColumn="0" w:lastRowFirstColumn="0" w:lastRowLastColumn="0"/>
            <w:tcW w:w="1638" w:type="dxa"/>
            <w:noWrap/>
          </w:tcPr>
          <w:p w14:paraId="62A16D4C"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Clinical</w:t>
            </w:r>
          </w:p>
        </w:tc>
        <w:tc>
          <w:tcPr>
            <w:tcW w:w="5652" w:type="dxa"/>
          </w:tcPr>
          <w:p w14:paraId="65EAE3EF"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00E80">
              <w:rPr>
                <w:rFonts w:ascii="Times New Roman" w:hAnsi="Times New Roman" w:cs="Times New Roman"/>
              </w:rPr>
              <w:t>I</w:t>
            </w:r>
            <w:r w:rsidRPr="00B00E80">
              <w:rPr>
                <w:rFonts w:ascii="Times New Roman" w:eastAsia="Times New Roman" w:hAnsi="Times New Roman" w:cs="Times New Roman"/>
                <w:color w:val="000000"/>
                <w:lang w:eastAsia="zh-CN"/>
              </w:rPr>
              <w:t xml:space="preserve">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have reduced warfarin maintenance dose.</w:t>
            </w:r>
          </w:p>
        </w:tc>
        <w:tc>
          <w:tcPr>
            <w:tcW w:w="3960" w:type="dxa"/>
          </w:tcPr>
          <w:p w14:paraId="7F37342B" w14:textId="3ED80D56"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argaglion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0) </w:t>
            </w:r>
            <w:r w:rsidRPr="00B00E80">
              <w:rPr>
                <w:rFonts w:eastAsia="Times New Roman" w:cs="Times New Roman"/>
                <w:color w:val="000000"/>
                <w:lang w:eastAsia="zh-CN"/>
              </w:rPr>
              <w:fldChar w:fldCharType="begin">
                <w:fldData xml:space="preserve">PEVuZE5vdGU+PENpdGU+PEF1dGhvcj5NYXJnYWdsaW9uZTwvQXV0aG9yPjxZZWFyPjIwMDA8L1ll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Nzc1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XJnYWdsaW9uZTwvQXV0aG9yPjxZZWFyPjIwMDA8L1ll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Nzc1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9" w:tooltip="Margaglione, 2000 #20" w:history="1">
              <w:r w:rsidR="00BE2169" w:rsidRPr="00BE2169">
                <w:rPr>
                  <w:rFonts w:ascii="Times New Roman" w:eastAsia="Times New Roman" w:hAnsi="Times New Roman" w:cs="Times New Roman"/>
                  <w:noProof/>
                  <w:color w:val="000000"/>
                  <w:lang w:val="fr-FR" w:eastAsia="zh-CN"/>
                </w:rPr>
                <w:t>4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3D9487D" w14:textId="10CB135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ub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Taube&lt;/Author&gt;&lt;Year&gt;2000&lt;/Year&gt;&lt;RecNum&gt;21&lt;/RecNum&gt;&lt;DisplayText&gt;(50)&lt;/DisplayText&gt;&lt;record&gt;&lt;rec-number&gt;21&lt;/rec-number&gt;&lt;foreign-keys&gt;&lt;key app="EN" db-id="ss05wdtz4x59tpeaffpvpvfjde9t9wessdp2" timestamp="1437594319"&gt;21&lt;/key&gt;&lt;/foreign-keys&gt;&lt;ref-type name="Journal Article"&gt;17&lt;/ref-type&gt;&lt;contributors&gt;&lt;authors&gt;&lt;author&gt;Taube, J.&lt;/author&gt;&lt;author&gt;Halsall, D.&lt;/author&gt;&lt;author&gt;Baglin, T.&lt;/author&gt;&lt;/authors&gt;&lt;/contributors&gt;&lt;auth-address&gt;Department of Haematology, Addenbrooke&amp;apos;s NHS Trust, Cambridge, United Kingdom.&lt;/auth-address&gt;&lt;titles&gt;&lt;title&gt;Influence of cytochrome P-450 CYP2C9 polymorphisms on warfarin sensitivity and risk of over-anticoagulation in patients on long-term treatment&lt;/title&gt;&lt;secondary-title&gt;Blood&lt;/secondary-title&gt;&lt;/titles&gt;&lt;periodical&gt;&lt;full-title&gt;Blood&lt;/full-title&gt;&lt;/periodical&gt;&lt;pages&gt;1816-9&lt;/pages&gt;&lt;volume&gt;96&lt;/volume&gt;&lt;number&gt;5&lt;/number&gt;&lt;edition&gt;2000/08/29&lt;/edition&gt;&lt;keywords&gt;&lt;keyword&gt;Alleles&lt;/keyword&gt;&lt;keyword&gt;Anticoagulants/*adverse effects/therapeutic use&lt;/keyword&gt;&lt;keyword&gt;*Aryl Hydrocarbon Hydroxylases&lt;/keyword&gt;&lt;keyword&gt;Blood Coagulation/drug effects&lt;/keyword&gt;&lt;keyword&gt;Cohort Studies&lt;/keyword&gt;&lt;keyword&gt;Cytochrome P-450 Enzyme System/*genetics&lt;/keyword&gt;&lt;keyword&gt;Dose-Response Relationship, Drug&lt;/keyword&gt;&lt;keyword&gt;Genotype&lt;/keyword&gt;&lt;keyword&gt;Humans&lt;/keyword&gt;&lt;keyword&gt;International Normalized Ratio&lt;/keyword&gt;&lt;keyword&gt;Polymorphism, Genetic&lt;/keyword&gt;&lt;keyword&gt;Risk Factors&lt;/keyword&gt;&lt;keyword&gt;Statistics as Topic&lt;/keyword&gt;&lt;keyword&gt;*Steroid 16-alpha-Hydroxylase&lt;/keyword&gt;&lt;keyword&gt;Steroid Hydroxylases/*genetics&lt;/keyword&gt;&lt;keyword&gt;Time Factors&lt;/keyword&gt;&lt;keyword&gt;Warfarin/*adverse effects/therapeutic use&lt;/keyword&gt;&lt;/keywords&gt;&lt;dates&gt;&lt;year&gt;2000&lt;/year&gt;&lt;pub-dates&gt;&lt;date&gt;Sep 1&lt;/date&gt;&lt;/pub-dates&gt;&lt;/dates&gt;&lt;isbn&gt;0006-4971 (Print)&amp;#xD;0006-4971 (Linking)&lt;/isbn&gt;&lt;accession-num&gt;10961881&lt;/accession-num&gt;&lt;urls&gt;&lt;related-urls&gt;&lt;url&gt;http://www.ncbi.nlm.nih.gov/pubmed/1096188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0" w:tooltip="Taube, 2000 #21" w:history="1">
              <w:r w:rsidR="00BE2169" w:rsidRPr="00BE2169">
                <w:rPr>
                  <w:rFonts w:ascii="Times New Roman" w:eastAsia="Times New Roman" w:hAnsi="Times New Roman" w:cs="Times New Roman"/>
                  <w:noProof/>
                  <w:color w:val="000000"/>
                  <w:lang w:val="fr-FR" w:eastAsia="zh-CN"/>
                </w:rPr>
                <w:t>5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1BEA86B" w14:textId="6914E80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7" w:tooltip="Wadelius, 2005 #19" w:history="1">
              <w:r w:rsidR="00BE2169" w:rsidRPr="00BE2169">
                <w:rPr>
                  <w:rFonts w:ascii="Times New Roman" w:eastAsia="Times New Roman" w:hAnsi="Times New Roman" w:cs="Times New Roman"/>
                  <w:noProof/>
                  <w:color w:val="000000"/>
                  <w:lang w:val="fr-FR" w:eastAsia="zh-CN"/>
                </w:rPr>
                <w:t>2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A4FF5E0" w14:textId="5354FFEC"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mardzij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W1hcmR6aWphPC9BdXRob3I+PFllYXI+MjAwODwvWWVh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1hcmR6aWphPC9BdXRob3I+PFllYXI+MjAwODwvWWVh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1" w:tooltip="Samardzija, 2008 #77" w:history="1">
              <w:r w:rsidR="00BE2169" w:rsidRPr="00BE2169">
                <w:rPr>
                  <w:rFonts w:ascii="Times New Roman" w:eastAsia="Times New Roman" w:hAnsi="Times New Roman" w:cs="Times New Roman"/>
                  <w:noProof/>
                  <w:color w:val="000000"/>
                  <w:lang w:val="fr-FR" w:eastAsia="zh-CN"/>
                </w:rPr>
                <w:t>5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8986684" w14:textId="0DBE8FC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keuc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2" w:tooltip="Takeuchi, 2009 #17" w:history="1">
              <w:r w:rsidR="00BE2169" w:rsidRPr="00BE2169">
                <w:rPr>
                  <w:rFonts w:ascii="Times New Roman" w:eastAsia="Times New Roman" w:hAnsi="Times New Roman" w:cs="Times New Roman"/>
                  <w:noProof/>
                  <w:color w:val="000000"/>
                  <w:lang w:val="fr-FR" w:eastAsia="zh-CN"/>
                </w:rPr>
                <w:t>5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9A1D57C" w14:textId="5D28A10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le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bGVpbjwvQXV0aG9yPjxZZWFyPjIwMDk8L1llYXI+PFJl
Y051bT4yMTwvUmVjTnVtPjxEaXNwbGF5VGV4dD4oMTIpPC9EaXNwbGF5VGV4dD48cmVjb3JkPjxy
ZWMtbnVtYmVyPjIxPC9yZWMtbnVtYmVyPjxmb3JlaWduLWtleXM+PGtleSBhcHA9IkVOIiBkYi1p
ZD0icGFhNXo1cjVmcHJ6ZTlldGZ0aHYydnAyYXI5OTlwdnh4emF2IiB0aW1lc3RhbXA9IjE0NTUw
NDkwOTciPjIx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bGVpbjwvQXV0aG9yPjxZZWFyPjIwMDk8L1llYXI+PFJl
Y051bT4yMTwvUmVjTnVtPjxEaXNwbGF5VGV4dD4oMTIpPC9EaXNwbGF5VGV4dD48cmVjb3JkPjxy
ZWMtbnVtYmVyPjIxPC9yZWMtbnVtYmVyPjxmb3JlaWduLWtleXM+PGtleSBhcHA9IkVOIiBkYi1p
ZD0icGFhNXo1cjVmcHJ6ZTlldGZ0aHYydnAyYXI5OTlwdnh4emF2IiB0aW1lc3RhbXA9IjE0NTUw
NDkwOTciPjIx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 w:tooltip="Klein, 2009 #18" w:history="1">
              <w:r w:rsidR="00BE2169" w:rsidRPr="00BE2169">
                <w:rPr>
                  <w:rFonts w:ascii="Times New Roman" w:eastAsia="Times New Roman" w:hAnsi="Times New Roman" w:cs="Times New Roman"/>
                  <w:noProof/>
                  <w:color w:val="000000"/>
                  <w:lang w:val="fr-FR" w:eastAsia="zh-CN"/>
                </w:rPr>
                <w:t>1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087AF85" w14:textId="536C0A7D"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0654102" w14:textId="6C266FF9"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DYXZhbGxhcmk8L0F1dGhvcj48WWVhcj4yMDExPC9ZZWFy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ZhbGxhcmk8L0F1dGhvcj48WWVhcj4yMDExPC9ZZWFy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3" w:tooltip="Cavallari, 2011 #132" w:history="1">
              <w:r w:rsidR="00BE2169" w:rsidRPr="00BE2169">
                <w:rPr>
                  <w:rFonts w:ascii="Times New Roman" w:eastAsia="Times New Roman" w:hAnsi="Times New Roman" w:cs="Times New Roman"/>
                  <w:noProof/>
                  <w:color w:val="000000"/>
                  <w:lang w:val="fr-FR" w:eastAsia="zh-CN"/>
                </w:rPr>
                <w:t>5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77BAC57" w14:textId="0F8F4CA6"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Valent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WYWxlbnRpbjwvQXV0aG9yPjxZZWFyPjIwMTI8L1llYXI+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IwOC0xODwvcGFnZXM+PHZvbHVtZT40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YWxlbnRpbjwvQXV0aG9yPjxZZWFyPjIwMTI8L1llYXI+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IwOC0xODwvcGFnZXM+PHZvbHVtZT40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4" w:tooltip="Valentin, 2012 #134" w:history="1">
              <w:r w:rsidR="00BE2169" w:rsidRPr="00BE2169">
                <w:rPr>
                  <w:rFonts w:ascii="Times New Roman" w:eastAsia="Times New Roman" w:hAnsi="Times New Roman" w:cs="Times New Roman"/>
                  <w:noProof/>
                  <w:color w:val="000000"/>
                  <w:lang w:val="fr-FR" w:eastAsia="zh-CN"/>
                </w:rPr>
                <w:t>5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E8F4B6F" w14:textId="0B4BBBB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5" w:tooltip="Liang, 2012 #25" w:history="1">
              <w:r w:rsidR="00BE2169" w:rsidRPr="00BE2169">
                <w:rPr>
                  <w:rFonts w:ascii="Times New Roman" w:eastAsia="Times New Roman" w:hAnsi="Times New Roman" w:cs="Times New Roman"/>
                  <w:noProof/>
                  <w:color w:val="000000"/>
                  <w:lang w:val="fr-FR" w:eastAsia="zh-CN"/>
                </w:rPr>
                <w:t>5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A4DEC9D" w14:textId="6A7C3CA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El D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FbCBEaW48L0F1dGhvcj48WWVhcj4yMDEyPC9ZZWFyPjxS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FbCBEaW48L0F1dGhvcj48WWVhcj4yMDEyPC9ZZWFyPjxS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6" w:tooltip="El Din, 2012 #139" w:history="1">
              <w:r w:rsidR="00BE2169" w:rsidRPr="00BE2169">
                <w:rPr>
                  <w:rFonts w:ascii="Times New Roman" w:eastAsia="Times New Roman" w:hAnsi="Times New Roman" w:cs="Times New Roman"/>
                  <w:noProof/>
                  <w:color w:val="000000"/>
                  <w:lang w:val="fr-FR" w:eastAsia="zh-CN"/>
                </w:rPr>
                <w:t>5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A7B36A5" w14:textId="4A2CE83E"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7" w:tooltip="Lee, 2012 #140" w:history="1">
              <w:r w:rsidR="00BE2169" w:rsidRPr="00BE2169">
                <w:rPr>
                  <w:rFonts w:ascii="Times New Roman" w:eastAsia="Times New Roman" w:hAnsi="Times New Roman" w:cs="Times New Roman"/>
                  <w:noProof/>
                  <w:color w:val="000000"/>
                  <w:lang w:val="fr-FR" w:eastAsia="zh-CN"/>
                </w:rPr>
                <w:t>5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3EC628F" w14:textId="7A25E7AD"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thar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8" w:tooltip="Pathare, 2012 #141" w:history="1">
              <w:r w:rsidR="00BE2169" w:rsidRPr="00BE2169">
                <w:rPr>
                  <w:rFonts w:ascii="Times New Roman" w:eastAsia="Times New Roman" w:hAnsi="Times New Roman" w:cs="Times New Roman"/>
                  <w:noProof/>
                  <w:color w:val="000000"/>
                  <w:lang w:val="fr-FR" w:eastAsia="zh-CN"/>
                </w:rPr>
                <w:t>5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E8DE349" w14:textId="4957422A"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nto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9" w:tooltip="Santos, 2013 #142" w:history="1">
              <w:r w:rsidR="00BE2169" w:rsidRPr="00BE2169">
                <w:rPr>
                  <w:rFonts w:ascii="Times New Roman" w:eastAsia="Times New Roman" w:hAnsi="Times New Roman" w:cs="Times New Roman"/>
                  <w:noProof/>
                  <w:color w:val="000000"/>
                  <w:lang w:val="fr-FR" w:eastAsia="zh-CN"/>
                </w:rPr>
                <w:t>5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4555178" w14:textId="3E03576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Oz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PemVyPC9BdXRob3I+PFllYXI+MjAxMzwvWWVhcj48UmVj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PemVyPC9BdXRob3I+PFllYXI+MjAxMzwvWWVhcj48UmVj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0" w:tooltip="Ozer, 2013 #143" w:history="1">
              <w:r w:rsidR="00BE2169" w:rsidRPr="00BE2169">
                <w:rPr>
                  <w:rFonts w:ascii="Times New Roman" w:eastAsia="Times New Roman" w:hAnsi="Times New Roman" w:cs="Times New Roman"/>
                  <w:noProof/>
                  <w:color w:val="000000"/>
                  <w:lang w:val="fr-FR" w:eastAsia="zh-CN"/>
                </w:rPr>
                <w:t>6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AD27857" w14:textId="47E58B0D"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61" w:tooltip="Limdi, 2015 #151" w:history="1">
              <w:r w:rsidR="00BE2169" w:rsidRPr="00BE2169">
                <w:rPr>
                  <w:rFonts w:ascii="Times New Roman" w:eastAsia="Times New Roman" w:hAnsi="Times New Roman" w:cs="Times New Roman"/>
                  <w:noProof/>
                  <w:color w:val="000000"/>
                  <w:lang w:eastAsia="zh-CN"/>
                </w:rPr>
                <w:t>6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775F91EC"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p w14:paraId="286DEF5D"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0C300BFE"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2628FB6B"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0D421190"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color w:val="000000"/>
                <w:lang w:eastAsia="zh-CN"/>
              </w:rPr>
              <w:t>CYP2C9</w:t>
            </w:r>
            <w:r w:rsidRPr="00B00E80">
              <w:rPr>
                <w:rFonts w:ascii="Times New Roman" w:eastAsia="Times New Roman" w:hAnsi="Times New Roman" w:cs="Times New Roman"/>
                <w:color w:val="000000"/>
                <w:lang w:eastAsia="zh-CN"/>
              </w:rPr>
              <w:t xml:space="preserve"> variants with reduced activity (</w:t>
            </w:r>
            <w:r w:rsidRPr="00B00E80">
              <w:rPr>
                <w:rFonts w:ascii="Times New Roman" w:eastAsia="Times New Roman" w:hAnsi="Times New Roman" w:cs="Times New Roman"/>
                <w:i/>
                <w:color w:val="000000"/>
                <w:lang w:eastAsia="zh-CN"/>
              </w:rPr>
              <w:t>CYP2C9*5</w:t>
            </w:r>
            <w:r w:rsidRPr="00B00E80">
              <w:rPr>
                <w:rFonts w:ascii="Times New Roman" w:eastAsia="Times New Roman" w:hAnsi="Times New Roman" w:cs="Times New Roman"/>
                <w:color w:val="000000"/>
                <w:lang w:eastAsia="zh-CN"/>
              </w:rPr>
              <w:t xml:space="preserve">, </w:t>
            </w:r>
            <w:r w:rsidRPr="00B00E80">
              <w:rPr>
                <w:rFonts w:ascii="Times New Roman" w:eastAsia="Times New Roman" w:hAnsi="Times New Roman" w:cs="Times New Roman"/>
                <w:i/>
                <w:color w:val="000000"/>
                <w:lang w:eastAsia="zh-CN"/>
              </w:rPr>
              <w:t>*6</w:t>
            </w:r>
            <w:r w:rsidRPr="00B00E80">
              <w:rPr>
                <w:rFonts w:ascii="Times New Roman" w:eastAsia="Times New Roman" w:hAnsi="Times New Roman" w:cs="Times New Roman"/>
                <w:color w:val="000000"/>
                <w:lang w:eastAsia="zh-CN"/>
              </w:rPr>
              <w:t xml:space="preserve">, </w:t>
            </w:r>
            <w:r w:rsidRPr="00B00E80">
              <w:rPr>
                <w:rFonts w:ascii="Times New Roman" w:eastAsia="Times New Roman" w:hAnsi="Times New Roman" w:cs="Times New Roman"/>
                <w:i/>
                <w:color w:val="000000"/>
                <w:lang w:eastAsia="zh-CN"/>
              </w:rPr>
              <w:t>*8</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11</w:t>
            </w:r>
            <w:r w:rsidRPr="00B00E80">
              <w:rPr>
                <w:rFonts w:ascii="Times New Roman" w:eastAsia="Times New Roman" w:hAnsi="Times New Roman" w:cs="Times New Roman"/>
                <w:color w:val="000000"/>
                <w:lang w:eastAsia="zh-CN"/>
              </w:rPr>
              <w:t xml:space="preserve"> alleles) have reduced warfarin maintenance dose. These variants most commonly occur in individuals of African ancestry.</w:t>
            </w:r>
          </w:p>
        </w:tc>
        <w:tc>
          <w:tcPr>
            <w:tcW w:w="3960" w:type="dxa"/>
          </w:tcPr>
          <w:p w14:paraId="3AA8850C" w14:textId="7F21D4C1"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edm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Redman&lt;/Author&gt;&lt;Year&gt;2004&lt;/Year&gt;&lt;RecNum&gt;11&lt;/RecNum&gt;&lt;DisplayText&gt;(62)&lt;/DisplayText&gt;&lt;record&gt;&lt;rec-number&gt;11&lt;/rec-number&gt;&lt;foreign-keys&gt;&lt;key app="EN" db-id="ss05wdtz4x59tpeaffpvpvfjde9t9wessdp2" timestamp="1437594316"&gt;11&lt;/key&gt;&lt;/foreign-keys&gt;&lt;ref-type name="Journal Article"&gt;17&lt;/ref-type&gt;&lt;contributors&gt;&lt;authors&gt;&lt;author&gt;Redman, A. R.&lt;/author&gt;&lt;author&gt;Dickmann, L. J.&lt;/author&gt;&lt;author&gt;Kidd, R. S.&lt;/author&gt;&lt;author&gt;Goldstein, J. A.&lt;/author&gt;&lt;author&gt;Ritchie, D. M.&lt;/author&gt;&lt;author&gt;Hon, Y. Y.&lt;/author&gt;&lt;/authors&gt;&lt;/contributors&gt;&lt;auth-address&gt;Department of Clinical and Administrative Sciences, Mercer University Southern School of Pharmacy, Atlanta, Georgia 30341-4155, USA. Redman_ar@mercer.edu&lt;/auth-address&gt;&lt;titles&gt;&lt;title&gt;CYP2C9 genetic polymorphisms and warfarin&lt;/title&gt;&lt;secondary-title&gt;Clin Appl Thromb Hemost&lt;/secondary-title&gt;&lt;/titles&gt;&lt;periodical&gt;&lt;full-title&gt;Clin Appl Thromb Hemost&lt;/full-title&gt;&lt;/periodical&gt;&lt;pages&gt;149-54&lt;/pages&gt;&lt;volume&gt;10&lt;/volume&gt;&lt;number&gt;2&lt;/number&gt;&lt;edition&gt;2004/04/20&lt;/edition&gt;&lt;keywords&gt;&lt;keyword&gt;Adult&lt;/keyword&gt;&lt;keyword&gt;African Americans/genetics&lt;/keyword&gt;&lt;keyword&gt;Aged&lt;/keyword&gt;&lt;keyword&gt;Aryl Hydrocarbon Hydroxylases/*genetics&lt;/keyword&gt;&lt;keyword&gt;Humans&lt;/keyword&gt;&lt;keyword&gt;Male&lt;/keyword&gt;&lt;keyword&gt;Pharmacogenetics&lt;/keyword&gt;&lt;keyword&gt;Polymorphism, Genetic/*genetics&lt;/keyword&gt;&lt;keyword&gt;Stereoisomerism&lt;/keyword&gt;&lt;keyword&gt;Warfarin/administration &amp;amp; dosage/chemistry/*pharmacology&lt;/keyword&gt;&lt;/keywords&gt;&lt;dates&gt;&lt;year&gt;2004&lt;/year&gt;&lt;pub-dates&gt;&lt;date&gt;Apr&lt;/date&gt;&lt;/pub-dates&gt;&lt;/dates&gt;&lt;isbn&gt;1076-0296 (Print)&amp;#xD;1076-0296 (Linking)&lt;/isbn&gt;&lt;accession-num&gt;15094935&lt;/accession-num&gt;&lt;urls&gt;&lt;related-urls&gt;&lt;url&gt;http://www.ncbi.nlm.nih.gov/pubmed/15094935&lt;/url&gt;&lt;/related-urls&gt;&lt;/urls&gt;&lt;electronic-resource-num&gt;00045529-200404000-00005 [pii]&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2" w:tooltip="Redman, 2004 #11" w:history="1">
              <w:r w:rsidR="00BE2169" w:rsidRPr="00BE2169">
                <w:rPr>
                  <w:rFonts w:ascii="Times New Roman" w:eastAsia="Times New Roman" w:hAnsi="Times New Roman" w:cs="Times New Roman"/>
                  <w:noProof/>
                  <w:color w:val="000000"/>
                  <w:lang w:val="fr-FR" w:eastAsia="zh-CN"/>
                </w:rPr>
                <w:t>6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E04FEFD" w14:textId="74943CB0"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UYWk8L0F1dGhvcj48WWVhcj4yMDA1PC9ZZWFyPjxSZWNO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YWk8L0F1dGhvcj48WWVhcj4yMDA1PC9ZZWFyPjxSZWNO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3" w:tooltip="Tai, 2005 #12" w:history="1">
              <w:r w:rsidR="00BE2169" w:rsidRPr="00BE2169">
                <w:rPr>
                  <w:rFonts w:ascii="Times New Roman" w:eastAsia="Times New Roman" w:hAnsi="Times New Roman" w:cs="Times New Roman"/>
                  <w:noProof/>
                  <w:color w:val="000000"/>
                  <w:lang w:val="fr-FR" w:eastAsia="zh-CN"/>
                </w:rPr>
                <w:t>6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0B723C0" w14:textId="447CB15C"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imdi&lt;/Author&gt;&lt;Year&gt;2007&lt;/Year&gt;&lt;RecNum&gt;14&lt;/RecNum&gt;&lt;DisplayText&gt;(64)&lt;/DisplayText&gt;&lt;record&gt;&lt;rec-number&gt;14&lt;/rec-number&gt;&lt;foreign-keys&gt;&lt;key app="EN" db-id="ss05wdtz4x59tpeaffpvpvfjde9t9wessdp2" timestamp="1437594317"&gt;14&lt;/key&gt;&lt;/foreign-keys&gt;&lt;ref-type name="Journal Article"&gt;17&lt;/ref-type&gt;&lt;contributors&gt;&lt;authors&gt;&lt;author&gt;Limdi, N.&lt;/author&gt;&lt;author&gt;Goldstein, J.&lt;/author&gt;&lt;author&gt;Blaisdell, J.&lt;/author&gt;&lt;author&gt;Beasley, T.&lt;/author&gt;&lt;author&gt;Rivers, C.&lt;/author&gt;&lt;author&gt;Acton, R.&lt;/author&gt;&lt;/authors&gt;&lt;/contributors&gt;&lt;auth-address&gt;Departments of Neurology, University of Alabama at Birmingham, AL.&lt;/auth-address&gt;&lt;titles&gt;&lt;title&gt;Influence of CYP2C9 Genotype on warfarin dose among African American and European Americans&lt;/title&gt;&lt;secondary-title&gt;Per Med&lt;/secondary-title&gt;&lt;/titles&gt;&lt;periodical&gt;&lt;full-title&gt;Per Med&lt;/full-title&gt;&lt;/periodical&gt;&lt;pages&gt;157-169&lt;/pages&gt;&lt;volume&gt;4&lt;/volume&gt;&lt;number&gt;2&lt;/number&gt;&lt;edition&gt;2007/05/01&lt;/edition&gt;&lt;dates&gt;&lt;year&gt;2007&lt;/year&gt;&lt;pub-dates&gt;&lt;date&gt;May 1&lt;/date&gt;&lt;/pub-dates&gt;&lt;/dates&gt;&lt;isbn&gt;1741-0541 (Electronic)&amp;#xD;1741-0541 (Linking)&lt;/isbn&gt;&lt;accession-num&gt;19802360&lt;/accession-num&gt;&lt;urls&gt;&lt;related-urls&gt;&lt;url&gt;http://www.ncbi.nlm.nih.gov/pubmed/19802360&lt;/url&gt;&lt;/related-urls&gt;&lt;/urls&gt;&lt;custom2&gt;2756088&lt;/custom2&gt;&lt;electronic-resource-num&gt;10.2217/17410541.4.2.157&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4" w:tooltip="Limdi, 2007 #14" w:history="1">
              <w:r w:rsidR="00BE2169" w:rsidRPr="00BE2169">
                <w:rPr>
                  <w:rFonts w:ascii="Times New Roman" w:eastAsia="Times New Roman" w:hAnsi="Times New Roman" w:cs="Times New Roman"/>
                  <w:noProof/>
                  <w:color w:val="000000"/>
                  <w:lang w:val="fr-FR" w:eastAsia="zh-CN"/>
                </w:rPr>
                <w:t>6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CE34FB3" w14:textId="3BABD556"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ott,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TY290dDwvQXV0aG9yPjxZZWFyPjIwMDk8L1llYXI+PFJl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90dDwvQXV0aG9yPjxZZWFyPjIwMDk8L1llYXI+PFJl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5" w:tooltip="Scott, 2009 #13" w:history="1">
              <w:r w:rsidR="00BE2169" w:rsidRPr="00BE2169">
                <w:rPr>
                  <w:rFonts w:ascii="Times New Roman" w:eastAsia="Times New Roman" w:hAnsi="Times New Roman" w:cs="Times New Roman"/>
                  <w:noProof/>
                  <w:color w:val="000000"/>
                  <w:lang w:val="fr-FR" w:eastAsia="zh-CN"/>
                </w:rPr>
                <w:t>6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7753C6D" w14:textId="51815DA8"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DYXZhbGxhcmk8L0F1dGhvcj48WWVhcj4yMDEwPC9ZZWFy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ZhbGxhcmk8L0F1dGhvcj48WWVhcj4yMDEwPC9ZZWFy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6" w:tooltip="Cavallari, 2010 #15" w:history="1">
              <w:r w:rsidR="00BE2169" w:rsidRPr="00BE2169">
                <w:rPr>
                  <w:rFonts w:ascii="Times New Roman" w:eastAsia="Times New Roman" w:hAnsi="Times New Roman" w:cs="Times New Roman"/>
                  <w:noProof/>
                  <w:color w:val="000000"/>
                  <w:lang w:val="fr-FR" w:eastAsia="zh-CN"/>
                </w:rPr>
                <w:t>6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79BF67E" w14:textId="6D83F958"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hah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2" w:tooltip="Shahin, 2011 #47" w:history="1">
              <w:r w:rsidR="00BE2169" w:rsidRPr="00BE2169">
                <w:rPr>
                  <w:rFonts w:ascii="Times New Roman" w:eastAsia="Times New Roman" w:hAnsi="Times New Roman" w:cs="Times New Roman"/>
                  <w:noProof/>
                  <w:color w:val="000000"/>
                  <w:lang w:val="fr-FR" w:eastAsia="zh-CN"/>
                </w:rPr>
                <w:t>2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54C11E5" w14:textId="3CB646C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u,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aXU8L0F1dGhvcj48WWVhcj4yMDEyPC9ZZWFyPjxSZWNO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XU8L0F1dGhvcj48WWVhcj4yMDEyPC9ZZWFyPjxSZWNO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7" w:tooltip="Liu, 2012 #16" w:history="1">
              <w:r w:rsidR="00BE2169" w:rsidRPr="00BE2169">
                <w:rPr>
                  <w:rFonts w:ascii="Times New Roman" w:eastAsia="Times New Roman" w:hAnsi="Times New Roman" w:cs="Times New Roman"/>
                  <w:noProof/>
                  <w:color w:val="000000"/>
                  <w:lang w:val="fr-FR" w:eastAsia="zh-CN"/>
                </w:rPr>
                <w:t>6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2575B08" w14:textId="70975F26"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DYXZhbGxhcmk8L0F1dGhvcj48WWVhcj4yMDEzPC9ZZWFy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ZhbGxhcmk8L0F1dGhvcj48WWVhcj4yMDEzPC9ZZWFy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68" w:tooltip="Cavallari, 2013 #17" w:history="1">
              <w:r w:rsidR="00BE2169" w:rsidRPr="00BE2169">
                <w:rPr>
                  <w:rFonts w:ascii="Times New Roman" w:eastAsia="Times New Roman" w:hAnsi="Times New Roman" w:cs="Times New Roman"/>
                  <w:noProof/>
                  <w:color w:val="000000"/>
                  <w:lang w:eastAsia="zh-CN"/>
                </w:rPr>
                <w:t>6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3C4BF768" w14:textId="445DB6B1" w:rsidR="00166EDA" w:rsidRPr="00B00E80" w:rsidRDefault="00F22FB2"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Limdi,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61" w:tooltip="Limdi, 2015 #151" w:history="1">
              <w:r w:rsidR="00BE2169" w:rsidRPr="00BE2169">
                <w:rPr>
                  <w:rFonts w:ascii="Times New Roman" w:eastAsia="Times New Roman" w:hAnsi="Times New Roman" w:cs="Times New Roman"/>
                  <w:noProof/>
                  <w:color w:val="000000"/>
                  <w:lang w:eastAsia="zh-CN"/>
                </w:rPr>
                <w:t>6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495F1EC8"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p w14:paraId="612CBBDE"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0FD7C416"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2A48C8AC"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lang w:eastAsia="zh-CN"/>
              </w:rPr>
              <w:t>Clinical</w:t>
            </w:r>
          </w:p>
        </w:tc>
        <w:tc>
          <w:tcPr>
            <w:tcW w:w="5652" w:type="dxa"/>
          </w:tcPr>
          <w:p w14:paraId="45472735" w14:textId="77777777" w:rsidR="00166EDA" w:rsidRPr="00B00E80" w:rsidDel="0058349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00E80">
              <w:rPr>
                <w:rFonts w:ascii="Times New Roman" w:hAnsi="Times New Roman" w:cs="Times New Roman"/>
              </w:rPr>
              <w:t xml:space="preserve">CYP2C rs12777823 variant is associated with reduced warfarin dose in African Americans, independent of </w:t>
            </w:r>
            <w:r w:rsidRPr="00B00E80">
              <w:rPr>
                <w:rFonts w:ascii="Times New Roman" w:hAnsi="Times New Roman" w:cs="Times New Roman"/>
                <w:i/>
              </w:rPr>
              <w:t>CYP2C9*2</w:t>
            </w:r>
            <w:r w:rsidRPr="00B00E80">
              <w:rPr>
                <w:rFonts w:ascii="Times New Roman" w:hAnsi="Times New Roman" w:cs="Times New Roman"/>
              </w:rPr>
              <w:t xml:space="preserve"> and </w:t>
            </w:r>
            <w:r w:rsidRPr="00B00E80">
              <w:rPr>
                <w:rFonts w:ascii="Times New Roman" w:hAnsi="Times New Roman" w:cs="Times New Roman"/>
                <w:i/>
              </w:rPr>
              <w:t>CYP2C9*3</w:t>
            </w:r>
            <w:r w:rsidRPr="00B00E80">
              <w:rPr>
                <w:rFonts w:ascii="Times New Roman" w:hAnsi="Times New Roman" w:cs="Times New Roman"/>
              </w:rPr>
              <w:t>.</w:t>
            </w:r>
          </w:p>
        </w:tc>
        <w:tc>
          <w:tcPr>
            <w:tcW w:w="3960" w:type="dxa"/>
          </w:tcPr>
          <w:p w14:paraId="55B7E2FC" w14:textId="49608520"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2A59AA">
              <w:rPr>
                <w:rFonts w:ascii="Times New Roman" w:hAnsi="Times New Roman" w:cs="Times New Roman"/>
                <w:lang w:val="fr-FR"/>
              </w:rPr>
              <w:t xml:space="preserve">Perera, </w:t>
            </w:r>
            <w:r w:rsidRPr="002A59AA">
              <w:rPr>
                <w:rFonts w:ascii="Times New Roman" w:hAnsi="Times New Roman" w:cs="Times New Roman"/>
                <w:i/>
                <w:lang w:val="fr-FR"/>
              </w:rPr>
              <w:t xml:space="preserve">et al. </w:t>
            </w:r>
            <w:r w:rsidRPr="002A59AA">
              <w:rPr>
                <w:rFonts w:ascii="Times New Roman" w:hAnsi="Times New Roman" w:cs="Times New Roman"/>
                <w:lang w:val="fr-FR"/>
              </w:rPr>
              <w:t xml:space="preserve">(2013) </w:t>
            </w:r>
            <w:r w:rsidRPr="00B00E80">
              <w:rPr>
                <w:rFonts w:cs="Times New Roman"/>
              </w:rPr>
              <w:fldChar w:fldCharType="begin">
                <w:fldData xml:space="preserve">PEVuZE5vdGU+PENpdGU+PEF1dGhvcj5QZXJlcmE8L0F1dGhvcj48WWVhcj4yMDEzPC9ZZWFyPjxS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</w:fldData>
              </w:fldChar>
            </w:r>
            <w:r w:rsidR="00BE2169">
              <w:rPr>
                <w:rFonts w:cs="Times New Roman"/>
              </w:rPr>
              <w:instrText xml:space="preserve"> ADDIN EN.CITE </w:instrText>
            </w:r>
            <w:r w:rsidR="00BE2169">
              <w:rPr>
                <w:rFonts w:cs="Times New Roman"/>
              </w:rPr>
              <w:fldChar w:fldCharType="begin">
                <w:fldData xml:space="preserve">PEVuZE5vdGU+PENpdGU+PEF1dGhvcj5QZXJlcmE8L0F1dGhvcj48WWVhcj4yMDEzPC9ZZWFyPjxS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B00E80">
              <w:rPr>
                <w:rFonts w:cs="Times New Roman"/>
              </w:rPr>
              <w:fldChar w:fldCharType="separate"/>
            </w:r>
            <w:r w:rsidR="00BE2169" w:rsidRPr="00BE2169">
              <w:rPr>
                <w:rFonts w:ascii="Times New Roman" w:hAnsi="Times New Roman" w:cs="Times New Roman"/>
                <w:noProof/>
                <w:lang w:val="fr-FR"/>
              </w:rPr>
              <w:t>(</w:t>
            </w:r>
            <w:hyperlink w:anchor="_ENREF_69" w:tooltip="Perera, 2013 #84" w:history="1">
              <w:r w:rsidR="00BE2169" w:rsidRPr="00BE2169">
                <w:rPr>
                  <w:rFonts w:ascii="Times New Roman" w:hAnsi="Times New Roman" w:cs="Times New Roman"/>
                  <w:noProof/>
                  <w:lang w:val="fr-FR"/>
                </w:rPr>
                <w:t>69</w:t>
              </w:r>
            </w:hyperlink>
            <w:r w:rsidR="00BE2169" w:rsidRPr="00BE2169">
              <w:rPr>
                <w:rFonts w:ascii="Times New Roman" w:hAnsi="Times New Roman" w:cs="Times New Roman"/>
                <w:noProof/>
                <w:lang w:val="fr-FR"/>
              </w:rPr>
              <w:t>)</w:t>
            </w:r>
            <w:r w:rsidRPr="00B00E80">
              <w:rPr>
                <w:rFonts w:cs="Times New Roman"/>
              </w:rPr>
              <w:fldChar w:fldCharType="end"/>
            </w:r>
          </w:p>
          <w:p w14:paraId="0A8BC95F" w14:textId="49CE2C26"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A59AA">
              <w:rPr>
                <w:rFonts w:ascii="Times New Roman" w:hAnsi="Times New Roman" w:cs="Times New Roman"/>
                <w:lang w:val="fr-FR"/>
              </w:rPr>
              <w:t xml:space="preserve">Drozda, </w:t>
            </w:r>
            <w:r w:rsidRPr="002A59AA">
              <w:rPr>
                <w:rFonts w:ascii="Times New Roman" w:hAnsi="Times New Roman" w:cs="Times New Roman"/>
                <w:i/>
                <w:lang w:val="fr-FR"/>
              </w:rPr>
              <w:t xml:space="preserve">et al. </w:t>
            </w:r>
            <w:r w:rsidRPr="00B00E80">
              <w:rPr>
                <w:rFonts w:ascii="Times New Roman" w:hAnsi="Times New Roman" w:cs="Times New Roman"/>
              </w:rPr>
              <w:t xml:space="preserve">(2015) </w:t>
            </w:r>
            <w:r w:rsidRPr="00B00E80">
              <w:rPr>
                <w:rFonts w:cs="Times New Roman"/>
              </w:rPr>
              <w:fldChar w:fldCharType="begin"/>
            </w:r>
            <w:r w:rsidR="00BE2169">
              <w:rPr>
                <w:rFonts w:cs="Times New Roman"/>
              </w:rPr>
              <w:instrText xml:space="preserve"> ADDIN EN.CITE &lt;EndNote&gt;&lt;Cite&gt;&lt;Author&gt;Drozda&lt;/Author&gt;&lt;Year&gt;2015&lt;/Year&gt;&lt;RecNum&gt;83&lt;/RecNum&gt;&lt;DisplayText&gt;(70)&lt;/DisplayText&gt;&lt;record&gt;&lt;rec-number&gt;83&lt;/rec-number&gt;&lt;foreign-keys&gt;&lt;key app="EN" db-id="ss05wdtz4x59tpeaffpvpvfjde9t9wessdp2" timestamp="1437756345"&gt;83&lt;/key&gt;&lt;/foreign-keys&gt;&lt;ref-type name="Journal Article"&gt;17&lt;/ref-type&gt;&lt;contributors&gt;&lt;authors&gt;&lt;author&gt;Drozda, K.&lt;/author&gt;&lt;author&gt;Wong, S.&lt;/author&gt;&lt;author&gt;Patel, S. R.&lt;/author&gt;&lt;author&gt;Bress, A. P.&lt;/author&gt;&lt;author&gt;Nutescu, E. A.&lt;/author&gt;&lt;author&gt;Kittles, R. A.&lt;/author&gt;&lt;author&gt;Cavallari, L. H.&lt;/author&gt;&lt;/authors&gt;&lt;/contributors&gt;&lt;auth-address&gt;Departments of aPharmacy Practice bPharmacy Systems, Outcomes and Policy cCenter for Pharmacoepidemiology and Pharmacoeconomic Research dDepartment of Medicine, Section of Hematology and Oncology, University of Illinois at Chicago, Chicago, Illinois eDepartment of Pharmacotherapy and Translational Research, University of Florida at Gainesville, Gainesville, Florida, USA.&lt;/auth-address&gt;&lt;titles&gt;&lt;title&gt;Poor warfarin dose prediction with pharmacogenetic algorithms that exclude genotypes important for African Americans&lt;/title&gt;&lt;secondary-title&gt;Pharmacogenet Genomics&lt;/secondary-title&gt;&lt;alt-title&gt;Pharmacogenetics and genomics&lt;/alt-title&gt;&lt;/titles&gt;&lt;periodical&gt;&lt;full-title&gt;Pharmacogenet Genomics&lt;/full-title&gt;&lt;/periodical&gt;&lt;pages&gt;73-81&lt;/pages&gt;&lt;volume&gt;25&lt;/volume&gt;&lt;number&gt;2&lt;/number&gt;&lt;edition&gt;2014/12/03&lt;/edition&gt;&lt;dates&gt;&lt;year&gt;2015&lt;/year&gt;&lt;pub-dates&gt;&lt;date&gt;Feb&lt;/date&gt;&lt;/pub-dates&gt;&lt;/dates&gt;&lt;isbn&gt;1744-6880 (Electronic)&amp;#xD;1744-6872 (Linking)&lt;/isbn&gt;&lt;accession-num&gt;25461246&lt;/accession-num&gt;&lt;work-type&gt;Research Support, N.I.H., Extramural&lt;/work-type&gt;&lt;urls&gt;&lt;related-urls&gt;&lt;url&gt;http://www.ncbi.nlm.nih.gov/pubmed/25461246&lt;/url&gt;&lt;/related-urls&gt;&lt;/urls&gt;&lt;custom2&gt;4280295&lt;/custom2&gt;&lt;electronic-resource-num&gt;10.1097/FPC.0000000000000108&lt;/electronic-resource-num&gt;&lt;language&gt;eng&lt;/language&gt;&lt;/record&gt;&lt;/Cite&gt;&lt;/EndNote&gt;</w:instrText>
            </w:r>
            <w:r w:rsidRPr="00B00E80">
              <w:rPr>
                <w:rFonts w:cs="Times New Roman"/>
              </w:rPr>
              <w:fldChar w:fldCharType="separate"/>
            </w:r>
            <w:r w:rsidR="00BE2169" w:rsidRPr="00BE2169">
              <w:rPr>
                <w:rFonts w:ascii="Times New Roman" w:hAnsi="Times New Roman" w:cs="Times New Roman"/>
                <w:noProof/>
              </w:rPr>
              <w:t>(</w:t>
            </w:r>
            <w:hyperlink w:anchor="_ENREF_70" w:tooltip="Drozda, 2015 #83" w:history="1">
              <w:r w:rsidR="00BE2169" w:rsidRPr="00BE2169">
                <w:rPr>
                  <w:rFonts w:ascii="Times New Roman" w:hAnsi="Times New Roman" w:cs="Times New Roman"/>
                  <w:noProof/>
                </w:rPr>
                <w:t>70</w:t>
              </w:r>
            </w:hyperlink>
            <w:r w:rsidR="00BE2169" w:rsidRPr="00BE2169">
              <w:rPr>
                <w:rFonts w:ascii="Times New Roman" w:hAnsi="Times New Roman" w:cs="Times New Roman"/>
                <w:noProof/>
              </w:rPr>
              <w:t>)</w:t>
            </w:r>
            <w:r w:rsidRPr="00B00E80">
              <w:rPr>
                <w:rFonts w:cs="Times New Roman"/>
              </w:rPr>
              <w:fldChar w:fldCharType="end"/>
            </w:r>
          </w:p>
          <w:p w14:paraId="2FB9039A" w14:textId="4D60261D"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hAnsi="Times New Roman" w:cs="Times New Roman"/>
              </w:rPr>
              <w:t>Limdi, et al. (2015)</w:t>
            </w:r>
            <w:r w:rsidRPr="00B00E80">
              <w:rPr>
                <w:rFonts w:cs="Times New Roma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cs="Times New Roman"/>
              </w:rPr>
              <w:instrText xml:space="preserve"> ADDIN EN.CITE </w:instrText>
            </w:r>
            <w:r w:rsidR="00BE2169">
              <w:rPr>
                <w:rFonts w:cs="Times New Roma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cs="Times New Roman"/>
              </w:rPr>
              <w:instrText xml:space="preserve"> ADDIN EN.CITE.DATA </w:instrText>
            </w:r>
            <w:r w:rsidR="00BE2169">
              <w:rPr>
                <w:rFonts w:cs="Times New Roman"/>
              </w:rPr>
            </w:r>
            <w:r w:rsidR="00BE2169">
              <w:rPr>
                <w:rFonts w:cs="Times New Roman"/>
              </w:rPr>
              <w:fldChar w:fldCharType="end"/>
            </w:r>
            <w:r w:rsidRPr="00B00E80">
              <w:rPr>
                <w:rFonts w:cs="Times New Roman"/>
              </w:rPr>
              <w:fldChar w:fldCharType="separate"/>
            </w:r>
            <w:r w:rsidR="00BE2169" w:rsidRPr="00BE2169">
              <w:rPr>
                <w:rFonts w:ascii="Times New Roman" w:hAnsi="Times New Roman" w:cs="Times New Roman"/>
                <w:noProof/>
              </w:rPr>
              <w:t>(</w:t>
            </w:r>
            <w:hyperlink w:anchor="_ENREF_61" w:tooltip="Limdi, 2015 #151" w:history="1">
              <w:r w:rsidR="00BE2169" w:rsidRPr="00BE2169">
                <w:rPr>
                  <w:rFonts w:ascii="Times New Roman" w:hAnsi="Times New Roman" w:cs="Times New Roman"/>
                  <w:noProof/>
                </w:rPr>
                <w:t>61</w:t>
              </w:r>
            </w:hyperlink>
            <w:r w:rsidR="00BE2169" w:rsidRPr="00BE2169">
              <w:rPr>
                <w:rFonts w:ascii="Times New Roman" w:hAnsi="Times New Roman" w:cs="Times New Roman"/>
                <w:noProof/>
              </w:rPr>
              <w:t>)</w:t>
            </w:r>
            <w:r w:rsidRPr="00B00E80">
              <w:rPr>
                <w:rFonts w:cs="Times New Roman"/>
              </w:rPr>
              <w:fldChar w:fldCharType="end"/>
            </w:r>
          </w:p>
        </w:tc>
        <w:tc>
          <w:tcPr>
            <w:tcW w:w="2395" w:type="dxa"/>
            <w:noWrap/>
          </w:tcPr>
          <w:p w14:paraId="67CBE65D"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t>High</w:t>
            </w:r>
          </w:p>
          <w:p w14:paraId="14515933"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729E9D36"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638A2933"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Clinical </w:t>
            </w:r>
          </w:p>
        </w:tc>
        <w:tc>
          <w:tcPr>
            <w:tcW w:w="5652" w:type="dxa"/>
          </w:tcPr>
          <w:p w14:paraId="465B85FC"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00E80">
              <w:rPr>
                <w:rFonts w:ascii="Times New Roman" w:hAnsi="Times New Roman" w:cs="Times New Roman"/>
              </w:rPr>
              <w:t>With empiric warfarin dosing,</w:t>
            </w:r>
            <w:r w:rsidRPr="00B00E80">
              <w:rPr>
                <w:rFonts w:ascii="Times New Roman" w:eastAsia="Times New Roman" w:hAnsi="Times New Roman" w:cs="Times New Roman"/>
                <w:color w:val="000000"/>
                <w:lang w:eastAsia="zh-CN"/>
              </w:rPr>
              <w:t xml:space="preserve"> 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have shorter time</w:t>
            </w:r>
            <w:r w:rsidRPr="00B00E80">
              <w:rPr>
                <w:rFonts w:ascii="Times New Roman" w:eastAsia="Times New Roman" w:hAnsi="Times New Roman" w:cs="Times New Roman"/>
                <w:b/>
                <w:color w:val="000000"/>
                <w:lang w:eastAsia="zh-CN"/>
              </w:rPr>
              <w:t xml:space="preserve"> </w:t>
            </w:r>
            <w:r w:rsidRPr="00B00E80">
              <w:rPr>
                <w:rFonts w:ascii="Times New Roman" w:eastAsia="Times New Roman" w:hAnsi="Times New Roman" w:cs="Times New Roman"/>
                <w:color w:val="000000"/>
                <w:lang w:eastAsia="zh-CN"/>
              </w:rPr>
              <w:t>to therapeutic</w:t>
            </w:r>
            <w:r w:rsidRPr="00B00E80">
              <w:rPr>
                <w:rFonts w:ascii="Times New Roman" w:eastAsia="Times New Roman" w:hAnsi="Times New Roman" w:cs="Times New Roman"/>
                <w:b/>
                <w:color w:val="000000"/>
                <w:lang w:eastAsia="zh-CN"/>
              </w:rPr>
              <w:t xml:space="preserve"> </w:t>
            </w:r>
            <w:r w:rsidRPr="00B00E80">
              <w:rPr>
                <w:rFonts w:ascii="Times New Roman" w:eastAsia="Times New Roman" w:hAnsi="Times New Roman" w:cs="Times New Roman"/>
                <w:color w:val="000000"/>
                <w:lang w:eastAsia="zh-CN"/>
              </w:rPr>
              <w:t>INR.</w:t>
            </w:r>
          </w:p>
        </w:tc>
        <w:tc>
          <w:tcPr>
            <w:tcW w:w="3960" w:type="dxa"/>
          </w:tcPr>
          <w:p w14:paraId="402FE312" w14:textId="7777777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fr-FR" w:eastAsia="zh-CN"/>
              </w:rPr>
            </w:pPr>
            <w:r w:rsidRPr="002A59AA">
              <w:rPr>
                <w:rFonts w:ascii="Times New Roman" w:eastAsia="Times New Roman" w:hAnsi="Times New Roman" w:cs="Times New Roman"/>
                <w:b/>
                <w:color w:val="000000"/>
                <w:lang w:val="fr-FR" w:eastAsia="zh-CN"/>
              </w:rPr>
              <w:t xml:space="preserve">Supports statement: </w:t>
            </w:r>
          </w:p>
          <w:p w14:paraId="0827112B" w14:textId="4D8E4E5A"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uu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SdXVkPC9BdXRob3I+PFllYXI+MjAwODwvWWVhcj48UmVj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3MTAtMzwvcGFnZXM+PHZvbHVtZT41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dXVkPC9BdXRob3I+PFllYXI+MjAwODwvWWVhcj48UmVj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3MTAtMzwvcGFnZXM+PHZvbHVtZT41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1" w:tooltip="Ruud, 2008 #161" w:history="1">
              <w:r w:rsidR="00BE2169" w:rsidRPr="00BE2169">
                <w:rPr>
                  <w:rFonts w:ascii="Times New Roman" w:eastAsia="Times New Roman" w:hAnsi="Times New Roman" w:cs="Times New Roman"/>
                  <w:noProof/>
                  <w:color w:val="000000"/>
                  <w:lang w:val="fr-FR" w:eastAsia="zh-CN"/>
                </w:rPr>
                <w:t>7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DCA5A1D" w14:textId="042C6524"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Jorgens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2" w:tooltip="Jorgensen, 2009 #54" w:history="1">
              <w:r w:rsidR="00BE2169" w:rsidRPr="00BE2169">
                <w:rPr>
                  <w:rFonts w:ascii="Times New Roman" w:eastAsia="Times New Roman" w:hAnsi="Times New Roman" w:cs="Times New Roman"/>
                  <w:noProof/>
                  <w:color w:val="000000"/>
                  <w:lang w:val="fr-FR" w:eastAsia="zh-CN"/>
                </w:rPr>
                <w:t>7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6EFECEB" w14:textId="545E7D7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D60B9CE" w14:textId="751AC70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2C4E3C8" w14:textId="28F86025"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lastRenderedPageBreak/>
              <w:t xml:space="preserve">McMill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4" w:tooltip="McMillin, 2010 #162" w:history="1">
              <w:r w:rsidR="00BE2169" w:rsidRPr="00BE2169">
                <w:rPr>
                  <w:rFonts w:ascii="Times New Roman" w:eastAsia="Times New Roman" w:hAnsi="Times New Roman" w:cs="Times New Roman"/>
                  <w:noProof/>
                  <w:color w:val="000000"/>
                  <w:lang w:val="fr-FR" w:eastAsia="zh-CN"/>
                </w:rPr>
                <w:t>7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6636898" w14:textId="4284EADD"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Oz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PemVyPC9BdXRob3I+PFllYXI+MjAxMDwvWWVhcj48UmVj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PemVyPC9BdXRob3I+PFllYXI+MjAxMDwvWWVhcj48UmVj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5" w:tooltip="Ozer, 2010 #164" w:history="1">
              <w:r w:rsidR="00BE2169" w:rsidRPr="00BE2169">
                <w:rPr>
                  <w:rFonts w:ascii="Times New Roman" w:eastAsia="Times New Roman" w:hAnsi="Times New Roman" w:cs="Times New Roman"/>
                  <w:noProof/>
                  <w:color w:val="000000"/>
                  <w:lang w:val="fr-FR" w:eastAsia="zh-CN"/>
                </w:rPr>
                <w:t>7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EB0494A" w14:textId="6F97565B"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Zhong,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1) </w:t>
            </w:r>
            <w:r w:rsidRPr="00B00E80">
              <w:rPr>
                <w:rFonts w:eastAsia="Times New Roman" w:cs="Times New Roman"/>
                <w:color w:val="000000"/>
                <w:lang w:eastAsia="zh-CN"/>
              </w:rPr>
              <w:fldChar w:fldCharType="begin">
                <w:fldData xml:space="preserve">PEVuZE5vdGU+PENpdGU+PEF1dGhvcj5aaG9uZzwvQXV0aG9yPjxZZWFyPjIwMTE8L1llYXI+PFJl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NTgxLTkw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aaG9uZzwvQXV0aG9yPjxZZWFyPjIwMTE8L1llYXI+PFJl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NTgxLTkw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76" w:tooltip="Zhong, 2011 #163" w:history="1">
              <w:r w:rsidR="00BE2169" w:rsidRPr="00BE2169">
                <w:rPr>
                  <w:rFonts w:ascii="Times New Roman" w:eastAsia="Times New Roman" w:hAnsi="Times New Roman" w:cs="Times New Roman"/>
                  <w:noProof/>
                  <w:color w:val="000000"/>
                  <w:lang w:eastAsia="zh-CN"/>
                </w:rPr>
                <w:t>76</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3BF86CF5"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p w14:paraId="4478BB03"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b/>
                <w:lang w:eastAsia="zh-CN"/>
              </w:rPr>
              <w:t>Does not support statement:</w:t>
            </w:r>
            <w:r w:rsidRPr="00B00E80">
              <w:rPr>
                <w:rFonts w:ascii="Times New Roman" w:eastAsia="Times New Roman" w:hAnsi="Times New Roman" w:cs="Times New Roman"/>
                <w:lang w:eastAsia="zh-CN"/>
              </w:rPr>
              <w:t xml:space="preserve"> </w:t>
            </w:r>
          </w:p>
          <w:p w14:paraId="66AB2AEB" w14:textId="6A0E7C92"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B00E80">
              <w:rPr>
                <w:rFonts w:ascii="Times New Roman" w:eastAsia="Times New Roman" w:hAnsi="Times New Roman" w:cs="Times New Roman"/>
                <w:color w:val="000000"/>
                <w:lang w:eastAsia="zh-CN"/>
              </w:rPr>
              <w:t xml:space="preserve">Higashi, </w:t>
            </w:r>
            <w:r w:rsidRPr="00B00E80">
              <w:rPr>
                <w:rFonts w:ascii="Times New Roman" w:eastAsia="Times New Roman" w:hAnsi="Times New Roman" w:cs="Times New Roman"/>
                <w:i/>
                <w:color w:val="000000"/>
                <w:lang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7" w:tooltip="Higashi, 2002 #22" w:history="1">
              <w:r w:rsidR="00BE2169" w:rsidRPr="00BE2169">
                <w:rPr>
                  <w:rFonts w:ascii="Times New Roman" w:eastAsia="Times New Roman" w:hAnsi="Times New Roman" w:cs="Times New Roman"/>
                  <w:noProof/>
                  <w:color w:val="000000"/>
                  <w:lang w:val="fr-FR" w:eastAsia="zh-CN"/>
                </w:rPr>
                <w:t>7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4F9A687D" w14:textId="4DE0CF2C"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8" w:tooltip="Limdi, 2008 #57" w:history="1">
              <w:r w:rsidR="00BE2169" w:rsidRPr="00BE2169">
                <w:rPr>
                  <w:rFonts w:ascii="Times New Roman" w:eastAsia="Times New Roman" w:hAnsi="Times New Roman" w:cs="Times New Roman"/>
                  <w:noProof/>
                  <w:color w:val="000000"/>
                  <w:lang w:val="fr-FR" w:eastAsia="zh-CN"/>
                </w:rPr>
                <w:t>7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1A76B8F" w14:textId="019A1E89"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war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9" w:tooltip="Schwarz, 2008 #65" w:history="1">
              <w:r w:rsidR="00BE2169" w:rsidRPr="00BE2169">
                <w:rPr>
                  <w:rFonts w:ascii="Times New Roman" w:eastAsia="Times New Roman" w:hAnsi="Times New Roman" w:cs="Times New Roman"/>
                  <w:noProof/>
                  <w:color w:val="000000"/>
                  <w:lang w:val="fr-FR" w:eastAsia="zh-CN"/>
                </w:rPr>
                <w:t>7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ED63939" w14:textId="5FFBE55C"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0" w:tooltip="Li, 2009 #166" w:history="1">
              <w:r w:rsidR="00BE2169" w:rsidRPr="00BE2169">
                <w:rPr>
                  <w:rFonts w:ascii="Times New Roman" w:eastAsia="Times New Roman" w:hAnsi="Times New Roman" w:cs="Times New Roman"/>
                  <w:noProof/>
                  <w:color w:val="000000"/>
                  <w:lang w:val="fr-FR" w:eastAsia="zh-CN"/>
                </w:rPr>
                <w:t>8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B5E0551" w14:textId="2B6FDE98"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1" w:tooltip="Wadelius, 2009 #155" w:history="1">
              <w:r w:rsidR="00BE2169" w:rsidRPr="00BE2169">
                <w:rPr>
                  <w:rFonts w:ascii="Times New Roman" w:eastAsia="Times New Roman" w:hAnsi="Times New Roman" w:cs="Times New Roman"/>
                  <w:noProof/>
                  <w:color w:val="000000"/>
                  <w:lang w:eastAsia="zh-CN"/>
                </w:rPr>
                <w:t>8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0FEC474" w14:textId="7124BAC2"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Lund,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2" w:tooltip="Lund, 2012 #61" w:history="1">
              <w:r w:rsidR="00BE2169" w:rsidRPr="00BE2169">
                <w:rPr>
                  <w:rFonts w:ascii="Times New Roman" w:eastAsia="Times New Roman" w:hAnsi="Times New Roman" w:cs="Times New Roman"/>
                  <w:noProof/>
                  <w:color w:val="000000"/>
                  <w:lang w:eastAsia="zh-CN"/>
                </w:rPr>
                <w:t>8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6E08497" w14:textId="1D947CD0"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Biss,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3" w:tooltip="Biss, 2012 #125" w:history="1">
              <w:r w:rsidR="00BE2169" w:rsidRPr="00BE2169">
                <w:rPr>
                  <w:rFonts w:ascii="Times New Roman" w:eastAsia="Times New Roman" w:hAnsi="Times New Roman" w:cs="Times New Roman"/>
                  <w:noProof/>
                  <w:color w:val="000000"/>
                  <w:lang w:eastAsia="zh-CN"/>
                </w:rPr>
                <w:t>83</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0E4B585F"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Weak</w:t>
            </w:r>
          </w:p>
          <w:p w14:paraId="7B89DADF"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10F3DCEA"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4A0218BA"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4D7B7801"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hAnsi="Times New Roman" w:cs="Times New Roman"/>
              </w:rPr>
              <w:t>With empiric warfarin dosing,</w:t>
            </w:r>
            <w:r w:rsidRPr="00B00E80">
              <w:rPr>
                <w:rFonts w:ascii="Times New Roman" w:eastAsia="Times New Roman" w:hAnsi="Times New Roman" w:cs="Times New Roman"/>
                <w:color w:val="000000"/>
                <w:lang w:eastAsia="zh-CN"/>
              </w:rPr>
              <w:t xml:space="preserve"> 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require more time to achieve stable dose.</w:t>
            </w:r>
          </w:p>
        </w:tc>
        <w:tc>
          <w:tcPr>
            <w:tcW w:w="3960" w:type="dxa"/>
          </w:tcPr>
          <w:p w14:paraId="14B78F70" w14:textId="7777777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Supports statement:</w:t>
            </w:r>
            <w:r w:rsidRPr="002A59AA">
              <w:rPr>
                <w:rFonts w:ascii="Times New Roman" w:eastAsia="Times New Roman" w:hAnsi="Times New Roman" w:cs="Times New Roman"/>
                <w:color w:val="000000"/>
                <w:lang w:val="fr-FR" w:eastAsia="zh-CN"/>
              </w:rPr>
              <w:t xml:space="preserve"> </w:t>
            </w:r>
          </w:p>
          <w:p w14:paraId="610683B1" w14:textId="630A49F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igas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7" w:tooltip="Higashi, 2002 #22" w:history="1">
              <w:r w:rsidR="00BE2169" w:rsidRPr="00BE2169">
                <w:rPr>
                  <w:rFonts w:ascii="Times New Roman" w:eastAsia="Times New Roman" w:hAnsi="Times New Roman" w:cs="Times New Roman"/>
                  <w:noProof/>
                  <w:color w:val="000000"/>
                  <w:lang w:val="fr-FR" w:eastAsia="zh-CN"/>
                </w:rPr>
                <w:t>7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1F70C7E" w14:textId="08B9D0D6"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DA72CE5" w14:textId="26CD773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8" w:tooltip="Limdi, 2008 #57" w:history="1">
              <w:r w:rsidR="00BE2169" w:rsidRPr="00BE2169">
                <w:rPr>
                  <w:rFonts w:ascii="Times New Roman" w:eastAsia="Times New Roman" w:hAnsi="Times New Roman" w:cs="Times New Roman"/>
                  <w:noProof/>
                  <w:color w:val="000000"/>
                  <w:lang w:val="fr-FR" w:eastAsia="zh-CN"/>
                </w:rPr>
                <w:t>7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1720EFA" w14:textId="56F2718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war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9" w:tooltip="Schwarz, 2008 #65" w:history="1">
              <w:r w:rsidR="00BE2169" w:rsidRPr="00BE2169">
                <w:rPr>
                  <w:rFonts w:ascii="Times New Roman" w:eastAsia="Times New Roman" w:hAnsi="Times New Roman" w:cs="Times New Roman"/>
                  <w:noProof/>
                  <w:color w:val="000000"/>
                  <w:lang w:val="fr-FR" w:eastAsia="zh-CN"/>
                </w:rPr>
                <w:t>7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FB57917" w14:textId="2D0793F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raco,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DYXJhY288L0F1dGhvcj48WWVhcj4yMDA4PC9ZZWFyPjxS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JhY288L0F1dGhvcj48WWVhcj4yMDA4PC9ZZWFyPjxS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5" w:tooltip="Caraco, 2008 #58" w:history="1">
              <w:r w:rsidR="00BE2169" w:rsidRPr="00BE2169">
                <w:rPr>
                  <w:rFonts w:ascii="Times New Roman" w:eastAsia="Times New Roman" w:hAnsi="Times New Roman" w:cs="Times New Roman"/>
                  <w:noProof/>
                  <w:color w:val="000000"/>
                  <w:lang w:val="fr-FR" w:eastAsia="zh-CN"/>
                </w:rPr>
                <w:t>8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FF35341" w14:textId="62C28050"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6" w:tooltip="Kim, 2009 #55" w:history="1">
              <w:r w:rsidR="00BE2169" w:rsidRPr="00BE2169">
                <w:rPr>
                  <w:rFonts w:ascii="Times New Roman" w:eastAsia="Times New Roman" w:hAnsi="Times New Roman" w:cs="Times New Roman"/>
                  <w:noProof/>
                  <w:color w:val="000000"/>
                  <w:lang w:val="fr-FR" w:eastAsia="zh-CN"/>
                </w:rPr>
                <w:t>8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4CDADAB" w14:textId="00C2F66D"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Jorgensen,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9) </w:t>
            </w:r>
            <w:r w:rsidRPr="00B00E80">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72" w:tooltip="Jorgensen, 2009 #54" w:history="1">
              <w:r w:rsidR="00BE2169" w:rsidRPr="00BE2169">
                <w:rPr>
                  <w:rFonts w:ascii="Times New Roman" w:eastAsia="Times New Roman" w:hAnsi="Times New Roman" w:cs="Times New Roman"/>
                  <w:noProof/>
                  <w:color w:val="000000"/>
                  <w:lang w:eastAsia="zh-CN"/>
                </w:rPr>
                <w:t>7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718C56C7" w14:textId="3B359758"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Lund,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2" w:tooltip="Lund, 2012 #61" w:history="1">
              <w:r w:rsidR="00BE2169" w:rsidRPr="00BE2169">
                <w:rPr>
                  <w:rFonts w:ascii="Times New Roman" w:eastAsia="Times New Roman" w:hAnsi="Times New Roman" w:cs="Times New Roman"/>
                  <w:noProof/>
                  <w:color w:val="000000"/>
                  <w:lang w:eastAsia="zh-CN"/>
                </w:rPr>
                <w:t>8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FEA1272"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p w14:paraId="41D26685"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b/>
                <w:color w:val="000000"/>
                <w:lang w:eastAsia="zh-CN"/>
              </w:rPr>
              <w:t>Does not support statement:</w:t>
            </w:r>
            <w:r w:rsidRPr="00B00E80">
              <w:rPr>
                <w:rFonts w:ascii="Times New Roman" w:eastAsia="Times New Roman" w:hAnsi="Times New Roman" w:cs="Times New Roman"/>
                <w:color w:val="000000"/>
                <w:lang w:eastAsia="zh-CN"/>
              </w:rPr>
              <w:t xml:space="preserve"> </w:t>
            </w:r>
          </w:p>
          <w:p w14:paraId="3FB3E49E" w14:textId="0A2A05C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7" w:tooltip="Lima, 2008 #66" w:history="1">
              <w:r w:rsidR="00BE2169" w:rsidRPr="00BE2169">
                <w:rPr>
                  <w:rFonts w:ascii="Times New Roman" w:eastAsia="Times New Roman" w:hAnsi="Times New Roman" w:cs="Times New Roman"/>
                  <w:noProof/>
                  <w:color w:val="000000"/>
                  <w:lang w:val="fr-FR" w:eastAsia="zh-CN"/>
                </w:rPr>
                <w:t>8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356553E" w14:textId="024BF77F"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3" w:tooltip="Biss, 2012 #125" w:history="1">
              <w:r w:rsidR="00BE2169" w:rsidRPr="00BE2169">
                <w:rPr>
                  <w:rFonts w:ascii="Times New Roman" w:eastAsia="Times New Roman" w:hAnsi="Times New Roman" w:cs="Times New Roman"/>
                  <w:noProof/>
                  <w:color w:val="000000"/>
                  <w:lang w:eastAsia="zh-CN"/>
                </w:rPr>
                <w:t>83</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52110F2D" w14:textId="49362E7B"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Finkelman,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Finkelman&lt;/Author&gt;&lt;Year&gt;2015&lt;/Year&gt;&lt;RecNum&gt;159&lt;/RecNum&gt;&lt;DisplayText&gt;(88)&lt;/DisplayText&gt;&lt;record&gt;&lt;rec-number&gt;159&lt;/rec-number&gt;&lt;foreign-keys&gt;&lt;key app="EN" db-id="ss05wdtz4x59tpeaffpvpvfjde9t9wessdp2" timestamp="1451498573"&gt;159&lt;/key&gt;&lt;/foreign-keys&gt;&lt;ref-type name="Journal Article"&gt;17&lt;/ref-type&gt;&lt;contributors&gt;&lt;authors&gt;&lt;author&gt;Finkelman, B. S.&lt;/author&gt;&lt;author&gt;French, B.&lt;/author&gt;&lt;author&gt;Bershaw, L.&lt;/author&gt;&lt;author&gt;Kimmel, S. E.&lt;/author&gt;&lt;/authors&gt;&lt;/contributors&gt;&lt;auth-address&gt;Department of Biostatistics and Epidemiology, Center for Clinical Epidemiology and Biostatistics, Perelman School of Medicine, University of Pennsylvania, Philadelphia, PA, USA.&lt;/auth-address&gt;&lt;titles&gt;&lt;title&gt;Factors affecting time to maintenance dose in patients initiating warfarin&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228-36&lt;/pages&gt;&lt;volume&gt;24&lt;/volume&gt;&lt;number&gt;3&lt;/number&gt;&lt;edition&gt;2014/12/17&lt;/edition&gt;&lt;dates&gt;&lt;year&gt;2015&lt;/year&gt;&lt;pub-dates&gt;&lt;date&gt;Mar&lt;/date&gt;&lt;/pub-dates&gt;&lt;/dates&gt;&lt;isbn&gt;1099-1557 (Electronic)&amp;#xD;1053-8569 (Linking)&lt;/isbn&gt;&lt;accession-num&gt;25504915&lt;/accession-num&gt;&lt;work-type&gt;Research Support, N.I.H., Extramural&lt;/work-type&gt;&lt;urls&gt;&lt;related-urls&gt;&lt;url&gt;http://www.ncbi.nlm.nih.gov/pubmed/25504915&lt;/url&gt;&lt;/related-urls&gt;&lt;/urls&gt;&lt;custom2&gt;4570031&lt;/custom2&gt;&lt;electronic-resource-num&gt;10.1002/pds.3735&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8" w:tooltip="Finkelman, 2015 #159" w:history="1">
              <w:r w:rsidR="00BE2169" w:rsidRPr="00BE2169">
                <w:rPr>
                  <w:rFonts w:ascii="Times New Roman" w:eastAsia="Times New Roman" w:hAnsi="Times New Roman" w:cs="Times New Roman"/>
                  <w:noProof/>
                  <w:color w:val="000000"/>
                  <w:lang w:eastAsia="zh-CN"/>
                </w:rPr>
                <w:t>8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738021AA"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p w14:paraId="15985B51"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6F95807D"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766EB01B"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0F66F75E" w14:textId="4E90729B"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hAnsi="Times New Roman" w:cs="Times New Roman"/>
              </w:rPr>
              <w:t>With empiric warfarin dosing,</w:t>
            </w:r>
            <w:r w:rsidRPr="00B00E80">
              <w:rPr>
                <w:rFonts w:ascii="Times New Roman" w:eastAsia="Times New Roman" w:hAnsi="Times New Roman" w:cs="Times New Roman"/>
                <w:color w:val="000000"/>
                <w:lang w:eastAsia="zh-CN"/>
              </w:rPr>
              <w:t xml:space="preserve"> 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have less time in</w:t>
            </w:r>
            <w:r w:rsidRPr="00B00E80">
              <w:rPr>
                <w:rFonts w:ascii="Times New Roman" w:eastAsia="Times New Roman" w:hAnsi="Times New Roman" w:cs="Times New Roman"/>
                <w:b/>
                <w:color w:val="000000"/>
                <w:lang w:eastAsia="zh-CN"/>
              </w:rPr>
              <w:t xml:space="preserve"> </w:t>
            </w:r>
            <w:r w:rsidRPr="00B00E80">
              <w:rPr>
                <w:rFonts w:ascii="Times New Roman" w:eastAsia="Times New Roman" w:hAnsi="Times New Roman" w:cs="Times New Roman"/>
                <w:color w:val="000000"/>
                <w:lang w:eastAsia="zh-CN"/>
              </w:rPr>
              <w:t>INR</w:t>
            </w:r>
            <w:r w:rsidRPr="00B00E80" w:rsidDel="00C87B7B">
              <w:rPr>
                <w:rFonts w:ascii="Times New Roman" w:eastAsia="Times New Roman" w:hAnsi="Times New Roman" w:cs="Times New Roman"/>
                <w:color w:val="000000"/>
                <w:lang w:eastAsia="zh-CN"/>
              </w:rPr>
              <w:t xml:space="preserve"> </w:t>
            </w:r>
            <w:r w:rsidRPr="00B00E80">
              <w:rPr>
                <w:rFonts w:ascii="Times New Roman" w:eastAsia="Times New Roman" w:hAnsi="Times New Roman" w:cs="Times New Roman"/>
                <w:color w:val="000000"/>
                <w:lang w:eastAsia="zh-CN"/>
              </w:rPr>
              <w:t>therapeutic range (TTR)</w:t>
            </w:r>
            <w:r w:rsidR="00412F5A" w:rsidRPr="00B00E80">
              <w:rPr>
                <w:rFonts w:ascii="Times New Roman" w:eastAsia="Times New Roman" w:hAnsi="Times New Roman" w:cs="Times New Roman"/>
                <w:color w:val="000000"/>
                <w:lang w:eastAsia="zh-CN"/>
              </w:rPr>
              <w:t xml:space="preserve"> early in the course of therapy</w:t>
            </w:r>
            <w:r w:rsidRPr="00B00E80">
              <w:rPr>
                <w:rFonts w:ascii="Times New Roman" w:eastAsia="Times New Roman" w:hAnsi="Times New Roman" w:cs="Times New Roman"/>
                <w:color w:val="000000"/>
                <w:lang w:eastAsia="zh-CN"/>
              </w:rPr>
              <w:t>.</w:t>
            </w:r>
          </w:p>
        </w:tc>
        <w:tc>
          <w:tcPr>
            <w:tcW w:w="3960" w:type="dxa"/>
          </w:tcPr>
          <w:p w14:paraId="7C2C98DA" w14:textId="7777777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Supports statement:</w:t>
            </w:r>
          </w:p>
          <w:p w14:paraId="55F0DCE1" w14:textId="11196B5C"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4567CFB" w14:textId="31500753"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7" w:tooltip="Lima, 2008 #66" w:history="1">
              <w:r w:rsidR="00BE2169" w:rsidRPr="00BE2169">
                <w:rPr>
                  <w:rFonts w:ascii="Times New Roman" w:eastAsia="Times New Roman" w:hAnsi="Times New Roman" w:cs="Times New Roman"/>
                  <w:noProof/>
                  <w:color w:val="000000"/>
                  <w:lang w:val="fr-FR" w:eastAsia="zh-CN"/>
                </w:rPr>
                <w:t>8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5056979" w14:textId="6D463185"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BAC1AF4" w14:textId="326E3726"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EF0A593" w14:textId="5DDB846A"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kov,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Ta292PC9BdXRob3I+PFllYXI+MjAxMzwvWWVhcj48UmVj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a292PC9BdXRob3I+PFllYXI+MjAxMzwvWWVhcj48UmVj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9" w:tooltip="Skov, 2013 #94" w:history="1">
              <w:r w:rsidR="00BE2169" w:rsidRPr="00BE2169">
                <w:rPr>
                  <w:rFonts w:ascii="Times New Roman" w:eastAsia="Times New Roman" w:hAnsi="Times New Roman" w:cs="Times New Roman"/>
                  <w:noProof/>
                  <w:color w:val="000000"/>
                  <w:lang w:val="fr-FR" w:eastAsia="zh-CN"/>
                </w:rPr>
                <w:t>8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10CCFC4" w14:textId="78814999"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lastRenderedPageBreak/>
              <w:t>Does not support statement:</w:t>
            </w:r>
            <w:r w:rsidRPr="002A59AA">
              <w:rPr>
                <w:rFonts w:ascii="Times New Roman" w:eastAsia="Times New Roman" w:hAnsi="Times New Roman" w:cs="Times New Roman"/>
                <w:color w:val="000000"/>
                <w:lang w:val="fr-FR" w:eastAsia="zh-CN"/>
              </w:rPr>
              <w:t xml:space="preserve"> Taub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Taube&lt;/Author&gt;&lt;Year&gt;2000&lt;/Year&gt;&lt;RecNum&gt;21&lt;/RecNum&gt;&lt;DisplayText&gt;(50)&lt;/DisplayText&gt;&lt;record&gt;&lt;rec-number&gt;21&lt;/rec-number&gt;&lt;foreign-keys&gt;&lt;key app="EN" db-id="ss05wdtz4x59tpeaffpvpvfjde9t9wessdp2" timestamp="1437594319"&gt;21&lt;/key&gt;&lt;/foreign-keys&gt;&lt;ref-type name="Journal Article"&gt;17&lt;/ref-type&gt;&lt;contributors&gt;&lt;authors&gt;&lt;author&gt;Taube, J.&lt;/author&gt;&lt;author&gt;Halsall, D.&lt;/author&gt;&lt;author&gt;Baglin, T.&lt;/author&gt;&lt;/authors&gt;&lt;/contributors&gt;&lt;auth-address&gt;Department of Haematology, Addenbrooke&amp;apos;s NHS Trust, Cambridge, United Kingdom.&lt;/auth-address&gt;&lt;titles&gt;&lt;title&gt;Influence of cytochrome P-450 CYP2C9 polymorphisms on warfarin sensitivity and risk of over-anticoagulation in patients on long-term treatment&lt;/title&gt;&lt;secondary-title&gt;Blood&lt;/secondary-title&gt;&lt;/titles&gt;&lt;periodical&gt;&lt;full-title&gt;Blood&lt;/full-title&gt;&lt;/periodical&gt;&lt;pages&gt;1816-9&lt;/pages&gt;&lt;volume&gt;96&lt;/volume&gt;&lt;number&gt;5&lt;/number&gt;&lt;edition&gt;2000/08/29&lt;/edition&gt;&lt;keywords&gt;&lt;keyword&gt;Alleles&lt;/keyword&gt;&lt;keyword&gt;Anticoagulants/*adverse effects/therapeutic use&lt;/keyword&gt;&lt;keyword&gt;*Aryl Hydrocarbon Hydroxylases&lt;/keyword&gt;&lt;keyword&gt;Blood Coagulation/drug effects&lt;/keyword&gt;&lt;keyword&gt;Cohort Studies&lt;/keyword&gt;&lt;keyword&gt;Cytochrome P-450 Enzyme System/*genetics&lt;/keyword&gt;&lt;keyword&gt;Dose-Response Relationship, Drug&lt;/keyword&gt;&lt;keyword&gt;Genotype&lt;/keyword&gt;&lt;keyword&gt;Humans&lt;/keyword&gt;&lt;keyword&gt;International Normalized Ratio&lt;/keyword&gt;&lt;keyword&gt;Polymorphism, Genetic&lt;/keyword&gt;&lt;keyword&gt;Risk Factors&lt;/keyword&gt;&lt;keyword&gt;Statistics as Topic&lt;/keyword&gt;&lt;keyword&gt;*Steroid 16-alpha-Hydroxylase&lt;/keyword&gt;&lt;keyword&gt;Steroid Hydroxylases/*genetics&lt;/keyword&gt;&lt;keyword&gt;Time Factors&lt;/keyword&gt;&lt;keyword&gt;Warfarin/*adverse effects/therapeutic use&lt;/keyword&gt;&lt;/keywords&gt;&lt;dates&gt;&lt;year&gt;2000&lt;/year&gt;&lt;pub-dates&gt;&lt;date&gt;Sep 1&lt;/date&gt;&lt;/pub-dates&gt;&lt;/dates&gt;&lt;isbn&gt;0006-4971 (Print)&amp;#xD;0006-4971 (Linking)&lt;/isbn&gt;&lt;accession-num&gt;10961881&lt;/accession-num&gt;&lt;urls&gt;&lt;related-urls&gt;&lt;url&gt;http://www.ncbi.nlm.nih.gov/pubmed/1096188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0" w:tooltip="Taube, 2000 #21" w:history="1">
              <w:r w:rsidR="00BE2169" w:rsidRPr="00BE2169">
                <w:rPr>
                  <w:rFonts w:ascii="Times New Roman" w:eastAsia="Times New Roman" w:hAnsi="Times New Roman" w:cs="Times New Roman"/>
                  <w:noProof/>
                  <w:color w:val="000000"/>
                  <w:lang w:val="fr-FR" w:eastAsia="zh-CN"/>
                </w:rPr>
                <w:t>5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B4BBF29" w14:textId="147D04A0"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Moreau,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90" w:tooltip="Moreau, 2012 #117" w:history="1">
              <w:r w:rsidR="00BE2169" w:rsidRPr="00BE2169">
                <w:rPr>
                  <w:rFonts w:ascii="Times New Roman" w:eastAsia="Times New Roman" w:hAnsi="Times New Roman" w:cs="Times New Roman"/>
                  <w:noProof/>
                  <w:color w:val="000000"/>
                  <w:lang w:eastAsia="zh-CN"/>
                </w:rPr>
                <w:t>90</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03F17020"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Moderate</w:t>
            </w:r>
          </w:p>
          <w:p w14:paraId="60672223"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33EBFF86" w14:textId="77777777" w:rsidTr="00516B4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38" w:type="dxa"/>
            <w:noWrap/>
          </w:tcPr>
          <w:p w14:paraId="556F2B34"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24D94408"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With empiric warfarin dosing, 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CYP2C9*3 are at increased risk of over-anticoagulation (INR&gt;4).</w:t>
            </w:r>
          </w:p>
        </w:tc>
        <w:tc>
          <w:tcPr>
            <w:tcW w:w="3960" w:type="dxa"/>
          </w:tcPr>
          <w:p w14:paraId="3E13AE17" w14:textId="7777777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Supports statement:</w:t>
            </w:r>
            <w:r w:rsidRPr="002A59AA">
              <w:rPr>
                <w:rFonts w:ascii="Times New Roman" w:eastAsia="Times New Roman" w:hAnsi="Times New Roman" w:cs="Times New Roman"/>
                <w:color w:val="000000"/>
                <w:lang w:val="fr-FR" w:eastAsia="zh-CN"/>
              </w:rPr>
              <w:t xml:space="preserve"> </w:t>
            </w:r>
          </w:p>
          <w:p w14:paraId="140A7144" w14:textId="36B04DBA"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igas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7" w:tooltip="Higashi, 2002 #22" w:history="1">
              <w:r w:rsidR="00BE2169" w:rsidRPr="00BE2169">
                <w:rPr>
                  <w:rFonts w:ascii="Times New Roman" w:eastAsia="Times New Roman" w:hAnsi="Times New Roman" w:cs="Times New Roman"/>
                  <w:noProof/>
                  <w:color w:val="000000"/>
                  <w:lang w:val="fr-FR" w:eastAsia="zh-CN"/>
                </w:rPr>
                <w:t>7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FA7E710" w14:textId="6BAB533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eyvan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4) </w:t>
            </w:r>
            <w:r w:rsidRPr="00B00E80">
              <w:rPr>
                <w:rFonts w:eastAsia="Times New Roman" w:cs="Times New Roman"/>
                <w:color w:val="000000"/>
                <w:lang w:eastAsia="zh-CN"/>
              </w:rPr>
              <w:fldChar w:fldCharType="begin">
                <w:fldData xml:space="preserve">PEVuZE5vdGU+PENpdGU+PEF1dGhvcj5QZXl2YW5kaTwvQXV0aG9yPjxZZWFyPjIwMDQ8L1llYXI+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ZXl2YW5kaTwvQXV0aG9yPjxZZWFyPjIwMDQ8L1llYXI+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1" w:tooltip="Peyvandi, 2004 #24" w:history="1">
              <w:r w:rsidR="00BE2169" w:rsidRPr="00BE2169">
                <w:rPr>
                  <w:rFonts w:ascii="Times New Roman" w:eastAsia="Times New Roman" w:hAnsi="Times New Roman" w:cs="Times New Roman"/>
                  <w:noProof/>
                  <w:color w:val="000000"/>
                  <w:lang w:val="fr-FR" w:eastAsia="zh-CN"/>
                </w:rPr>
                <w:t>9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75834D8" w14:textId="46791FDF"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Voor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Wb29yYTwvQXV0aG9yPjxZZWFyPjIwMDU8L1llYXI+PFJl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cwMC01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b29yYTwvQXV0aG9yPjxZZWFyPjIwMDU8L1llYXI+PFJl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cwMC01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2" w:tooltip="Voora, 2005 #67" w:history="1">
              <w:r w:rsidR="00BE2169" w:rsidRPr="00BE2169">
                <w:rPr>
                  <w:rFonts w:ascii="Times New Roman" w:eastAsia="Times New Roman" w:hAnsi="Times New Roman" w:cs="Times New Roman"/>
                  <w:noProof/>
                  <w:color w:val="000000"/>
                  <w:lang w:val="fr-FR" w:eastAsia="zh-CN"/>
                </w:rPr>
                <w:t>9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DF008D4" w14:textId="0D85C0C0"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ea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LZWFsZXk8L0F1dGhvcj48WWVhcj4yMDA3PC9ZZWFyPjxS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ZWFsZXk8L0F1dGhvcj48WWVhcj4yMDA3PC9ZZWFyPjxS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3" w:tooltip="Kealey, 2007 #169" w:history="1">
              <w:r w:rsidR="00BE2169" w:rsidRPr="00BE2169">
                <w:rPr>
                  <w:rFonts w:ascii="Times New Roman" w:eastAsia="Times New Roman" w:hAnsi="Times New Roman" w:cs="Times New Roman"/>
                  <w:noProof/>
                  <w:color w:val="000000"/>
                  <w:lang w:val="fr-FR" w:eastAsia="zh-CN"/>
                </w:rPr>
                <w:t>9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C8F75FE" w14:textId="26204A0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nders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BbmRlcnNvbjwvQXV0aG9yPjxZZWFyPjIwMDc8L1llYXI+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YzLTcwPC9wYWdlcz48dm9sdW1lPjExNjwvdm9sdW1lPjxudW1iZXI+MjI8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Dc8L1llYXI+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YzLTcwPC9wYWdlcz48dm9sdW1lPjExNjwvdm9sdW1lPjxudW1iZXI+MjI8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4" w:tooltip="Anderson, 2007 #64" w:history="1">
              <w:r w:rsidR="00BE2169" w:rsidRPr="00BE2169">
                <w:rPr>
                  <w:rFonts w:ascii="Times New Roman" w:eastAsia="Times New Roman" w:hAnsi="Times New Roman" w:cs="Times New Roman"/>
                  <w:noProof/>
                  <w:color w:val="000000"/>
                  <w:lang w:val="fr-FR" w:eastAsia="zh-CN"/>
                </w:rPr>
                <w:t>9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6AE8E54" w14:textId="07852505"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1970C81" w14:textId="5CD00D7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war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9" w:tooltip="Schwarz, 2008 #65" w:history="1">
              <w:r w:rsidR="00BE2169" w:rsidRPr="00BE2169">
                <w:rPr>
                  <w:rFonts w:ascii="Times New Roman" w:eastAsia="Times New Roman" w:hAnsi="Times New Roman" w:cs="Times New Roman"/>
                  <w:noProof/>
                  <w:color w:val="000000"/>
                  <w:lang w:val="fr-FR" w:eastAsia="zh-CN"/>
                </w:rPr>
                <w:t>7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AC75821" w14:textId="0E89A729"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7" w:tooltip="Lima, 2008 #66" w:history="1">
              <w:r w:rsidR="00BE2169" w:rsidRPr="00BE2169">
                <w:rPr>
                  <w:rFonts w:ascii="Times New Roman" w:eastAsia="Times New Roman" w:hAnsi="Times New Roman" w:cs="Times New Roman"/>
                  <w:noProof/>
                  <w:color w:val="000000"/>
                  <w:lang w:val="fr-FR" w:eastAsia="zh-CN"/>
                </w:rPr>
                <w:t>8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C8CA45B" w14:textId="3F60FA0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uu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SdXVkPC9BdXRob3I+PFllYXI+MjAwODwvWWVhcj48UmVj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3MTAtMzwvcGFnZXM+PHZvbHVtZT41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dXVkPC9BdXRob3I+PFllYXI+MjAwODwvWWVhcj48UmVj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1" w:tooltip="Ruud, 2008 #161" w:history="1">
              <w:r w:rsidR="00BE2169" w:rsidRPr="00BE2169">
                <w:rPr>
                  <w:rFonts w:ascii="Times New Roman" w:eastAsia="Times New Roman" w:hAnsi="Times New Roman" w:cs="Times New Roman"/>
                  <w:noProof/>
                  <w:color w:val="000000"/>
                  <w:lang w:val="fr-FR" w:eastAsia="zh-CN"/>
                </w:rPr>
                <w:t>7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A8A2F81" w14:textId="62397374"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Jorgens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2" w:tooltip="Jorgensen, 2009 #54" w:history="1">
              <w:r w:rsidR="00BE2169" w:rsidRPr="00BE2169">
                <w:rPr>
                  <w:rFonts w:ascii="Times New Roman" w:eastAsia="Times New Roman" w:hAnsi="Times New Roman" w:cs="Times New Roman"/>
                  <w:noProof/>
                  <w:color w:val="000000"/>
                  <w:lang w:val="fr-FR" w:eastAsia="zh-CN"/>
                </w:rPr>
                <w:t>7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24D546F" w14:textId="15D6AE6E"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6" w:tooltip="Kim, 2009 #55" w:history="1">
              <w:r w:rsidR="00BE2169" w:rsidRPr="00BE2169">
                <w:rPr>
                  <w:rFonts w:ascii="Times New Roman" w:eastAsia="Times New Roman" w:hAnsi="Times New Roman" w:cs="Times New Roman"/>
                  <w:noProof/>
                  <w:color w:val="000000"/>
                  <w:lang w:val="fr-FR" w:eastAsia="zh-CN"/>
                </w:rPr>
                <w:t>8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BAD07BA" w14:textId="592D2ADC"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80E6FDE" w14:textId="3DBE202C"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CE676E2" w14:textId="1750F13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ld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Molden&lt;/Author&gt;&lt;Year&gt;2010&lt;/Year&gt;&lt;RecNum&gt;65&lt;/RecNum&gt;&lt;DisplayText&gt;(95)&lt;/DisplayText&gt;&lt;record&gt;&lt;rec-number&gt;65&lt;/rec-number&gt;&lt;foreign-keys&gt;&lt;key app="EN" db-id="paa5z5r5fprze9etfthv2vp2ar999pvxxzav" timestamp="1455049166"&gt;65&lt;/key&gt;&lt;/foreign-keys&gt;&lt;ref-type name="Journal Article"&gt;17&lt;/ref-type&gt;&lt;contributors&gt;&lt;authors&gt;&lt;author&gt;Molden, E.&lt;/author&gt;&lt;author&gt;Okkenhaug, C.&lt;/author&gt;&lt;author&gt;Ekker Solberg, E.&lt;/author&gt;&lt;/authors&gt;&lt;/contributors&gt;&lt;auth-address&gt;Diakonhjemmet Hospital, Oslo, Norway. espen.molden@farmasi.uio.no&lt;/auth-address&gt;&lt;titles&gt;&lt;title&gt;Increased frequency of CYP2C9 variant alleles and homozygous VKORC1*2B carriers in warfarin-treated patients with excessive INR response&lt;/title&gt;&lt;secondary-title&gt;Eur J Clin Pharmacol&lt;/secondary-title&gt;&lt;alt-title&gt;European journal of clinical pharmacology&lt;/alt-title&gt;&lt;/titles&gt;&lt;periodical&gt;&lt;full-title&gt;Eur J Clin Pharmacol&lt;/full-title&gt;&lt;/periodical&gt;&lt;pages&gt;525-30&lt;/pages&gt;&lt;volume&gt;66&lt;/volume&gt;&lt;number&gt;5&lt;/number&gt;&lt;edition&gt;2010/04/01&lt;/edition&gt;&lt;keywords&gt;&lt;keyword&gt;Aged&lt;/keyword&gt;&lt;keyword&gt;Alleles&lt;/keyword&gt;&lt;keyword&gt;Aryl Hydrocarbon Hydroxylases/*genetics&lt;/keyword&gt;&lt;keyword&gt;Blood Coagulation/drug effects/*genetics&lt;/keyword&gt;&lt;keyword&gt;Cytochrome P-450 CYP2C9&lt;/keyword&gt;&lt;keyword&gt;Female&lt;/keyword&gt;&lt;keyword&gt;*Genetic Variation&lt;/keyword&gt;&lt;keyword&gt;Genotype&lt;/keyword&gt;&lt;keyword&gt;Haplotypes&lt;/keyword&gt;&lt;keyword&gt;Humans&lt;/keyword&gt;&lt;keyword&gt;*International Normalized Ratio&lt;/keyword&gt;&lt;keyword&gt;Male&lt;/keyword&gt;&lt;keyword&gt;Mixed Function Oxygenases/*genetics&lt;/keyword&gt;&lt;keyword&gt;Vitamin K Epoxide Reductases&lt;/keyword&gt;&lt;keyword&gt;Warfarin/*adverse effects&lt;/keyword&gt;&lt;/keywords&gt;&lt;dates&gt;&lt;year&gt;2010&lt;/year&gt;&lt;pub-dates&gt;&lt;date&gt;May&lt;/date&gt;&lt;/pub-dates&gt;&lt;/dates&gt;&lt;isbn&gt;1432-1041 (Electronic)&amp;#xD;0031-6970 (Linking)&lt;/isbn&gt;&lt;accession-num&gt;20354686&lt;/accession-num&gt;&lt;work-type&gt;Comparative Study&lt;/work-type&gt;&lt;urls&gt;&lt;related-urls&gt;&lt;url&gt;http://www.ncbi.nlm.nih.gov/pubmed/20354686&lt;/url&gt;&lt;/related-urls&gt;&lt;/urls&gt;&lt;electronic-resource-num&gt;10.1007/s00228-010-0813-6&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5" w:tooltip="Molden, 2010 #65" w:history="1">
              <w:r w:rsidR="00BE2169" w:rsidRPr="00BE2169">
                <w:rPr>
                  <w:rFonts w:ascii="Times New Roman" w:eastAsia="Times New Roman" w:hAnsi="Times New Roman" w:cs="Times New Roman"/>
                  <w:noProof/>
                  <w:color w:val="000000"/>
                  <w:lang w:val="fr-FR" w:eastAsia="zh-CN"/>
                </w:rPr>
                <w:t>9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06B90C5" w14:textId="347BCB2B"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99DB925" w14:textId="2F6BF28E"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Nb29uPC9BdXRob3I+PFllYXI+MjAxMTwvWWVhcj48UmVj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29uPC9BdXRob3I+PFllYXI+MjAxMTwvWWVhcj48UmVj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6" w:tooltip="Moon, 2011 #62" w:history="1">
              <w:r w:rsidR="00BE2169" w:rsidRPr="00BE2169">
                <w:rPr>
                  <w:rFonts w:ascii="Times New Roman" w:eastAsia="Times New Roman" w:hAnsi="Times New Roman" w:cs="Times New Roman"/>
                  <w:noProof/>
                  <w:color w:val="000000"/>
                  <w:lang w:val="fr-FR" w:eastAsia="zh-CN"/>
                </w:rPr>
                <w:t>9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2D4A9A4" w14:textId="594F242D"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3" w:tooltip="Biss, 2012 #125" w:history="1">
              <w:r w:rsidR="00BE2169" w:rsidRPr="00BE2169">
                <w:rPr>
                  <w:rFonts w:ascii="Times New Roman" w:eastAsia="Times New Roman" w:hAnsi="Times New Roman" w:cs="Times New Roman"/>
                  <w:noProof/>
                  <w:color w:val="000000"/>
                  <w:lang w:val="fr-FR" w:eastAsia="zh-CN"/>
                </w:rPr>
                <w:t>8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37CD350" w14:textId="5D66926E"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7" w:tooltip="Ma, 2012 #60" w:history="1">
              <w:r w:rsidR="00BE2169" w:rsidRPr="00BE2169">
                <w:rPr>
                  <w:rFonts w:ascii="Times New Roman" w:eastAsia="Times New Roman" w:hAnsi="Times New Roman" w:cs="Times New Roman"/>
                  <w:noProof/>
                  <w:color w:val="000000"/>
                  <w:lang w:val="fr-FR" w:eastAsia="zh-CN"/>
                </w:rPr>
                <w:t>9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6C3A2FE" w14:textId="38E5BDF3"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Y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8" w:tooltip="Yang, 2013 #59" w:history="1">
              <w:r w:rsidR="00BE2169" w:rsidRPr="00BE2169">
                <w:rPr>
                  <w:rFonts w:ascii="Times New Roman" w:eastAsia="Times New Roman" w:hAnsi="Times New Roman" w:cs="Times New Roman"/>
                  <w:noProof/>
                  <w:color w:val="000000"/>
                  <w:lang w:val="fr-FR" w:eastAsia="zh-CN"/>
                </w:rPr>
                <w:t>9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A50B8B9" w14:textId="0045943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Gaikwa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9" w:tooltip="Gaikwad, 2013 #172" w:history="1">
              <w:r w:rsidR="00BE2169" w:rsidRPr="00BE2169">
                <w:rPr>
                  <w:rFonts w:ascii="Times New Roman" w:eastAsia="Times New Roman" w:hAnsi="Times New Roman" w:cs="Times New Roman"/>
                  <w:noProof/>
                  <w:color w:val="000000"/>
                  <w:lang w:val="fr-FR" w:eastAsia="zh-CN"/>
                </w:rPr>
                <w:t>9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5CB71DE" w14:textId="34637CE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awa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awai&lt;/Author&gt;&lt;Year&gt;2014&lt;/Year&gt;&lt;RecNum&gt;89&lt;/RecNum&gt;&lt;DisplayText&gt;(100)&lt;/DisplayText&gt;&lt;record&gt;&lt;rec-number&gt;89&lt;/rec-number&gt;&lt;foreign-keys&gt;&lt;key app="EN" db-id="ss05wdtz4x59tpeaffpvpvfjde9t9wessdp2" timestamp="1437760102"&gt;89&lt;/key&gt;&lt;/foreign-keys&gt;&lt;ref-type name="Journal Article"&gt;17&lt;/ref-type&gt;&lt;contributors&gt;&lt;authors&gt;&lt;author&gt;Kawai, V. K.&lt;/author&gt;&lt;author&gt;Cunningham, A.&lt;/author&gt;&lt;author&gt;Vear, S. I.&lt;/author&gt;&lt;author&gt;Van Driest, S. L.&lt;/author&gt;&lt;author&gt;Oginni, A.&lt;/author&gt;&lt;author&gt;Xu, H.&lt;/author&gt;&lt;author&gt;Jiang, M.&lt;/author&gt;&lt;author&gt;Li, C.&lt;/author&gt;&lt;author&gt;Denny, J. C.&lt;/author&gt;&lt;author&gt;Shaffer, C.&lt;/author&gt;&lt;author&gt;Bowton, E.&lt;/author&gt;&lt;author&gt;Gage, B. F.&lt;/author&gt;&lt;author&gt;Ray, W. A.&lt;/author&gt;&lt;author&gt;Roden, D. M.&lt;/author&gt;&lt;author&gt;Stein, C. M.&lt;/author&gt;&lt;/authors&gt;&lt;/contributors&gt;&lt;auth-address&gt;Division of Clinical Pharmacology, Department of Medicine, Vanderbilt University School of Medicine, Nashville, TN, USA.&lt;/auth-address&gt;&lt;titles&gt;&lt;title&gt;Genotype and risk of major bleeding during warfarin treatment&lt;/title&gt;&lt;secondary-title&gt;Pharmacogenomics&lt;/secondary-title&gt;&lt;alt-title&gt;Pharmacogenomics&lt;/alt-title&gt;&lt;/titles&gt;&lt;periodical&gt;&lt;full-title&gt;Pharmacogenomics&lt;/full-title&gt;&lt;/periodical&gt;&lt;alt-periodical&gt;&lt;full-title&gt;Pharmacogenomics&lt;/full-title&gt;&lt;/alt-periodical&gt;&lt;pages&gt;1973-83&lt;/pages&gt;&lt;volume&gt;15&lt;/volume&gt;&lt;number&gt;16&lt;/number&gt;&lt;edition&gt;2014/12/19&lt;/edition&gt;&lt;dates&gt;&lt;year&gt;2014&lt;/year&gt;&lt;pub-dates&gt;&lt;date&gt;Dec&lt;/date&gt;&lt;/pub-dates&gt;&lt;/dates&gt;&lt;isbn&gt;1744-8042 (Electronic)&amp;#xD;1462-2416 (Linking)&lt;/isbn&gt;&lt;accession-num&gt;25521356&lt;/accession-num&gt;&lt;work-type&gt;Research Support, N.I.H., Extramural&amp;#xD;Research Support, Non-U.S. Gov&amp;apos;t&lt;/work-type&gt;&lt;urls&gt;&lt;related-urls&gt;&lt;url&gt;http://www.ncbi.nlm.nih.gov/pubmed/25521356&lt;/url&gt;&lt;/related-urls&gt;&lt;/urls&gt;&lt;custom2&gt;4304738&lt;/custom2&gt;&lt;electronic-resource-num&gt;10.2217/pgs.14.153&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0" w:tooltip="Kawai, 2014 #89" w:history="1">
              <w:r w:rsidR="00BE2169" w:rsidRPr="00BE2169">
                <w:rPr>
                  <w:rFonts w:ascii="Times New Roman" w:eastAsia="Times New Roman" w:hAnsi="Times New Roman" w:cs="Times New Roman"/>
                  <w:noProof/>
                  <w:color w:val="000000"/>
                  <w:lang w:val="fr-FR" w:eastAsia="zh-CN"/>
                </w:rPr>
                <w:t>10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8DC1143" w14:textId="23D1A55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g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5) </w:t>
            </w:r>
            <w:r w:rsidRPr="00B00E80">
              <w:rPr>
                <w:rFonts w:eastAsia="Times New Roman" w:cs="Times New Roman"/>
                <w:color w:val="000000"/>
                <w:lang w:eastAsia="zh-CN"/>
              </w:rPr>
              <w:fldChar w:fldCharType="begin">
                <w:fldData xml:space="preserve">PEVuZE5vdGU+PENpdGU+PEF1dGhvcj5NZWdhPC9BdXRob3I+PFllYXI+MjAxNTwvWWVhcj48UmVj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KnRoZXJhcGV1dGljIHVzZTwva2V5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dhPC9BdXRob3I+PFllYXI+MjAxNTwvWWVhcj48UmVj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KnRoZXJhcGV1dGljIHVzZTwva2V5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1" w:tooltip="Mega, 2015 #69" w:history="1">
              <w:r w:rsidR="00BE2169" w:rsidRPr="00BE2169">
                <w:rPr>
                  <w:rFonts w:ascii="Times New Roman" w:eastAsia="Times New Roman" w:hAnsi="Times New Roman" w:cs="Times New Roman"/>
                  <w:noProof/>
                  <w:color w:val="000000"/>
                  <w:lang w:val="fr-FR" w:eastAsia="zh-CN"/>
                </w:rPr>
                <w:t>10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D8F1959" w14:textId="7777777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p>
          <w:p w14:paraId="45CC3549" w14:textId="77777777"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 xml:space="preserve">Does not support statement: </w:t>
            </w:r>
          </w:p>
          <w:p w14:paraId="46251613" w14:textId="2B28D24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ub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Taube&lt;/Author&gt;&lt;Year&gt;2000&lt;/Year&gt;&lt;RecNum&gt;21&lt;/RecNum&gt;&lt;DisplayText&gt;(50)&lt;/DisplayText&gt;&lt;record&gt;&lt;rec-number&gt;21&lt;/rec-number&gt;&lt;foreign-keys&gt;&lt;key app="EN" db-id="ss05wdtz4x59tpeaffpvpvfjde9t9wessdp2" timestamp="1437594319"&gt;21&lt;/key&gt;&lt;/foreign-keys&gt;&lt;ref-type name="Journal Article"&gt;17&lt;/ref-type&gt;&lt;contributors&gt;&lt;authors&gt;&lt;author&gt;Taube, J.&lt;/author&gt;&lt;author&gt;Halsall, D.&lt;/author&gt;&lt;author&gt;Baglin, T.&lt;/author&gt;&lt;/authors&gt;&lt;/contributors&gt;&lt;auth-address&gt;Department of Haematology, Addenbrooke&amp;apos;s NHS Trust, Cambridge, United Kingdom.&lt;/auth-address&gt;&lt;titles&gt;&lt;title&gt;Influence of cytochrome P-450 CYP2C9 polymorphisms on warfarin sensitivity and risk of over-anticoagulation in patients on long-term treatment&lt;/title&gt;&lt;secondary-title&gt;Blood&lt;/secondary-title&gt;&lt;/titles&gt;&lt;periodical&gt;&lt;full-title&gt;Blood&lt;/full-title&gt;&lt;/periodical&gt;&lt;pages&gt;1816-9&lt;/pages&gt;&lt;volume&gt;96&lt;/volume&gt;&lt;number&gt;5&lt;/number&gt;&lt;edition&gt;2000/08/29&lt;/edition&gt;&lt;keywords&gt;&lt;keyword&gt;Alleles&lt;/keyword&gt;&lt;keyword&gt;Anticoagulants/*adverse effects/therapeutic use&lt;/keyword&gt;&lt;keyword&gt;*Aryl Hydrocarbon Hydroxylases&lt;/keyword&gt;&lt;keyword&gt;Blood Coagulation/drug effects&lt;/keyword&gt;&lt;keyword&gt;Cohort Studies&lt;/keyword&gt;&lt;keyword&gt;Cytochrome P-450 Enzyme System/*genetics&lt;/keyword&gt;&lt;keyword&gt;Dose-Response Relationship, Drug&lt;/keyword&gt;&lt;keyword&gt;Genotype&lt;/keyword&gt;&lt;keyword&gt;Humans&lt;/keyword&gt;&lt;keyword&gt;International Normalized Ratio&lt;/keyword&gt;&lt;keyword&gt;Polymorphism, Genetic&lt;/keyword&gt;&lt;keyword&gt;Risk Factors&lt;/keyword&gt;&lt;keyword&gt;Statistics as Topic&lt;/keyword&gt;&lt;keyword&gt;*Steroid 16-alpha-Hydroxylase&lt;/keyword&gt;&lt;keyword&gt;Steroid Hydroxylases/*genetics&lt;/keyword&gt;&lt;keyword&gt;Time Factors&lt;/keyword&gt;&lt;keyword&gt;Warfarin/*adverse effects/therapeutic use&lt;/keyword&gt;&lt;/keywords&gt;&lt;dates&gt;&lt;year&gt;2000&lt;/year&gt;&lt;pub-dates&gt;&lt;date&gt;Sep 1&lt;/date&gt;&lt;/pub-dates&gt;&lt;/dates&gt;&lt;isbn&gt;0006-4971 (Print)&amp;#xD;0006-4971 (Linking)&lt;/isbn&gt;&lt;accession-num&gt;10961881&lt;/accession-num&gt;&lt;urls&gt;&lt;related-urls&gt;&lt;url&gt;http://www.ncbi.nlm.nih.gov/pubmed/10961881&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0" w:tooltip="Taube, 2000 #21" w:history="1">
              <w:r w:rsidR="00BE2169" w:rsidRPr="00BE2169">
                <w:rPr>
                  <w:rFonts w:ascii="Times New Roman" w:eastAsia="Times New Roman" w:hAnsi="Times New Roman" w:cs="Times New Roman"/>
                  <w:noProof/>
                  <w:color w:val="000000"/>
                  <w:lang w:val="fr-FR" w:eastAsia="zh-CN"/>
                </w:rPr>
                <w:t>5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7CCA79A" w14:textId="225F92B6"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8" w:tooltip="Limdi, 2008 #57" w:history="1">
              <w:r w:rsidR="00BE2169" w:rsidRPr="00BE2169">
                <w:rPr>
                  <w:rFonts w:ascii="Times New Roman" w:eastAsia="Times New Roman" w:hAnsi="Times New Roman" w:cs="Times New Roman"/>
                  <w:noProof/>
                  <w:color w:val="000000"/>
                  <w:lang w:val="fr-FR" w:eastAsia="zh-CN"/>
                </w:rPr>
                <w:t>7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1468A7A" w14:textId="5E1EA30D"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0" w:tooltip="Li, 2009 #166" w:history="1">
              <w:r w:rsidR="00BE2169" w:rsidRPr="00BE2169">
                <w:rPr>
                  <w:rFonts w:ascii="Times New Roman" w:eastAsia="Times New Roman" w:hAnsi="Times New Roman" w:cs="Times New Roman"/>
                  <w:noProof/>
                  <w:color w:val="000000"/>
                  <w:lang w:val="fr-FR" w:eastAsia="zh-CN"/>
                </w:rPr>
                <w:t>8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A3B2165" w14:textId="4EADAE22"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un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2" w:tooltip="Lund, 2012 #61" w:history="1">
              <w:r w:rsidR="00BE2169" w:rsidRPr="00BE2169">
                <w:rPr>
                  <w:rFonts w:ascii="Times New Roman" w:eastAsia="Times New Roman" w:hAnsi="Times New Roman" w:cs="Times New Roman"/>
                  <w:noProof/>
                  <w:color w:val="000000"/>
                  <w:lang w:val="fr-FR" w:eastAsia="zh-CN"/>
                </w:rPr>
                <w:t>8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97CE693" w14:textId="4D5903E6"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antos,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59" w:tooltip="Santos, 2013 #142" w:history="1">
              <w:r w:rsidR="00BE2169" w:rsidRPr="00BE2169">
                <w:rPr>
                  <w:rFonts w:ascii="Times New Roman" w:eastAsia="Times New Roman" w:hAnsi="Times New Roman" w:cs="Times New Roman"/>
                  <w:noProof/>
                  <w:color w:val="000000"/>
                  <w:lang w:eastAsia="zh-CN"/>
                </w:rPr>
                <w:t>59</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160F3A52" w14:textId="5EE3B395"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 xml:space="preserve">Valentin,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02" w:tooltip="Valentin, 2014 #173" w:history="1">
              <w:r w:rsidR="00BE2169" w:rsidRPr="00BE2169">
                <w:rPr>
                  <w:rFonts w:ascii="Times New Roman" w:eastAsia="Times New Roman" w:hAnsi="Times New Roman" w:cs="Times New Roman"/>
                  <w:noProof/>
                  <w:color w:val="000000"/>
                  <w:lang w:eastAsia="zh-CN"/>
                </w:rPr>
                <w:t>10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613D17F4"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High</w:t>
            </w:r>
          </w:p>
          <w:p w14:paraId="7FCCE65F"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lang w:eastAsia="zh-CN"/>
              </w:rPr>
            </w:pPr>
          </w:p>
          <w:p w14:paraId="72AEB894"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5CC8EABC"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7FB697F5"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652" w:type="dxa"/>
          </w:tcPr>
          <w:p w14:paraId="1AF0A1DE"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With empiric warfarin dosing, individuals with </w:t>
            </w:r>
            <w:r w:rsidRPr="00B00E80">
              <w:rPr>
                <w:rFonts w:ascii="Times New Roman" w:eastAsia="Times New Roman" w:hAnsi="Times New Roman" w:cs="Times New Roman"/>
                <w:i/>
                <w:color w:val="000000"/>
                <w:lang w:eastAsia="zh-CN"/>
              </w:rPr>
              <w:t>CYP2C9*2</w:t>
            </w:r>
            <w:r w:rsidRPr="00B00E80">
              <w:rPr>
                <w:rFonts w:ascii="Times New Roman" w:eastAsia="Times New Roman" w:hAnsi="Times New Roman" w:cs="Times New Roman"/>
                <w:color w:val="000000"/>
                <w:lang w:eastAsia="zh-CN"/>
              </w:rPr>
              <w:t xml:space="preserve"> and </w:t>
            </w:r>
            <w:r w:rsidRPr="00B00E80">
              <w:rPr>
                <w:rFonts w:ascii="Times New Roman" w:eastAsia="Times New Roman" w:hAnsi="Times New Roman" w:cs="Times New Roman"/>
                <w:i/>
                <w:color w:val="000000"/>
                <w:lang w:eastAsia="zh-CN"/>
              </w:rPr>
              <w:t>CYP2C9*3</w:t>
            </w:r>
            <w:r w:rsidRPr="00B00E80">
              <w:rPr>
                <w:rFonts w:ascii="Times New Roman" w:eastAsia="Times New Roman" w:hAnsi="Times New Roman" w:cs="Times New Roman"/>
                <w:color w:val="000000"/>
                <w:lang w:eastAsia="zh-CN"/>
              </w:rPr>
              <w:t xml:space="preserve"> are at increased risk of bleeding.</w:t>
            </w:r>
          </w:p>
        </w:tc>
        <w:tc>
          <w:tcPr>
            <w:tcW w:w="3960" w:type="dxa"/>
          </w:tcPr>
          <w:p w14:paraId="1C7E91E6" w14:textId="7777777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lang w:val="fr-FR" w:eastAsia="zh-CN"/>
              </w:rPr>
            </w:pPr>
            <w:r w:rsidRPr="002A59AA">
              <w:rPr>
                <w:rFonts w:ascii="Times New Roman" w:eastAsia="Times New Roman" w:hAnsi="Times New Roman" w:cs="Times New Roman"/>
                <w:b/>
                <w:color w:val="000000"/>
                <w:lang w:val="fr-FR" w:eastAsia="zh-CN"/>
              </w:rPr>
              <w:t>Supports statement:</w:t>
            </w:r>
          </w:p>
          <w:p w14:paraId="3EAFECA3" w14:textId="459B02B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Og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1999)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Ogg&lt;/Author&gt;&lt;Year&gt;1999&lt;/Year&gt;&lt;RecNum&gt;69&lt;/RecNum&gt;&lt;DisplayText&gt;(103)&lt;/DisplayText&gt;&lt;record&gt;&lt;rec-number&gt;69&lt;/rec-number&gt;&lt;foreign-keys&gt;&lt;key app="EN" db-id="paa5z5r5fprze9etfthv2vp2ar999pvxxzav" timestamp="1455049180"&gt;69&lt;/key&gt;&lt;/foreign-keys&gt;&lt;ref-type name="Journal Article"&gt;17&lt;/ref-type&gt;&lt;contributors&gt;&lt;authors&gt;&lt;author&gt;Ogg, M. S.&lt;/author&gt;&lt;author&gt;Brennan, P.&lt;/author&gt;&lt;author&gt;Meade, T.&lt;/author&gt;&lt;author&gt;Humphries, S. E.&lt;/author&gt;&lt;/authors&gt;&lt;/contributors&gt;&lt;titles&gt;&lt;title&gt;CYP2C9*3 allelic variant and bleeding complications&lt;/title&gt;&lt;secondary-title&gt;Lancet&lt;/secondary-title&gt;&lt;/titles&gt;&lt;periodical&gt;&lt;full-title&gt;Lancet&lt;/full-title&gt;&lt;/periodical&gt;&lt;pages&gt;1124&lt;/pages&gt;&lt;volume&gt;354&lt;/volume&gt;&lt;number&gt;9184&lt;/number&gt;&lt;edition&gt;1999/10/06&lt;/edition&gt;&lt;keywords&gt;&lt;keyword&gt;Alleles&lt;/keyword&gt;&lt;keyword&gt;*Aryl Hydrocarbon Hydroxylases&lt;/keyword&gt;&lt;keyword&gt;Cytochrome P-450 Enzyme System/*genetics&lt;/keyword&gt;&lt;keyword&gt;Double-Blind Method&lt;/keyword&gt;&lt;keyword&gt;Genotype&lt;/keyword&gt;&lt;keyword&gt;Hemorrhage/chemically induced/*genetics&lt;/keyword&gt;&lt;keyword&gt;Humans&lt;/keyword&gt;&lt;keyword&gt;Male&lt;/keyword&gt;&lt;keyword&gt;Myocardial Ischemia/prevention &amp;amp; control&lt;/keyword&gt;&lt;keyword&gt;*Steroid 16-alpha-Hydroxylase&lt;/keyword&gt;&lt;keyword&gt;Steroid Hydroxylases/*genetics&lt;/keyword&gt;&lt;keyword&gt;Thrombosis/prevention &amp;amp; control&lt;/keyword&gt;&lt;keyword&gt;Warfarin/*adverse effects/metabolism&lt;/keyword&gt;&lt;/keywords&gt;&lt;dates&gt;&lt;year&gt;1999&lt;/year&gt;&lt;pub-dates&gt;&lt;date&gt;Sep 25&lt;/date&gt;&lt;/pub-dates&gt;&lt;/dates&gt;&lt;isbn&gt;0140-6736 (Print)&amp;#xD;0140-6736 (Linking)&lt;/isbn&gt;&lt;accession-num&gt;10509530&lt;/accession-num&gt;&lt;urls&gt;&lt;related-urls&gt;&lt;url&gt;http://www.ncbi.nlm.nih.gov/pubmed/10509530&lt;/url&gt;&lt;/related-urls&gt;&lt;/urls&gt;&lt;electronic-resource-num&gt;S0140-6736(05)76918-X [pii]&amp;#xD;10.1016/S0140-6736(05)76918-X&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3" w:tooltip="Ogg, 1999 #69" w:history="1">
              <w:r w:rsidR="00BE2169" w:rsidRPr="00BE2169">
                <w:rPr>
                  <w:rFonts w:ascii="Times New Roman" w:eastAsia="Times New Roman" w:hAnsi="Times New Roman" w:cs="Times New Roman"/>
                  <w:noProof/>
                  <w:color w:val="000000"/>
                  <w:lang w:val="fr-FR" w:eastAsia="zh-CN"/>
                </w:rPr>
                <w:t>10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E15F903" w14:textId="78260548"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argaglion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0) </w:t>
            </w:r>
            <w:r w:rsidRPr="00B00E80">
              <w:rPr>
                <w:rFonts w:eastAsia="Times New Roman" w:cs="Times New Roman"/>
                <w:color w:val="000000"/>
                <w:lang w:eastAsia="zh-CN"/>
              </w:rPr>
              <w:fldChar w:fldCharType="begin">
                <w:fldData xml:space="preserve">PEVuZE5vdGU+PENpdGU+PEF1dGhvcj5NYXJnYWdsaW9uZTwvQXV0aG9yPjxZZWFyPjIwMDA8L1ll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Nzc1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XJnYWdsaW9uZTwvQXV0aG9yPjxZZWFyPjIwMDA8L1ll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Nzc1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49" w:tooltip="Margaglione, 2000 #20" w:history="1">
              <w:r w:rsidR="00BE2169" w:rsidRPr="00BE2169">
                <w:rPr>
                  <w:rFonts w:ascii="Times New Roman" w:eastAsia="Times New Roman" w:hAnsi="Times New Roman" w:cs="Times New Roman"/>
                  <w:noProof/>
                  <w:color w:val="000000"/>
                  <w:lang w:val="fr-FR" w:eastAsia="zh-CN"/>
                </w:rPr>
                <w:t>4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BFED317" w14:textId="40304BC9"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igas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2) </w:t>
            </w:r>
            <w:r w:rsidRPr="00B00E80">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aWdhc2hpPC9BdXRob3I+PFllYXI+MjAwMjwvWWVhcj48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7" w:tooltip="Higashi, 2002 #22" w:history="1">
              <w:r w:rsidR="00BE2169" w:rsidRPr="00BE2169">
                <w:rPr>
                  <w:rFonts w:ascii="Times New Roman" w:eastAsia="Times New Roman" w:hAnsi="Times New Roman" w:cs="Times New Roman"/>
                  <w:noProof/>
                  <w:color w:val="000000"/>
                  <w:lang w:val="fr-FR" w:eastAsia="zh-CN"/>
                </w:rPr>
                <w:t>7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9F4DB84" w14:textId="487C349B"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nders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TYW5kZXJzb248L0F1dGhvcj48WWVhcj4yMDA1PC9ZZWFy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5kZXJzb248L0F1dGhvcj48WWVhcj4yMDA1PC9ZZWFy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4" w:tooltip="Sanderson, 2005 #176" w:history="1">
              <w:r w:rsidR="00BE2169" w:rsidRPr="00BE2169">
                <w:rPr>
                  <w:rFonts w:ascii="Times New Roman" w:eastAsia="Times New Roman" w:hAnsi="Times New Roman" w:cs="Times New Roman"/>
                  <w:noProof/>
                  <w:color w:val="000000"/>
                  <w:lang w:val="fr-FR" w:eastAsia="zh-CN"/>
                </w:rPr>
                <w:t>10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1963FB3" w14:textId="5B7F30E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mardzij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W1hcmR6aWphPC9BdXRob3I+PFllYXI+MjAwODwvWWVh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1hcmR6aWphPC9BdXRob3I+PFllYXI+MjAwODwvWWVh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1" w:tooltip="Samardzija, 2008 #77" w:history="1">
              <w:r w:rsidR="00BE2169" w:rsidRPr="00BE2169">
                <w:rPr>
                  <w:rFonts w:ascii="Times New Roman" w:eastAsia="Times New Roman" w:hAnsi="Times New Roman" w:cs="Times New Roman"/>
                  <w:noProof/>
                  <w:color w:val="000000"/>
                  <w:lang w:val="fr-FR" w:eastAsia="zh-CN"/>
                </w:rPr>
                <w:t>5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C16B3AF" w14:textId="284FA17F"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DF80B93" w14:textId="14D923F2"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raco,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DYXJhY288L0F1dGhvcj48WWVhcj4yMDA4PC9ZZWFyPjxS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JhY288L0F1dGhvcj48WWVhcj4yMDA4PC9ZZWFyPjxS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5" w:tooltip="Caraco, 2008 #58" w:history="1">
              <w:r w:rsidR="00BE2169" w:rsidRPr="00BE2169">
                <w:rPr>
                  <w:rFonts w:ascii="Times New Roman" w:eastAsia="Times New Roman" w:hAnsi="Times New Roman" w:cs="Times New Roman"/>
                  <w:noProof/>
                  <w:color w:val="000000"/>
                  <w:lang w:val="fr-FR" w:eastAsia="zh-CN"/>
                </w:rPr>
                <w:t>8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FE0FFCA" w14:textId="76BD53EA"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hPC9BdXRob3I+PFllYXI+MjAwODwvWWVhcj48UmVj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7" w:tooltip="Lima, 2008 #66" w:history="1">
              <w:r w:rsidR="00BE2169" w:rsidRPr="00BE2169">
                <w:rPr>
                  <w:rFonts w:ascii="Times New Roman" w:eastAsia="Times New Roman" w:hAnsi="Times New Roman" w:cs="Times New Roman"/>
                  <w:noProof/>
                  <w:color w:val="000000"/>
                  <w:lang w:val="fr-FR" w:eastAsia="zh-CN"/>
                </w:rPr>
                <w:t>8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5C1A5BF" w14:textId="2589AAF6"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gow,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OZ293PC9BdXRob3I+PFllYXI+MjAwODwvWWVhcj48UmVj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OZ293PC9BdXRob3I+PFllYXI+MjAwODwvWWVhcj48UmVj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5" w:tooltip="Ngow, 2008 #178" w:history="1">
              <w:r w:rsidR="00BE2169" w:rsidRPr="00BE2169">
                <w:rPr>
                  <w:rFonts w:ascii="Times New Roman" w:eastAsia="Times New Roman" w:hAnsi="Times New Roman" w:cs="Times New Roman"/>
                  <w:noProof/>
                  <w:color w:val="000000"/>
                  <w:lang w:val="fr-FR" w:eastAsia="zh-CN"/>
                </w:rPr>
                <w:t>10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1008786" w14:textId="565AAD00"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yNTwvUmVjTnVtPjxEaXNwbGF5VGV4dD4oMTA2KTwvRGlzcGxheVRleHQ+PHJlY29yZD48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yNTwvUmVjTnVtPjxEaXNwbGF5VGV4dD4oMTA2KTwvRGlzcGxheVRleHQ+PHJlY29yZD48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6" w:tooltip="Limdi, 2008 #25" w:history="1">
              <w:r w:rsidR="00BE2169" w:rsidRPr="00BE2169">
                <w:rPr>
                  <w:rFonts w:ascii="Times New Roman" w:eastAsia="Times New Roman" w:hAnsi="Times New Roman" w:cs="Times New Roman"/>
                  <w:noProof/>
                  <w:color w:val="000000"/>
                  <w:lang w:val="fr-FR" w:eastAsia="zh-CN"/>
                </w:rPr>
                <w:t>10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C5BF22E" w14:textId="3F42F70D"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E6681AA" w14:textId="7470925E"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7" w:tooltip="Ma, 2012 #60" w:history="1">
              <w:r w:rsidR="00BE2169" w:rsidRPr="00BE2169">
                <w:rPr>
                  <w:rFonts w:ascii="Times New Roman" w:eastAsia="Times New Roman" w:hAnsi="Times New Roman" w:cs="Times New Roman"/>
                  <w:noProof/>
                  <w:color w:val="000000"/>
                  <w:lang w:val="fr-FR" w:eastAsia="zh-CN"/>
                </w:rPr>
                <w:t>9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D891E05" w14:textId="11BAC216"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Y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8" w:tooltip="Yang, 2013 #59" w:history="1">
              <w:r w:rsidR="00BE2169" w:rsidRPr="00BE2169">
                <w:rPr>
                  <w:rFonts w:ascii="Times New Roman" w:eastAsia="Times New Roman" w:hAnsi="Times New Roman" w:cs="Times New Roman"/>
                  <w:noProof/>
                  <w:color w:val="000000"/>
                  <w:lang w:val="fr-FR" w:eastAsia="zh-CN"/>
                </w:rPr>
                <w:t>9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0514F53" w14:textId="69BFD625"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Gaikwa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9" w:tooltip="Gaikwad, 2013 #172" w:history="1">
              <w:r w:rsidR="00BE2169" w:rsidRPr="00BE2169">
                <w:rPr>
                  <w:rFonts w:ascii="Times New Roman" w:eastAsia="Times New Roman" w:hAnsi="Times New Roman" w:cs="Times New Roman"/>
                  <w:noProof/>
                  <w:color w:val="000000"/>
                  <w:lang w:val="fr-FR" w:eastAsia="zh-CN"/>
                </w:rPr>
                <w:t>9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A5D151F" w14:textId="3B9BCE2A"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omek,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Ub21lazwvQXV0aG9yPjxZZWFyPjIwMTM8L1llYXI+PFJl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b21lazwvQXV0aG9yPjxZZWFyPjIwMTM8L1llYXI+PFJl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7" w:tooltip="Tomek, 2013 #79" w:history="1">
              <w:r w:rsidR="00BE2169" w:rsidRPr="00BE2169">
                <w:rPr>
                  <w:rFonts w:ascii="Times New Roman" w:eastAsia="Times New Roman" w:hAnsi="Times New Roman" w:cs="Times New Roman"/>
                  <w:noProof/>
                  <w:color w:val="000000"/>
                  <w:lang w:val="fr-FR" w:eastAsia="zh-CN"/>
                </w:rPr>
                <w:t>10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000044D" w14:textId="35BA0DCF"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Uca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VY2FyPC9BdXRob3I+PFllYXI+MjAxMzwvWWVhcj48UmVj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VY2FyPC9BdXRob3I+PFllYXI+MjAxMzwvWWVhcj48UmVj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8" w:tooltip="Ucar, 2013 #177" w:history="1">
              <w:r w:rsidR="00BE2169" w:rsidRPr="00BE2169">
                <w:rPr>
                  <w:rFonts w:ascii="Times New Roman" w:eastAsia="Times New Roman" w:hAnsi="Times New Roman" w:cs="Times New Roman"/>
                  <w:noProof/>
                  <w:color w:val="000000"/>
                  <w:lang w:val="fr-FR" w:eastAsia="zh-CN"/>
                </w:rPr>
                <w:t>10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BB1E719" w14:textId="3924DC85"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Kawai, et al (2014)</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awai&lt;/Author&gt;&lt;Year&gt;2014&lt;/Year&gt;&lt;RecNum&gt;89&lt;/RecNum&gt;&lt;DisplayText&gt;(100)&lt;/DisplayText&gt;&lt;record&gt;&lt;rec-number&gt;89&lt;/rec-number&gt;&lt;foreign-keys&gt;&lt;key app="EN" db-id="ss05wdtz4x59tpeaffpvpvfjde9t9wessdp2" timestamp="1437760102"&gt;89&lt;/key&gt;&lt;/foreign-keys&gt;&lt;ref-type name="Journal Article"&gt;17&lt;/ref-type&gt;&lt;contributors&gt;&lt;authors&gt;&lt;author&gt;Kawai, V. K.&lt;/author&gt;&lt;author&gt;Cunningham, A.&lt;/author&gt;&lt;author&gt;Vear, S. I.&lt;/author&gt;&lt;author&gt;Van Driest, S. L.&lt;/author&gt;&lt;author&gt;Oginni, A.&lt;/author&gt;&lt;author&gt;Xu, H.&lt;/author&gt;&lt;author&gt;Jiang, M.&lt;/author&gt;&lt;author&gt;Li, C.&lt;/author&gt;&lt;author&gt;Denny, J. C.&lt;/author&gt;&lt;author&gt;Shaffer, C.&lt;/author&gt;&lt;author&gt;Bowton, E.&lt;/author&gt;&lt;author&gt;Gage, B. F.&lt;/author&gt;&lt;author&gt;Ray, W. A.&lt;/author&gt;&lt;author&gt;Roden, D. M.&lt;/author&gt;&lt;author&gt;Stein, C. M.&lt;/author&gt;&lt;/authors&gt;&lt;/contributors&gt;&lt;auth-address&gt;Division of Clinical Pharmacology, Department of Medicine, Vanderbilt University School of Medicine, Nashville, TN, USA.&lt;/auth-address&gt;&lt;titles&gt;&lt;title&gt;Genotype and risk of major bleeding during warfarin treatment&lt;/title&gt;&lt;secondary-title&gt;Pharmacogenomics&lt;/secondary-title&gt;&lt;alt-title&gt;Pharmacogenomics&lt;/alt-title&gt;&lt;/titles&gt;&lt;periodical&gt;&lt;full-title&gt;Pharmacogenomics&lt;/full-title&gt;&lt;/periodical&gt;&lt;alt-periodical&gt;&lt;full-title&gt;Pharmacogenomics&lt;/full-title&gt;&lt;/alt-periodical&gt;&lt;pages&gt;1973-83&lt;/pages&gt;&lt;volume&gt;15&lt;/volume&gt;&lt;number&gt;16&lt;/number&gt;&lt;edition&gt;2014/12/19&lt;/edition&gt;&lt;dates&gt;&lt;year&gt;2014&lt;/year&gt;&lt;pub-dates&gt;&lt;date&gt;Dec&lt;/date&gt;&lt;/pub-dates&gt;&lt;/dates&gt;&lt;isbn&gt;1744-8042 (Electronic)&amp;#xD;1462-2416 (Linking)&lt;/isbn&gt;&lt;accession-num&gt;25521356&lt;/accession-num&gt;&lt;work-type&gt;Research Support, N.I.H., Extramural&amp;#xD;Research Support, Non-U.S. Gov&amp;apos;t&lt;/work-type&gt;&lt;urls&gt;&lt;related-urls&gt;&lt;url&gt;http://www.ncbi.nlm.nih.gov/pubmed/25521356&lt;/url&gt;&lt;/related-urls&gt;&lt;/urls&gt;&lt;custom2&gt;4304738&lt;/custom2&gt;&lt;electronic-resource-num&gt;10.2217/pgs.14.153&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0" w:tooltip="Kawai, 2014 #89" w:history="1">
              <w:r w:rsidR="00BE2169" w:rsidRPr="00BE2169">
                <w:rPr>
                  <w:rFonts w:ascii="Times New Roman" w:eastAsia="Times New Roman" w:hAnsi="Times New Roman" w:cs="Times New Roman"/>
                  <w:noProof/>
                  <w:color w:val="000000"/>
                  <w:lang w:val="fr-FR" w:eastAsia="zh-CN"/>
                </w:rPr>
                <w:t>10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2FB7DDA" w14:textId="1DBE66AF"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Valent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4) </w:t>
            </w:r>
            <w:r w:rsidRPr="00B00E80">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2" w:tooltip="Valentin, 2014 #173" w:history="1">
              <w:r w:rsidR="00BE2169" w:rsidRPr="00BE2169">
                <w:rPr>
                  <w:rFonts w:ascii="Times New Roman" w:eastAsia="Times New Roman" w:hAnsi="Times New Roman" w:cs="Times New Roman"/>
                  <w:noProof/>
                  <w:color w:val="000000"/>
                  <w:lang w:val="fr-FR" w:eastAsia="zh-CN"/>
                </w:rPr>
                <w:t>10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517F0E1" w14:textId="2A34B045"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Mega,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fldData xml:space="preserve">PEVuZE5vdGU+PENpdGU+PEF1dGhvcj5NZWdhPC9BdXRob3I+PFllYXI+MjAxNTwvWWVhcj48UmVj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KnRoZXJhcGV1dGljIHVzZTwva2V5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dhPC9BdXRob3I+PFllYXI+MjAxNTwvWWVhcj48UmVj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KnRoZXJhcGV1dGljIHVzZTwva2V5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01" w:tooltip="Mega, 2015 #69" w:history="1">
              <w:r w:rsidR="00BE2169" w:rsidRPr="00BE2169">
                <w:rPr>
                  <w:rFonts w:ascii="Times New Roman" w:eastAsia="Times New Roman" w:hAnsi="Times New Roman" w:cs="Times New Roman"/>
                  <w:noProof/>
                  <w:color w:val="000000"/>
                  <w:lang w:eastAsia="zh-CN"/>
                </w:rPr>
                <w:t>10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6280DC06"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p w14:paraId="0485CECA"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b/>
                <w:color w:val="000000"/>
                <w:lang w:eastAsia="zh-CN"/>
              </w:rPr>
              <w:t>Does not support statement:</w:t>
            </w:r>
            <w:r w:rsidRPr="00B00E80">
              <w:rPr>
                <w:rFonts w:ascii="Times New Roman" w:eastAsia="Times New Roman" w:hAnsi="Times New Roman" w:cs="Times New Roman"/>
                <w:color w:val="000000"/>
                <w:lang w:eastAsia="zh-CN"/>
              </w:rPr>
              <w:t xml:space="preserve"> </w:t>
            </w:r>
          </w:p>
          <w:p w14:paraId="1C5AD17C" w14:textId="30867ED0"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B00E80">
              <w:rPr>
                <w:rFonts w:ascii="Times New Roman" w:eastAsia="Times New Roman" w:hAnsi="Times New Roman" w:cs="Times New Roman"/>
                <w:color w:val="000000"/>
                <w:lang w:eastAsia="zh-CN"/>
              </w:rPr>
              <w:t xml:space="preserve">Wadelius, </w:t>
            </w:r>
            <w:r w:rsidRPr="00B00E80">
              <w:rPr>
                <w:rFonts w:ascii="Times New Roman" w:eastAsia="Times New Roman" w:hAnsi="Times New Roman" w:cs="Times New Roman"/>
                <w:i/>
                <w:color w:val="000000"/>
                <w:lang w:eastAsia="zh-CN"/>
              </w:rPr>
              <w:t xml:space="preserve">et al. </w:t>
            </w:r>
            <w:r w:rsidRPr="002A59AA">
              <w:rPr>
                <w:rFonts w:ascii="Times New Roman" w:eastAsia="Times New Roman" w:hAnsi="Times New Roman" w:cs="Times New Roman"/>
                <w:color w:val="000000"/>
                <w:lang w:val="fr-FR" w:eastAsia="zh-CN"/>
              </w:rPr>
              <w:t xml:space="preserve">(2004) </w:t>
            </w:r>
            <w:r w:rsidRPr="00B00E80">
              <w:rPr>
                <w:rFonts w:eastAsia="Times New Roman" w:cs="Times New Roman"/>
                <w:color w:val="000000"/>
                <w:lang w:eastAsia="zh-CN"/>
              </w:rPr>
              <w:fldChar w:fldCharType="begin">
                <w:fldData xml:space="preserve">PEVuZE5vdGU+PENpdGU+PEF1dGhvcj5XYWRlbGl1czwvQXV0aG9yPjxZZWFyPjIwMDQ8L1llYXI+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Q8L1llYXI+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9" w:tooltip="Wadelius, 2004 #78" w:history="1">
              <w:r w:rsidR="00BE2169" w:rsidRPr="00BE2169">
                <w:rPr>
                  <w:rFonts w:ascii="Times New Roman" w:eastAsia="Times New Roman" w:hAnsi="Times New Roman" w:cs="Times New Roman"/>
                  <w:noProof/>
                  <w:color w:val="000000"/>
                  <w:lang w:val="fr-FR" w:eastAsia="zh-CN"/>
                </w:rPr>
                <w:t>10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3233B11" w14:textId="4D6220BE"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99DDDC8" w14:textId="543A7A15"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Esmeri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Fc21lcmlhbjwvQXV0aG9yPjxZZWFyPjIwMTE8L1llYXI+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QxOC0yODwvcGFnZXM+PHZvbHVtZT41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Fc21lcmlhbjwvQXV0aG9yPjxZZWFyPjIwMTE8L1llYXI+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QxOC0yODwvcGFnZXM+PHZvbHVtZT41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0" w:tooltip="Esmerian, 2011 #179" w:history="1">
              <w:r w:rsidR="00BE2169" w:rsidRPr="00BE2169">
                <w:rPr>
                  <w:rFonts w:ascii="Times New Roman" w:eastAsia="Times New Roman" w:hAnsi="Times New Roman" w:cs="Times New Roman"/>
                  <w:noProof/>
                  <w:color w:val="000000"/>
                  <w:lang w:val="fr-FR" w:eastAsia="zh-CN"/>
                </w:rPr>
                <w:t>11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8521CFF" w14:textId="02FD5CE7" w:rsidR="00166EDA" w:rsidRPr="002A59AA"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un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2" w:tooltip="Lund, 2012 #61" w:history="1">
              <w:r w:rsidR="00BE2169" w:rsidRPr="00BE2169">
                <w:rPr>
                  <w:rFonts w:ascii="Times New Roman" w:eastAsia="Times New Roman" w:hAnsi="Times New Roman" w:cs="Times New Roman"/>
                  <w:noProof/>
                  <w:color w:val="000000"/>
                  <w:lang w:val="fr-FR" w:eastAsia="zh-CN"/>
                </w:rPr>
                <w:t>8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12F2639" w14:textId="6C806F6A"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An,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BbjwvQXV0aG9yPjxZZWFyPjIwMTQ8L1llYXI+PFJlY051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jwvQXV0aG9yPjxZZWFyPjIwMTQ8L1llYXI+PFJlY051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1" w:tooltip="An, 2014 #80" w:history="1">
              <w:r w:rsidR="00BE2169" w:rsidRPr="00BE2169">
                <w:rPr>
                  <w:rFonts w:ascii="Times New Roman" w:eastAsia="Times New Roman" w:hAnsi="Times New Roman" w:cs="Times New Roman"/>
                  <w:noProof/>
                  <w:color w:val="000000"/>
                  <w:lang w:eastAsia="zh-CN"/>
                </w:rPr>
                <w:t>11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54E64123" w14:textId="3E39A019"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Roth,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2" w:tooltip="Roth, 2014 #73" w:history="1">
              <w:r w:rsidR="00BE2169" w:rsidRPr="00BE2169">
                <w:rPr>
                  <w:rFonts w:ascii="Times New Roman" w:eastAsia="Times New Roman" w:hAnsi="Times New Roman" w:cs="Times New Roman"/>
                  <w:noProof/>
                  <w:color w:val="000000"/>
                  <w:lang w:eastAsia="zh-CN"/>
                </w:rPr>
                <w:t>11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205DADC3"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High </w:t>
            </w:r>
          </w:p>
          <w:p w14:paraId="44DFE7B5"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23FB39A5"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22E2224A" w14:textId="77777777" w:rsidR="00166EDA" w:rsidRPr="00B00E80" w:rsidRDefault="00166EDA" w:rsidP="005532B2">
            <w:pPr>
              <w:rPr>
                <w:rFonts w:ascii="Times New Roman" w:eastAsia="Times New Roman" w:hAnsi="Times New Roman" w:cs="Times New Roman"/>
                <w:color w:val="000000"/>
                <w:lang w:eastAsia="zh-CN"/>
              </w:rPr>
            </w:pPr>
            <w:r w:rsidRPr="00B00E80">
              <w:rPr>
                <w:rFonts w:ascii="Times New Roman" w:eastAsia="Times New Roman" w:hAnsi="Times New Roman" w:cs="Times New Roman"/>
                <w:lang w:eastAsia="zh-CN"/>
              </w:rPr>
              <w:t>Clinical</w:t>
            </w:r>
          </w:p>
        </w:tc>
        <w:tc>
          <w:tcPr>
            <w:tcW w:w="5652" w:type="dxa"/>
          </w:tcPr>
          <w:p w14:paraId="584A2B40"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lang w:eastAsia="zh-CN"/>
              </w:rPr>
              <w:t>CYP2C9 *1/*14</w:t>
            </w:r>
            <w:r w:rsidRPr="00B00E80">
              <w:rPr>
                <w:rFonts w:ascii="Times New Roman" w:eastAsia="Times New Roman" w:hAnsi="Times New Roman" w:cs="Times New Roman"/>
                <w:lang w:eastAsia="zh-CN"/>
              </w:rPr>
              <w:t xml:space="preserve"> is associated with decreased warfarin dose in Korean patients</w:t>
            </w:r>
          </w:p>
        </w:tc>
        <w:tc>
          <w:tcPr>
            <w:tcW w:w="3960" w:type="dxa"/>
          </w:tcPr>
          <w:p w14:paraId="306A2332" w14:textId="2208101F" w:rsidR="00166EDA" w:rsidRPr="002A59AA"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6" w:tooltip="Kim, 2009 #55" w:history="1">
              <w:r w:rsidR="00BE2169" w:rsidRPr="00BE2169">
                <w:rPr>
                  <w:rFonts w:ascii="Times New Roman" w:eastAsia="Times New Roman" w:hAnsi="Times New Roman" w:cs="Times New Roman"/>
                  <w:noProof/>
                  <w:color w:val="000000"/>
                  <w:lang w:val="fr-FR" w:eastAsia="zh-CN"/>
                </w:rPr>
                <w:t>8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7BA4810" w14:textId="32A81724" w:rsidR="00166EDA" w:rsidRPr="00516B41"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MZWU8L0F1dGhvcj48WWVhcj4yMDE0PC9ZZWFyPjxSZWNO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U8L0F1dGhvcj48WWVhcj4yMDE0PC9ZZWFyPjxSZWNO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3" w:tooltip="Lee, 2014 #102" w:history="1">
              <w:r w:rsidR="00BE2169" w:rsidRPr="00BE2169">
                <w:rPr>
                  <w:rFonts w:ascii="Times New Roman" w:eastAsia="Times New Roman" w:hAnsi="Times New Roman" w:cs="Times New Roman"/>
                  <w:noProof/>
                  <w:color w:val="000000"/>
                  <w:lang w:eastAsia="zh-CN"/>
                </w:rPr>
                <w:t>113</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395" w:type="dxa"/>
            <w:noWrap/>
          </w:tcPr>
          <w:p w14:paraId="44CA67C1" w14:textId="77777777" w:rsidR="00166EDA" w:rsidRPr="00B00E80" w:rsidRDefault="00166EDA" w:rsidP="005532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lang w:eastAsia="zh-CN"/>
              </w:rPr>
              <w:t>Moderate</w:t>
            </w:r>
          </w:p>
        </w:tc>
      </w:tr>
      <w:tr w:rsidR="00166EDA" w:rsidRPr="00B00E80" w14:paraId="63A4D168"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77DF434F" w14:textId="77777777" w:rsidR="00166EDA" w:rsidRPr="00B00E80" w:rsidRDefault="00166EDA" w:rsidP="005532B2">
            <w:pPr>
              <w:rPr>
                <w:rFonts w:ascii="Times New Roman" w:eastAsia="Times New Roman" w:hAnsi="Times New Roman" w:cs="Times New Roman"/>
                <w:lang w:eastAsia="zh-CN"/>
              </w:rPr>
            </w:pPr>
            <w:r w:rsidRPr="00B00E80">
              <w:rPr>
                <w:rFonts w:ascii="Times New Roman" w:eastAsia="Times New Roman" w:hAnsi="Times New Roman" w:cs="Times New Roman"/>
                <w:lang w:eastAsia="zh-CN"/>
              </w:rPr>
              <w:lastRenderedPageBreak/>
              <w:t>Clinical</w:t>
            </w:r>
          </w:p>
        </w:tc>
        <w:tc>
          <w:tcPr>
            <w:tcW w:w="5652" w:type="dxa"/>
          </w:tcPr>
          <w:p w14:paraId="4B261BC5"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zh-CN"/>
              </w:rPr>
            </w:pPr>
            <w:r w:rsidRPr="00B00E80">
              <w:rPr>
                <w:rFonts w:ascii="Times New Roman" w:eastAsia="Times New Roman" w:hAnsi="Times New Roman" w:cs="Times New Roman"/>
                <w:i/>
                <w:lang w:eastAsia="zh-CN"/>
              </w:rPr>
              <w:t>CYP2C9</w:t>
            </w:r>
            <w:r w:rsidRPr="00B00E80">
              <w:rPr>
                <w:rFonts w:ascii="Times New Roman" w:eastAsia="Times New Roman" w:hAnsi="Times New Roman" w:cs="Times New Roman"/>
                <w:lang w:eastAsia="zh-CN"/>
              </w:rPr>
              <w:t xml:space="preserve"> </w:t>
            </w:r>
            <w:r w:rsidRPr="00B00E80">
              <w:rPr>
                <w:rFonts w:ascii="Times New Roman" w:hAnsi="Times New Roman" w:cs="Times New Roman"/>
              </w:rPr>
              <w:t>rs7089580</w:t>
            </w:r>
            <w:r w:rsidRPr="00B00E80">
              <w:rPr>
                <w:rFonts w:ascii="Times New Roman" w:eastAsia="Times New Roman" w:hAnsi="Times New Roman" w:cs="Times New Roman"/>
                <w:lang w:eastAsia="zh-CN"/>
              </w:rPr>
              <w:t xml:space="preserve"> variant is associated with higher warfarin dose in African Americans. It is also associated with higher S-warfarin clearance and CYP2C9 expression.</w:t>
            </w:r>
          </w:p>
        </w:tc>
        <w:tc>
          <w:tcPr>
            <w:tcW w:w="3960" w:type="dxa"/>
          </w:tcPr>
          <w:p w14:paraId="100427F7" w14:textId="4055E1B1"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t xml:space="preserve">Perera, </w:t>
            </w:r>
            <w:r w:rsidRPr="00B00E80">
              <w:rPr>
                <w:rFonts w:ascii="Times New Roman" w:eastAsia="Times New Roman" w:hAnsi="Times New Roman" w:cs="Times New Roman"/>
                <w:i/>
                <w:lang w:eastAsia="zh-CN"/>
              </w:rPr>
              <w:t xml:space="preserve">et al. </w:t>
            </w:r>
            <w:r w:rsidRPr="00B00E80">
              <w:rPr>
                <w:rFonts w:ascii="Times New Roman" w:eastAsia="Times New Roman" w:hAnsi="Times New Roman" w:cs="Times New Roman"/>
                <w:lang w:eastAsia="zh-CN"/>
              </w:rPr>
              <w:t xml:space="preserve">(2011) </w:t>
            </w:r>
            <w:r w:rsidRPr="00B00E80">
              <w:rPr>
                <w:rFonts w:eastAsia="Times New Roman" w:cs="Times New Roman"/>
                <w:lang w:eastAsia="zh-CN"/>
              </w:rPr>
              <w:fldChar w:fldCharType="begin">
                <w:fldData xml:space="preserve">PEVuZE5vdGU+PENpdGU+PEF1dGhvcj5QZXJlcmE8L0F1dGhvcj48WWVhcj4yMDExPC9ZZWFyPjxS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</w:fldData>
              </w:fldChar>
            </w:r>
            <w:r w:rsidR="00BE2169">
              <w:rPr>
                <w:rFonts w:eastAsia="Times New Roman" w:cs="Times New Roman"/>
                <w:lang w:eastAsia="zh-CN"/>
              </w:rPr>
              <w:instrText xml:space="preserve"> ADDIN EN.CITE </w:instrText>
            </w:r>
            <w:r w:rsidR="00BE2169">
              <w:rPr>
                <w:rFonts w:eastAsia="Times New Roman" w:cs="Times New Roman"/>
                <w:lang w:eastAsia="zh-CN"/>
              </w:rPr>
              <w:fldChar w:fldCharType="begin">
                <w:fldData xml:space="preserve">PEVuZE5vdGU+PENpdGU+PEF1dGhvcj5QZXJlcmE8L0F1dGhvcj48WWVhcj4yMDExPC9ZZWFyPjxS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</w:fldData>
              </w:fldChar>
            </w:r>
            <w:r w:rsidR="00BE2169">
              <w:rPr>
                <w:rFonts w:eastAsia="Times New Roman" w:cs="Times New Roman"/>
                <w:lang w:eastAsia="zh-CN"/>
              </w:rPr>
              <w:instrText xml:space="preserve"> ADDIN EN.CITE.DATA </w:instrText>
            </w:r>
            <w:r w:rsidR="00BE2169">
              <w:rPr>
                <w:rFonts w:eastAsia="Times New Roman" w:cs="Times New Roman"/>
                <w:lang w:eastAsia="zh-CN"/>
              </w:rPr>
            </w:r>
            <w:r w:rsidR="00BE2169">
              <w:rPr>
                <w:rFonts w:eastAsia="Times New Roman" w:cs="Times New Roman"/>
                <w:lang w:eastAsia="zh-CN"/>
              </w:rPr>
              <w:fldChar w:fldCharType="end"/>
            </w:r>
            <w:r w:rsidRPr="00B00E80">
              <w:rPr>
                <w:rFonts w:eastAsia="Times New Roman" w:cs="Times New Roman"/>
                <w:lang w:eastAsia="zh-CN"/>
              </w:rPr>
              <w:fldChar w:fldCharType="separate"/>
            </w:r>
            <w:r w:rsidR="00BE2169" w:rsidRPr="00BE2169">
              <w:rPr>
                <w:rFonts w:ascii="Times New Roman" w:eastAsia="Times New Roman" w:hAnsi="Times New Roman" w:cs="Times New Roman"/>
                <w:noProof/>
                <w:lang w:eastAsia="zh-CN"/>
              </w:rPr>
              <w:t>(</w:t>
            </w:r>
            <w:hyperlink w:anchor="_ENREF_114" w:tooltip="Perera, 2011 #27" w:history="1">
              <w:r w:rsidR="00BE2169" w:rsidRPr="00BE2169">
                <w:rPr>
                  <w:rFonts w:ascii="Times New Roman" w:eastAsia="Times New Roman" w:hAnsi="Times New Roman" w:cs="Times New Roman"/>
                  <w:noProof/>
                  <w:lang w:eastAsia="zh-CN"/>
                </w:rPr>
                <w:t>114</w:t>
              </w:r>
            </w:hyperlink>
            <w:r w:rsidR="00BE2169" w:rsidRPr="00BE2169">
              <w:rPr>
                <w:rFonts w:ascii="Times New Roman" w:eastAsia="Times New Roman" w:hAnsi="Times New Roman" w:cs="Times New Roman"/>
                <w:noProof/>
                <w:lang w:eastAsia="zh-CN"/>
              </w:rPr>
              <w:t>)</w:t>
            </w:r>
            <w:r w:rsidRPr="00B00E80">
              <w:rPr>
                <w:rFonts w:eastAsia="Times New Roman" w:cs="Times New Roman"/>
                <w:lang w:eastAsia="zh-CN"/>
              </w:rPr>
              <w:fldChar w:fldCharType="end"/>
            </w:r>
          </w:p>
          <w:p w14:paraId="0A7DE894" w14:textId="543F77B9"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t xml:space="preserve">Hernandez, </w:t>
            </w:r>
            <w:r w:rsidRPr="00B00E80">
              <w:rPr>
                <w:rFonts w:ascii="Times New Roman" w:eastAsia="Times New Roman" w:hAnsi="Times New Roman" w:cs="Times New Roman"/>
                <w:i/>
                <w:lang w:eastAsia="zh-CN"/>
              </w:rPr>
              <w:t xml:space="preserve">et al. </w:t>
            </w:r>
            <w:r w:rsidRPr="00B00E80">
              <w:rPr>
                <w:rFonts w:ascii="Times New Roman" w:eastAsia="Times New Roman" w:hAnsi="Times New Roman" w:cs="Times New Roman"/>
                <w:lang w:eastAsia="zh-CN"/>
              </w:rPr>
              <w:t xml:space="preserve">(2015) </w:t>
            </w:r>
            <w:r w:rsidRPr="00B00E80">
              <w:rPr>
                <w:rFonts w:eastAsia="Times New Roman" w:cs="Times New Roman"/>
                <w:lang w:eastAsia="zh-CN"/>
              </w:rPr>
              <w:fldChar w:fldCharType="begin">
                <w:fldData xml:space="preserve">PEVuZE5vdGU+PENpdGU+PEF1dGhvcj5IZXJuYW5kZXo8L0F1dGhvcj48WWVhcj4yMDE1PC9ZZWFy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</w:fldData>
              </w:fldChar>
            </w:r>
            <w:r w:rsidR="00BE2169">
              <w:rPr>
                <w:rFonts w:eastAsia="Times New Roman" w:cs="Times New Roman"/>
                <w:lang w:eastAsia="zh-CN"/>
              </w:rPr>
              <w:instrText xml:space="preserve"> ADDIN EN.CITE </w:instrText>
            </w:r>
            <w:r w:rsidR="00BE2169">
              <w:rPr>
                <w:rFonts w:eastAsia="Times New Roman" w:cs="Times New Roman"/>
                <w:lang w:eastAsia="zh-CN"/>
              </w:rPr>
              <w:fldChar w:fldCharType="begin">
                <w:fldData xml:space="preserve">PEVuZE5vdGU+PENpdGU+PEF1dGhvcj5IZXJuYW5kZXo8L0F1dGhvcj48WWVhcj4yMDE1PC9ZZWFy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</w:fldData>
              </w:fldChar>
            </w:r>
            <w:r w:rsidR="00BE2169">
              <w:rPr>
                <w:rFonts w:eastAsia="Times New Roman" w:cs="Times New Roman"/>
                <w:lang w:eastAsia="zh-CN"/>
              </w:rPr>
              <w:instrText xml:space="preserve"> ADDIN EN.CITE.DATA </w:instrText>
            </w:r>
            <w:r w:rsidR="00BE2169">
              <w:rPr>
                <w:rFonts w:eastAsia="Times New Roman" w:cs="Times New Roman"/>
                <w:lang w:eastAsia="zh-CN"/>
              </w:rPr>
            </w:r>
            <w:r w:rsidR="00BE2169">
              <w:rPr>
                <w:rFonts w:eastAsia="Times New Roman" w:cs="Times New Roman"/>
                <w:lang w:eastAsia="zh-CN"/>
              </w:rPr>
              <w:fldChar w:fldCharType="end"/>
            </w:r>
            <w:r w:rsidRPr="00B00E80">
              <w:rPr>
                <w:rFonts w:eastAsia="Times New Roman" w:cs="Times New Roman"/>
                <w:lang w:eastAsia="zh-CN"/>
              </w:rPr>
              <w:fldChar w:fldCharType="separate"/>
            </w:r>
            <w:r w:rsidR="00BE2169" w:rsidRPr="00BE2169">
              <w:rPr>
                <w:rFonts w:ascii="Times New Roman" w:eastAsia="Times New Roman" w:hAnsi="Times New Roman" w:cs="Times New Roman"/>
                <w:noProof/>
                <w:lang w:eastAsia="zh-CN"/>
              </w:rPr>
              <w:t>(</w:t>
            </w:r>
            <w:hyperlink w:anchor="_ENREF_115" w:tooltip="Hernandez, 2015 #82" w:history="1">
              <w:r w:rsidR="00BE2169" w:rsidRPr="00BE2169">
                <w:rPr>
                  <w:rFonts w:ascii="Times New Roman" w:eastAsia="Times New Roman" w:hAnsi="Times New Roman" w:cs="Times New Roman"/>
                  <w:noProof/>
                  <w:lang w:eastAsia="zh-CN"/>
                </w:rPr>
                <w:t>115</w:t>
              </w:r>
            </w:hyperlink>
            <w:r w:rsidR="00BE2169" w:rsidRPr="00BE2169">
              <w:rPr>
                <w:rFonts w:ascii="Times New Roman" w:eastAsia="Times New Roman" w:hAnsi="Times New Roman" w:cs="Times New Roman"/>
                <w:noProof/>
                <w:lang w:eastAsia="zh-CN"/>
              </w:rPr>
              <w:t>)</w:t>
            </w:r>
            <w:r w:rsidRPr="00B00E80">
              <w:rPr>
                <w:rFonts w:eastAsia="Times New Roman" w:cs="Times New Roman"/>
                <w:lang w:eastAsia="zh-CN"/>
              </w:rPr>
              <w:fldChar w:fldCharType="end"/>
            </w:r>
          </w:p>
          <w:p w14:paraId="1B5031F0"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c>
          <w:tcPr>
            <w:tcW w:w="2395" w:type="dxa"/>
            <w:noWrap/>
          </w:tcPr>
          <w:p w14:paraId="6E987231"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t>High</w:t>
            </w:r>
          </w:p>
          <w:p w14:paraId="6961AFDE" w14:textId="77777777" w:rsidR="00166EDA" w:rsidRPr="00B00E80" w:rsidRDefault="00166EDA" w:rsidP="005532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tc>
      </w:tr>
    </w:tbl>
    <w:p w14:paraId="7F2867A1" w14:textId="139E993A" w:rsidR="00491D20" w:rsidRPr="00491D20" w:rsidRDefault="003F1728" w:rsidP="00491D20">
      <w:pPr>
        <w:rPr>
          <w:rFonts w:eastAsia="Cambria" w:cs="Times New Roman"/>
          <w:i/>
          <w:szCs w:val="24"/>
        </w:rPr>
      </w:pPr>
      <w:r>
        <w:rPr>
          <w:rFonts w:eastAsia="Cambria" w:cs="Times New Roman"/>
          <w:szCs w:val="24"/>
        </w:rPr>
        <w:t>*</w:t>
      </w:r>
      <w:r w:rsidR="00491D20" w:rsidRPr="00491D20">
        <w:rPr>
          <w:rFonts w:eastAsia="Cambria" w:cs="Times New Roman"/>
          <w:szCs w:val="24"/>
        </w:rPr>
        <w:t>Rating scheme described in the Supplemental Material</w:t>
      </w:r>
    </w:p>
    <w:p w14:paraId="1607534D" w14:textId="77777777" w:rsidR="00166EDA" w:rsidRDefault="00166EDA" w:rsidP="00491D20">
      <w:pPr>
        <w:rPr>
          <w:rFonts w:cs="Times New Roman"/>
          <w:szCs w:val="24"/>
        </w:rPr>
        <w:sectPr w:rsidR="00166EDA" w:rsidSect="00413073">
          <w:pgSz w:w="15840" w:h="12240" w:orient="landscape"/>
          <w:pgMar w:top="1440" w:right="1440" w:bottom="1440" w:left="1440" w:header="720" w:footer="720" w:gutter="0"/>
          <w:cols w:space="720"/>
          <w:docGrid w:linePitch="360"/>
        </w:sectPr>
      </w:pPr>
    </w:p>
    <w:p w14:paraId="7C912753" w14:textId="121C3581" w:rsidR="00166EDA" w:rsidRDefault="00166EDA" w:rsidP="00491D20">
      <w:pPr>
        <w:rPr>
          <w:rFonts w:cs="Times New Roman"/>
          <w:szCs w:val="24"/>
        </w:rPr>
      </w:pPr>
    </w:p>
    <w:p w14:paraId="1C0F1158" w14:textId="47004196" w:rsidR="00166EDA" w:rsidRPr="00166EDA" w:rsidRDefault="00166EDA" w:rsidP="003F1728">
      <w:pPr>
        <w:pStyle w:val="Heading1"/>
      </w:pPr>
      <w:bookmarkStart w:id="20" w:name="_Toc445803011"/>
      <w:bookmarkStart w:id="21" w:name="_Toc467238958"/>
      <w:r w:rsidRPr="001D4E1A">
        <w:t>Supplemental Table S2. Evidence linking VKORC1 to warfarin phenotype</w:t>
      </w:r>
      <w:bookmarkEnd w:id="20"/>
      <w:bookmarkEnd w:id="21"/>
    </w:p>
    <w:tbl>
      <w:tblPr>
        <w:tblStyle w:val="LightShading1"/>
        <w:tblW w:w="13645" w:type="dxa"/>
        <w:tblLook w:val="04A0" w:firstRow="1" w:lastRow="0" w:firstColumn="1" w:lastColumn="0" w:noHBand="0" w:noVBand="1"/>
      </w:tblPr>
      <w:tblGrid>
        <w:gridCol w:w="1638"/>
        <w:gridCol w:w="5760"/>
        <w:gridCol w:w="3672"/>
        <w:gridCol w:w="2575"/>
      </w:tblGrid>
      <w:tr w:rsidR="00166EDA" w:rsidRPr="00B00E80" w14:paraId="5C72B36C" w14:textId="77777777" w:rsidTr="00516B41">
        <w:trPr>
          <w:cnfStyle w:val="100000000000" w:firstRow="1" w:lastRow="0" w:firstColumn="0" w:lastColumn="0" w:oddVBand="0" w:evenVBand="0" w:oddHBand="0" w:evenHBand="0" w:firstRowFirstColumn="0" w:firstRowLastColumn="0" w:lastRowFirstColumn="0" w:lastRowLastColumn="0"/>
          <w:trHeight w:val="1537"/>
        </w:trPr>
        <w:tc>
          <w:tcPr>
            <w:cnfStyle w:val="001000000000" w:firstRow="0" w:lastRow="0" w:firstColumn="1" w:lastColumn="0" w:oddVBand="0" w:evenVBand="0" w:oddHBand="0" w:evenHBand="0" w:firstRowFirstColumn="0" w:firstRowLastColumn="0" w:lastRowFirstColumn="0" w:lastRowLastColumn="0"/>
            <w:tcW w:w="1638" w:type="dxa"/>
            <w:noWrap/>
          </w:tcPr>
          <w:p w14:paraId="1C12CE18"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Type of experimental model</w:t>
            </w:r>
          </w:p>
        </w:tc>
        <w:tc>
          <w:tcPr>
            <w:tcW w:w="5760" w:type="dxa"/>
          </w:tcPr>
          <w:p w14:paraId="18793E98" w14:textId="77777777" w:rsidR="00166EDA" w:rsidRPr="00B00E80" w:rsidRDefault="00166EDA" w:rsidP="00166EDA">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Major findings</w:t>
            </w:r>
          </w:p>
        </w:tc>
        <w:tc>
          <w:tcPr>
            <w:tcW w:w="3672" w:type="dxa"/>
          </w:tcPr>
          <w:p w14:paraId="7E6318D1" w14:textId="77777777" w:rsidR="00166EDA" w:rsidRPr="00B00E80" w:rsidRDefault="00166EDA" w:rsidP="00166EDA">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References</w:t>
            </w:r>
          </w:p>
        </w:tc>
        <w:tc>
          <w:tcPr>
            <w:tcW w:w="2575" w:type="dxa"/>
            <w:noWrap/>
          </w:tcPr>
          <w:p w14:paraId="3ABC14B2" w14:textId="6568F3A1" w:rsidR="00166EDA" w:rsidRPr="00B00E80" w:rsidRDefault="00166EDA" w:rsidP="00166EDA">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Level of evidence</w:t>
            </w:r>
            <w:r w:rsidR="003F1728" w:rsidRPr="00B00E80">
              <w:rPr>
                <w:rFonts w:ascii="Times New Roman" w:eastAsia="Times New Roman" w:hAnsi="Times New Roman" w:cs="Times New Roman"/>
                <w:color w:val="000000"/>
                <w:lang w:eastAsia="zh-CN"/>
              </w:rPr>
              <w:t>*</w:t>
            </w:r>
          </w:p>
        </w:tc>
      </w:tr>
      <w:tr w:rsidR="00166EDA" w:rsidRPr="00B00E80" w14:paraId="639F6F6B" w14:textId="77777777" w:rsidTr="00516B4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38" w:type="dxa"/>
            <w:noWrap/>
          </w:tcPr>
          <w:p w14:paraId="375A305E"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In vitro</w:t>
            </w:r>
          </w:p>
        </w:tc>
        <w:tc>
          <w:tcPr>
            <w:tcW w:w="5760" w:type="dxa"/>
          </w:tcPr>
          <w:p w14:paraId="19FE62D6" w14:textId="77777777" w:rsidR="00166EDA" w:rsidRPr="00B00E80" w:rsidRDefault="00166EDA" w:rsidP="00166EDA">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 </w:t>
            </w:r>
            <w:r w:rsidRPr="00B00E80">
              <w:rPr>
                <w:rFonts w:ascii="Times New Roman" w:eastAsia="Times New Roman" w:hAnsi="Times New Roman" w:cs="Times New Roman"/>
                <w:i/>
                <w:color w:val="000000"/>
                <w:lang w:eastAsia="zh-CN"/>
              </w:rPr>
              <w:t>VKORC1-1639G&gt;A</w:t>
            </w:r>
            <w:r w:rsidRPr="00B00E80">
              <w:rPr>
                <w:rFonts w:ascii="Times New Roman" w:eastAsia="Times New Roman" w:hAnsi="Times New Roman" w:cs="Times New Roman"/>
                <w:color w:val="000000"/>
                <w:lang w:eastAsia="zh-CN"/>
              </w:rPr>
              <w:t xml:space="preserve"> variant is associated with VKORC1 expression.</w:t>
            </w:r>
          </w:p>
        </w:tc>
        <w:tc>
          <w:tcPr>
            <w:tcW w:w="3672" w:type="dxa"/>
          </w:tcPr>
          <w:p w14:paraId="4F2279AB" w14:textId="1CD2B4DD"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ied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SaWVkZXI8L0F1dGhvcj48WWVhcj4yMDA1PC9ZZWFyPjxS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aWVkZXI8L0F1dGhvcj48WWVhcj4yMDA1PC9ZZWFyPjxS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6" w:tooltip="Rieder, 2005 #28" w:history="1">
              <w:r w:rsidR="00BE2169" w:rsidRPr="00BE2169">
                <w:rPr>
                  <w:rFonts w:ascii="Times New Roman" w:eastAsia="Times New Roman" w:hAnsi="Times New Roman" w:cs="Times New Roman"/>
                  <w:noProof/>
                  <w:color w:val="000000"/>
                  <w:lang w:val="fr-FR" w:eastAsia="zh-CN"/>
                </w:rPr>
                <w:t>11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8A26B5C" w14:textId="2D15CC41"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Yuan,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5) </w:t>
            </w:r>
            <w:r w:rsidRPr="00B00E80">
              <w:rPr>
                <w:rFonts w:eastAsia="Times New Roman" w:cs="Times New Roman"/>
                <w:color w:val="000000"/>
                <w:lang w:eastAsia="zh-CN"/>
              </w:rPr>
              <w:fldChar w:fldCharType="begin">
                <w:fldData xml:space="preserve">PEVuZE5vdGU+PENpdGU+PEF1dGhvcj5ZdWFuPC9BdXRob3I+PFllYXI+MjAwNTwvWWVhcj48UmVj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zQ1LTUxPC9wYWdlcz48dm9sdW1lPjE0PC92b2x1bWU+PG51bWJlcj4xMzwv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dWFuPC9BdXRob3I+PFllYXI+MjAwNTwvWWVhcj48UmVj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zQ1LTUxPC9wYWdlcz48dm9sdW1lPjE0PC92b2x1bWU+PG51bWJlcj4xMzwv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7" w:tooltip="Yuan, 2005 #29" w:history="1">
              <w:r w:rsidR="00BE2169" w:rsidRPr="00BE2169">
                <w:rPr>
                  <w:rFonts w:ascii="Times New Roman" w:eastAsia="Times New Roman" w:hAnsi="Times New Roman" w:cs="Times New Roman"/>
                  <w:noProof/>
                  <w:color w:val="000000"/>
                  <w:lang w:eastAsia="zh-CN"/>
                </w:rPr>
                <w:t>117</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09FDAB40" w14:textId="77777777" w:rsidR="00166EDA" w:rsidRPr="00B00E80" w:rsidRDefault="00166EDA" w:rsidP="00166EDA">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0DA9413F" w14:textId="77777777" w:rsidTr="00516B41">
        <w:trPr>
          <w:trHeight w:val="603"/>
        </w:trPr>
        <w:tc>
          <w:tcPr>
            <w:cnfStyle w:val="001000000000" w:firstRow="0" w:lastRow="0" w:firstColumn="1" w:lastColumn="0" w:oddVBand="0" w:evenVBand="0" w:oddHBand="0" w:evenHBand="0" w:firstRowFirstColumn="0" w:firstRowLastColumn="0" w:lastRowFirstColumn="0" w:lastRowLastColumn="0"/>
            <w:tcW w:w="1638" w:type="dxa"/>
            <w:noWrap/>
          </w:tcPr>
          <w:p w14:paraId="76824C69"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760" w:type="dxa"/>
          </w:tcPr>
          <w:p w14:paraId="7FBA519A" w14:textId="77777777" w:rsidR="00166EDA" w:rsidRPr="00B00E80" w:rsidRDefault="00166EDA" w:rsidP="00166EDA">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VKORC1 is the protein target for warfarin. </w:t>
            </w:r>
          </w:p>
        </w:tc>
        <w:tc>
          <w:tcPr>
            <w:tcW w:w="3672" w:type="dxa"/>
          </w:tcPr>
          <w:p w14:paraId="29D96BB8" w14:textId="23B21C48"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i&lt;/Author&gt;&lt;Year&gt;2004&lt;/Year&gt;&lt;RecNum&gt;30&lt;/RecNum&gt;&lt;DisplayText&gt;(118)&lt;/DisplayText&gt;&lt;record&gt;&lt;rec-number&gt;30&lt;/rec-number&gt;&lt;foreign-keys&gt;&lt;key app="EN" db-id="ss05wdtz4x59tpeaffpvpvfjde9t9wessdp2" timestamp="1437594323"&gt;30&lt;/key&gt;&lt;/foreign-keys&gt;&lt;ref-type name="Journal Article"&gt;17&lt;/ref-type&gt;&lt;contributors&gt;&lt;authors&gt;&lt;author&gt;Li, T.&lt;/author&gt;&lt;author&gt;Chang, C. Y.&lt;/author&gt;&lt;author&gt;Jin, D. Y.&lt;/author&gt;&lt;author&gt;Lin, P. J.&lt;/author&gt;&lt;author&gt;Khvorova, A.&lt;/author&gt;&lt;author&gt;Stafford, D. W.&lt;/author&gt;&lt;/authors&gt;&lt;/contributors&gt;&lt;auth-address&gt;Department of Biology, University of North Carolina at Chapel Hill, Chapel Hill, North Carolina 27599, USA.&lt;/auth-address&gt;&lt;titles&gt;&lt;title&gt;Identification of the gene for vitamin K epoxide reductase&lt;/title&gt;&lt;secondary-title&gt;Nature&lt;/secondary-title&gt;&lt;alt-title&gt;Nature&lt;/alt-title&gt;&lt;/titles&gt;&lt;periodical&gt;&lt;full-title&gt;Nature&lt;/full-title&gt;&lt;abbr-1&gt;Nature&lt;/abbr-1&gt;&lt;/periodical&gt;&lt;alt-periodical&gt;&lt;full-title&gt;Nature&lt;/full-title&gt;&lt;abbr-1&gt;Nature&lt;/abbr-1&gt;&lt;/alt-periodical&gt;&lt;pages&gt;541-4&lt;/pages&gt;&lt;volume&gt;427&lt;/volume&gt;&lt;number&gt;6974&lt;/number&gt;&lt;keywords&gt;&lt;keyword&gt;Animals&lt;/keyword&gt;&lt;keyword&gt;Cell Line&lt;/keyword&gt;&lt;keyword&gt;Cell Line, Tumor&lt;/keyword&gt;&lt;keyword&gt;Chromosome Mapping&lt;/keyword&gt;&lt;keyword&gt;Chromosomes, Human, Pair 16/genetics&lt;/keyword&gt;&lt;keyword&gt;Drug Resistance&lt;/keyword&gt;&lt;keyword&gt;Humans&lt;/keyword&gt;&lt;keyword&gt;Mixed Function Oxygenases/antagonists &amp;amp;&lt;/keyword&gt;&lt;keyword&gt;inhibitors/chemistry/*genetics/metabolism&lt;/keyword&gt;&lt;keyword&gt;RNA, Messenger/genetics/metabolism&lt;/keyword&gt;&lt;keyword&gt;RNA, Small Interfering/genetics/metabolism&lt;/keyword&gt;&lt;keyword&gt;Spodoptera&lt;/keyword&gt;&lt;keyword&gt;Transfection&lt;/keyword&gt;&lt;keyword&gt;Warfarin/pharmacology&lt;/keyword&gt;&lt;/keywords&gt;&lt;dates&gt;&lt;year&gt;2004&lt;/year&gt;&lt;pub-dates&gt;&lt;date&gt;Feb 5&lt;/date&gt;&lt;/pub-dates&gt;&lt;/dates&gt;&lt;isbn&gt;1476-4687 (Electronic)&lt;/isbn&gt;&lt;accession-num&gt;14765195&lt;/accession-num&gt;&lt;urls&gt;&lt;related-urls&gt;&lt;url&gt;http://www.ncbi.nlm.nih.gov/entrez/query.fcgi?cmd=Retrieve&amp;amp;db=PubMed&amp;amp;dopt=Citation&amp;amp;list_uids=14765195 &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8" w:tooltip="Li, 2004 #30" w:history="1">
              <w:r w:rsidR="00BE2169" w:rsidRPr="00BE2169">
                <w:rPr>
                  <w:rFonts w:ascii="Times New Roman" w:eastAsia="Times New Roman" w:hAnsi="Times New Roman" w:cs="Times New Roman"/>
                  <w:noProof/>
                  <w:color w:val="000000"/>
                  <w:lang w:val="fr-FR" w:eastAsia="zh-CN"/>
                </w:rPr>
                <w:t>11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506458B" w14:textId="2736EA56"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Rost,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04) </w:t>
            </w:r>
            <w:r w:rsidRPr="00B00E80">
              <w:rPr>
                <w:rFonts w:eastAsia="Times New Roman" w:cs="Times New Roman"/>
                <w:color w:val="000000"/>
                <w:lang w:eastAsia="zh-CN"/>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sidRPr="00B00E80">
              <w:rPr>
                <w:rFonts w:ascii="Times New Roman" w:eastAsia="Times New Roman" w:hAnsi="Times New Roman" w:cs="Times New Roman"/>
                <w:color w:val="000000"/>
                <w:lang w:eastAsia="zh-CN"/>
              </w:rPr>
              <w:instrText xml:space="preserve"> ADDIN EN.CITE </w:instrText>
            </w:r>
            <w:r w:rsidR="00D85983" w:rsidRPr="00B00E80">
              <w:rPr>
                <w:rFonts w:eastAsia="Times New Roman" w:cs="Times New Roman"/>
                <w:color w:val="000000"/>
                <w:lang w:eastAsia="zh-CN"/>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sidRPr="00B00E80">
              <w:rPr>
                <w:rFonts w:ascii="Times New Roman" w:eastAsia="Times New Roman" w:hAnsi="Times New Roman" w:cs="Times New Roman"/>
                <w:color w:val="000000"/>
                <w:lang w:eastAsia="zh-CN"/>
              </w:rPr>
              <w:instrText xml:space="preserve"> ADDIN EN.CITE.DATA </w:instrText>
            </w:r>
            <w:r w:rsidR="00D85983" w:rsidRPr="00B00E80">
              <w:rPr>
                <w:rFonts w:eastAsia="Times New Roman" w:cs="Times New Roman"/>
                <w:color w:val="000000"/>
                <w:lang w:eastAsia="zh-CN"/>
              </w:rPr>
            </w:r>
            <w:r w:rsidR="00D85983" w:rsidRPr="00B00E80">
              <w:rPr>
                <w:rFonts w:eastAsia="Times New Roman" w:cs="Times New Roman"/>
                <w:color w:val="000000"/>
                <w:lang w:eastAsia="zh-CN"/>
              </w:rPr>
              <w:fldChar w:fldCharType="end"/>
            </w:r>
            <w:r w:rsidRPr="00B00E80">
              <w:rPr>
                <w:rFonts w:eastAsia="Times New Roman" w:cs="Times New Roman"/>
                <w:color w:val="000000"/>
                <w:lang w:eastAsia="zh-CN"/>
              </w:rPr>
            </w:r>
            <w:r w:rsidRPr="00B00E80">
              <w:rPr>
                <w:rFonts w:eastAsia="Times New Roman" w:cs="Times New Roman"/>
                <w:color w:val="000000"/>
                <w:lang w:eastAsia="zh-CN"/>
              </w:rPr>
              <w:fldChar w:fldCharType="separate"/>
            </w:r>
            <w:r w:rsidR="00D85983" w:rsidRPr="00B00E80">
              <w:rPr>
                <w:rFonts w:ascii="Times New Roman" w:eastAsia="Times New Roman" w:hAnsi="Times New Roman" w:cs="Times New Roman"/>
                <w:noProof/>
                <w:color w:val="000000"/>
                <w:lang w:eastAsia="zh-CN"/>
              </w:rPr>
              <w:t>(</w:t>
            </w:r>
            <w:hyperlink w:anchor="_ENREF_7" w:tooltip="Rost, 2004 #31" w:history="1">
              <w:r w:rsidR="00BE2169" w:rsidRPr="00B00E80">
                <w:rPr>
                  <w:rFonts w:ascii="Times New Roman" w:eastAsia="Times New Roman" w:hAnsi="Times New Roman" w:cs="Times New Roman"/>
                  <w:noProof/>
                  <w:color w:val="000000"/>
                  <w:lang w:eastAsia="zh-CN"/>
                </w:rPr>
                <w:t>7</w:t>
              </w:r>
            </w:hyperlink>
            <w:r w:rsidR="00D85983" w:rsidRPr="00B00E80">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2CA694DA" w14:textId="77777777" w:rsidR="00166EDA" w:rsidRPr="00B00E80" w:rsidRDefault="00166EDA" w:rsidP="00166EDA">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tc>
      </w:tr>
      <w:tr w:rsidR="00166EDA" w:rsidRPr="00B00E80" w14:paraId="438101F3" w14:textId="77777777" w:rsidTr="00516B4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38" w:type="dxa"/>
            <w:noWrap/>
          </w:tcPr>
          <w:p w14:paraId="3138BD64"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760" w:type="dxa"/>
          </w:tcPr>
          <w:p w14:paraId="68C6854F" w14:textId="77777777" w:rsidR="00166EDA" w:rsidRPr="00B00E80" w:rsidRDefault="00166EDA" w:rsidP="00166EDA">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color w:val="000000"/>
                <w:lang w:eastAsia="zh-CN"/>
              </w:rPr>
              <w:t>VKORC1-1639G&gt;A</w:t>
            </w:r>
            <w:r w:rsidRPr="00B00E80">
              <w:rPr>
                <w:rFonts w:ascii="Times New Roman" w:eastAsia="Times New Roman" w:hAnsi="Times New Roman" w:cs="Times New Roman"/>
                <w:color w:val="000000"/>
                <w:lang w:eastAsia="zh-CN"/>
              </w:rPr>
              <w:t xml:space="preserve"> variant (</w:t>
            </w:r>
            <w:r w:rsidRPr="00B00E80">
              <w:rPr>
                <w:rFonts w:ascii="Times New Roman" w:hAnsi="Times New Roman" w:cs="Times New Roman"/>
              </w:rPr>
              <w:t xml:space="preserve">and SNPs in high linkage disequilibrium with it) </w:t>
            </w:r>
            <w:r w:rsidRPr="00B00E80">
              <w:rPr>
                <w:rFonts w:ascii="Times New Roman" w:eastAsia="Times New Roman" w:hAnsi="Times New Roman" w:cs="Times New Roman"/>
                <w:color w:val="000000"/>
                <w:lang w:eastAsia="zh-CN"/>
              </w:rPr>
              <w:t xml:space="preserve">is associated with reduced warfarin maintenance dose. </w:t>
            </w:r>
          </w:p>
        </w:tc>
        <w:tc>
          <w:tcPr>
            <w:tcW w:w="3672" w:type="dxa"/>
          </w:tcPr>
          <w:p w14:paraId="22F51BB1" w14:textId="0F69E03B"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U8L1llYXI+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7" w:tooltip="Wadelius, 2005 #19" w:history="1">
              <w:r w:rsidR="00BE2169" w:rsidRPr="00BE2169">
                <w:rPr>
                  <w:rFonts w:ascii="Times New Roman" w:eastAsia="Times New Roman" w:hAnsi="Times New Roman" w:cs="Times New Roman"/>
                  <w:noProof/>
                  <w:color w:val="000000"/>
                  <w:lang w:val="fr-FR" w:eastAsia="zh-CN"/>
                </w:rPr>
                <w:t>2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0340FAC" w14:textId="1D5B2BDA"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ied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SaWVkZXI8L0F1dGhvcj48WWVhcj4yMDA1PC9ZZWFyPjxS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aWVkZXI8L0F1dGhvcj48WWVhcj4yMDA1PC9ZZWFyPjxS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6" w:tooltip="Rieder, 2005 #28" w:history="1">
              <w:r w:rsidR="00BE2169" w:rsidRPr="00BE2169">
                <w:rPr>
                  <w:rFonts w:ascii="Times New Roman" w:eastAsia="Times New Roman" w:hAnsi="Times New Roman" w:cs="Times New Roman"/>
                  <w:noProof/>
                  <w:color w:val="000000"/>
                  <w:lang w:val="fr-FR" w:eastAsia="zh-CN"/>
                </w:rPr>
                <w:t>11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84A0011" w14:textId="3AF50F66"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Yu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ZdWFuPC9BdXRob3I+PFllYXI+MjAwNTwvWWVhcj48UmVj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zQ1LTUxPC9wYWdlcz48dm9sdW1lPjE0PC92b2x1bWU+PG51bWJlcj4xMzwv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dWFuPC9BdXRob3I+PFllYXI+MjAwNTwvWWVhcj48UmVj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zQ1LTUxPC9wYWdlcz48dm9sdW1lPjE0PC92b2x1bWU+PG51bWJlcj4xMzwv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7" w:tooltip="Yuan, 2005 #29" w:history="1">
              <w:r w:rsidR="00BE2169" w:rsidRPr="00BE2169">
                <w:rPr>
                  <w:rFonts w:ascii="Times New Roman" w:eastAsia="Times New Roman" w:hAnsi="Times New Roman" w:cs="Times New Roman"/>
                  <w:noProof/>
                  <w:color w:val="000000"/>
                  <w:lang w:val="fr-FR" w:eastAsia="zh-CN"/>
                </w:rPr>
                <w:t>11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9F16A10" w14:textId="2715CB4B"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ellem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9" w:tooltip="Schelleman, 2007 #34" w:history="1">
              <w:r w:rsidR="00BE2169" w:rsidRPr="00BE2169">
                <w:rPr>
                  <w:rFonts w:ascii="Times New Roman" w:eastAsia="Times New Roman" w:hAnsi="Times New Roman" w:cs="Times New Roman"/>
                  <w:noProof/>
                  <w:color w:val="000000"/>
                  <w:lang w:val="fr-FR" w:eastAsia="zh-CN"/>
                </w:rPr>
                <w:t>11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D7EB225" w14:textId="1461734E"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oop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Db29wZXI8L0F1dGhvcj48WWVhcj4yMDA4PC9ZZWFyPjxS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b29wZXI8L0F1dGhvcj48WWVhcj4yMDA4PC9ZZWFyPjxS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0" w:tooltip="Cooper, 2008 #33" w:history="1">
              <w:r w:rsidR="00BE2169" w:rsidRPr="00BE2169">
                <w:rPr>
                  <w:rFonts w:ascii="Times New Roman" w:eastAsia="Times New Roman" w:hAnsi="Times New Roman" w:cs="Times New Roman"/>
                  <w:noProof/>
                  <w:color w:val="000000"/>
                  <w:lang w:val="fr-FR" w:eastAsia="zh-CN"/>
                </w:rPr>
                <w:t>12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084F01C" w14:textId="0F71B3BB"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keuc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2" w:tooltip="Takeuchi, 2009 #17" w:history="1">
              <w:r w:rsidR="00BE2169" w:rsidRPr="00BE2169">
                <w:rPr>
                  <w:rFonts w:ascii="Times New Roman" w:eastAsia="Times New Roman" w:hAnsi="Times New Roman" w:cs="Times New Roman"/>
                  <w:noProof/>
                  <w:color w:val="000000"/>
                  <w:lang w:val="fr-FR" w:eastAsia="zh-CN"/>
                </w:rPr>
                <w:t>5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6FC44A1" w14:textId="1E79E8C9"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le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bGVpbjwvQXV0aG9yPjxZZWFyPjIwMDk8L1llYXI+PFJl
Y051bT4yMTwvUmVjTnVtPjxEaXNwbGF5VGV4dD4oMTIpPC9EaXNwbGF5VGV4dD48cmVjb3JkPjxy
ZWMtbnVtYmVyPjIxPC9yZWMtbnVtYmVyPjxmb3JlaWduLWtleXM+PGtleSBhcHA9IkVOIiBkYi1p
ZD0icGFhNXo1cjVmcHJ6ZTlldGZ0aHYydnAyYXI5OTlwdnh4emF2IiB0aW1lc3RhbXA9IjE0NTUw
NDkwOTciPjIx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bGVpbjwvQXV0aG9yPjxZZWFyPjIwMDk8L1llYXI+PFJl
Y051bT4yMTwvUmVjTnVtPjxEaXNwbGF5VGV4dD4oMTIpPC9EaXNwbGF5VGV4dD48cmVjb3JkPjxy
ZWMtbnVtYmVyPjIxPC9yZWMtbnVtYmVyPjxmb3JlaWduLWtleXM+PGtleSBhcHA9IkVOIiBkYi1p
ZD0icGFhNXo1cjVmcHJ6ZTlldGZ0aHYydnAyYXI5OTlwdnh4emF2IiB0aW1lc3RhbXA9IjE0NTUw
NDkwOTciPjIx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 w:tooltip="Klein, 2009 #18" w:history="1">
              <w:r w:rsidR="00BE2169" w:rsidRPr="00BE2169">
                <w:rPr>
                  <w:rFonts w:ascii="Times New Roman" w:eastAsia="Times New Roman" w:hAnsi="Times New Roman" w:cs="Times New Roman"/>
                  <w:noProof/>
                  <w:color w:val="000000"/>
                  <w:lang w:val="fr-FR" w:eastAsia="zh-CN"/>
                </w:rPr>
                <w:t>1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6E1A20B" w14:textId="2FFFEFDF"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MaW1kaTwvQXV0aG9yPjxZZWFyPjIwMTA8L1llYXI+PFJl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TA8L1llYXI+PFJl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1" w:tooltip="Limdi, 2010 #32" w:history="1">
              <w:r w:rsidR="00BE2169" w:rsidRPr="00BE2169">
                <w:rPr>
                  <w:rFonts w:ascii="Times New Roman" w:eastAsia="Times New Roman" w:hAnsi="Times New Roman" w:cs="Times New Roman"/>
                  <w:noProof/>
                  <w:color w:val="000000"/>
                  <w:lang w:val="fr-FR" w:eastAsia="zh-CN"/>
                </w:rPr>
                <w:t>12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9123366" w14:textId="33C0A3AB"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A4A9AC2" w14:textId="36E63DA0"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uriapranat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TdXJpYXByYW5hdGE8L0F1dGhvcj48WWVhcj4yMDExPC9Z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gwPC9wYWdlcz48dm9sdW1lPjEyPC92b2x1bWU+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dXJpYXByYW5hdGE8L0F1dGhvcj48WWVhcj4yMDExPC9Z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gwPC9wYWdlcz48dm9sdW1lPjEyPC92b2x1bWU+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2" w:tooltip="Suriapranata, 2011 #137" w:history="1">
              <w:r w:rsidR="00BE2169" w:rsidRPr="00BE2169">
                <w:rPr>
                  <w:rFonts w:ascii="Times New Roman" w:eastAsia="Times New Roman" w:hAnsi="Times New Roman" w:cs="Times New Roman"/>
                  <w:noProof/>
                  <w:color w:val="000000"/>
                  <w:lang w:val="fr-FR" w:eastAsia="zh-CN"/>
                </w:rPr>
                <w:t>12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B1FE1FD" w14:textId="5EDDCB17"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5" w:tooltip="Liang, 2012 #25" w:history="1">
              <w:r w:rsidR="00BE2169" w:rsidRPr="00BE2169">
                <w:rPr>
                  <w:rFonts w:ascii="Times New Roman" w:eastAsia="Times New Roman" w:hAnsi="Times New Roman" w:cs="Times New Roman"/>
                  <w:noProof/>
                  <w:color w:val="000000"/>
                  <w:lang w:val="fr-FR" w:eastAsia="zh-CN"/>
                </w:rPr>
                <w:t>5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12D74C3" w14:textId="51F82932"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El D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FbCBEaW48L0F1dGhvcj48WWVhcj4yMDEyPC9ZZWFyPjxS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FbCBEaW48L0F1dGhvcj48WWVhcj4yMDEyPC9ZZWFyPjxS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6" w:tooltip="El Din, 2012 #139" w:history="1">
              <w:r w:rsidR="00BE2169" w:rsidRPr="00BE2169">
                <w:rPr>
                  <w:rFonts w:ascii="Times New Roman" w:eastAsia="Times New Roman" w:hAnsi="Times New Roman" w:cs="Times New Roman"/>
                  <w:noProof/>
                  <w:color w:val="000000"/>
                  <w:lang w:val="fr-FR" w:eastAsia="zh-CN"/>
                </w:rPr>
                <w:t>5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7E52C1D" w14:textId="393A9516"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7" w:tooltip="Lee, 2012 #140" w:history="1">
              <w:r w:rsidR="00BE2169" w:rsidRPr="00BE2169">
                <w:rPr>
                  <w:rFonts w:ascii="Times New Roman" w:eastAsia="Times New Roman" w:hAnsi="Times New Roman" w:cs="Times New Roman"/>
                  <w:noProof/>
                  <w:color w:val="000000"/>
                  <w:lang w:val="fr-FR" w:eastAsia="zh-CN"/>
                </w:rPr>
                <w:t>5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DDA351E" w14:textId="58320B74"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Valent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WYWxlbnRpbjwvQXV0aG9yPjxZZWFyPjIwMTI8L1llYXI+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IwOC0xODwvcGFnZXM+PHZvbHVtZT40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YWxlbnRpbjwvQXV0aG9yPjxZZWFyPjIwMTI8L1llYXI+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IwOC0xODwvcGFnZXM+PHZvbHVtZT40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4" w:tooltip="Valentin, 2012 #134" w:history="1">
              <w:r w:rsidR="00BE2169" w:rsidRPr="00BE2169">
                <w:rPr>
                  <w:rFonts w:ascii="Times New Roman" w:eastAsia="Times New Roman" w:hAnsi="Times New Roman" w:cs="Times New Roman"/>
                  <w:noProof/>
                  <w:color w:val="000000"/>
                  <w:lang w:val="fr-FR" w:eastAsia="zh-CN"/>
                </w:rPr>
                <w:t>5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7349EE9" w14:textId="69ADF344"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thar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8" w:tooltip="Pathare, 2012 #141" w:history="1">
              <w:r w:rsidR="00BE2169" w:rsidRPr="00BE2169">
                <w:rPr>
                  <w:rFonts w:ascii="Times New Roman" w:eastAsia="Times New Roman" w:hAnsi="Times New Roman" w:cs="Times New Roman"/>
                  <w:noProof/>
                  <w:color w:val="000000"/>
                  <w:lang w:val="fr-FR" w:eastAsia="zh-CN"/>
                </w:rPr>
                <w:t>5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8C11068" w14:textId="5B5562E4"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nto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W50b3M8L0F1dGhvcj48WWVhcj4yMDEzPC9ZZWFyPjxS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9" w:tooltip="Santos, 2013 #142" w:history="1">
              <w:r w:rsidR="00BE2169" w:rsidRPr="00BE2169">
                <w:rPr>
                  <w:rFonts w:ascii="Times New Roman" w:eastAsia="Times New Roman" w:hAnsi="Times New Roman" w:cs="Times New Roman"/>
                  <w:noProof/>
                  <w:color w:val="000000"/>
                  <w:lang w:val="fr-FR" w:eastAsia="zh-CN"/>
                </w:rPr>
                <w:t>5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19F55BA" w14:textId="4130B999"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Oz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PemVyPC9BdXRob3I+PFllYXI+MjAxMzwvWWVhcj48UmVj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PemVyPC9BdXRob3I+PFllYXI+MjAxMzwvWWVhcj48UmVj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0" w:tooltip="Ozer, 2013 #143" w:history="1">
              <w:r w:rsidR="00BE2169" w:rsidRPr="00BE2169">
                <w:rPr>
                  <w:rFonts w:ascii="Times New Roman" w:eastAsia="Times New Roman" w:hAnsi="Times New Roman" w:cs="Times New Roman"/>
                  <w:noProof/>
                  <w:color w:val="000000"/>
                  <w:lang w:val="fr-FR" w:eastAsia="zh-CN"/>
                </w:rPr>
                <w:t>6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39AE976" w14:textId="72006065"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TU8L1llYXI+PFJl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S00NTwvcGFnZXM+PHZvbHVt
ZT4xMjY8L3ZvbHVtZT48bnVtYmVyPjQ8L251bWJlcj48ZWRpdGlvbj4yMDE1LzA1LzMxPC9lZGl0
aW9uPjxkYXRlcz48eWVhcj4yMDE1PC95ZWFyPjxwdWItZGF0ZXM+PGRhdGU+SnVsIDIzPC9kYXRl
PjwvcHViLWRhdGVzPjwvZGF0ZXM+PGlzYm4+MTUyOC0wMDIwIChFbGVjdHJvbmljKSYjeEQ7MDAw
Ni00OTcxIChMaW5raW5nKTwvaXNibj48YWNjZXNzaW9uLW51bT4yNjAyNDg3NDwvYWNjZXNzaW9u
LW51bT48dXJscz48cmVsYXRlZC11cmxzPjx1cmw+aHR0cDovL3d3dy5uY2JpLm5sbS5uaWguZ292
L3B1Ym1lZC8yNjAyNDg3NDwvdXJsPjwvcmVsYXRlZC11cmxzPjwvdXJscz48ZWxlY3Ryb25pYy1y
ZXNvdXJjZS1udW0+MTAuMTE4Mi9ibG9vZC0yMDE1LTAyLTYyNzA0Mj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61" w:tooltip="Limdi, 2015 #151" w:history="1">
              <w:r w:rsidR="00BE2169" w:rsidRPr="00BE2169">
                <w:rPr>
                  <w:rFonts w:ascii="Times New Roman" w:eastAsia="Times New Roman" w:hAnsi="Times New Roman" w:cs="Times New Roman"/>
                  <w:noProof/>
                  <w:color w:val="000000"/>
                  <w:lang w:eastAsia="zh-CN"/>
                </w:rPr>
                <w:t>6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78FB28FC"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High</w:t>
            </w:r>
          </w:p>
          <w:p w14:paraId="56603292"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0C61C443" w14:textId="77777777" w:rsidTr="00516B41">
        <w:trPr>
          <w:trHeight w:val="540"/>
        </w:trPr>
        <w:tc>
          <w:tcPr>
            <w:cnfStyle w:val="001000000000" w:firstRow="0" w:lastRow="0" w:firstColumn="1" w:lastColumn="0" w:oddVBand="0" w:evenVBand="0" w:oddHBand="0" w:evenHBand="0" w:firstRowFirstColumn="0" w:firstRowLastColumn="0" w:lastRowFirstColumn="0" w:lastRowLastColumn="0"/>
            <w:tcW w:w="1638" w:type="dxa"/>
            <w:noWrap/>
          </w:tcPr>
          <w:p w14:paraId="4734AB3B"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760" w:type="dxa"/>
          </w:tcPr>
          <w:p w14:paraId="4A99DC1C" w14:textId="77777777" w:rsidR="00166EDA" w:rsidRPr="00B00E80" w:rsidRDefault="00166EDA" w:rsidP="00166EDA">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lang w:eastAsia="zh-CN"/>
              </w:rPr>
            </w:pPr>
            <w:r w:rsidRPr="00B00E80">
              <w:rPr>
                <w:rFonts w:ascii="Times New Roman" w:eastAsia="Times New Roman" w:hAnsi="Times New Roman" w:cs="Times New Roman"/>
                <w:color w:val="000000"/>
                <w:lang w:eastAsia="zh-CN"/>
              </w:rPr>
              <w:t xml:space="preserve">With empiric warfarin dosing, individuals with </w:t>
            </w:r>
            <w:r w:rsidRPr="00B00E80">
              <w:rPr>
                <w:rFonts w:ascii="Times New Roman" w:eastAsia="Times New Roman" w:hAnsi="Times New Roman" w:cs="Times New Roman"/>
                <w:i/>
                <w:color w:val="000000"/>
                <w:lang w:eastAsia="zh-CN"/>
              </w:rPr>
              <w:t>VKORC1-1639G&gt;A</w:t>
            </w:r>
            <w:r w:rsidRPr="00B00E80">
              <w:rPr>
                <w:rFonts w:ascii="Times New Roman" w:eastAsia="Times New Roman" w:hAnsi="Times New Roman" w:cs="Times New Roman"/>
                <w:color w:val="000000"/>
                <w:lang w:eastAsia="zh-CN"/>
              </w:rPr>
              <w:t xml:space="preserve"> are likely to require shorter time to </w:t>
            </w:r>
            <w:r w:rsidRPr="00B00E80">
              <w:rPr>
                <w:rFonts w:ascii="Times New Roman" w:eastAsia="Times New Roman" w:hAnsi="Times New Roman" w:cs="Times New Roman"/>
                <w:color w:val="000000"/>
                <w:lang w:eastAsia="zh-CN"/>
              </w:rPr>
              <w:lastRenderedPageBreak/>
              <w:t>achieve first INR in therapeutic range, but have no</w:t>
            </w:r>
            <w:r w:rsidRPr="00B00E80">
              <w:rPr>
                <w:rFonts w:ascii="Times New Roman" w:eastAsia="Times New Roman" w:hAnsi="Times New Roman" w:cs="Times New Roman"/>
                <w:b/>
                <w:color w:val="000000"/>
                <w:lang w:eastAsia="zh-CN"/>
              </w:rPr>
              <w:t xml:space="preserve"> </w:t>
            </w:r>
            <w:r w:rsidRPr="00B00E80">
              <w:rPr>
                <w:rFonts w:ascii="Times New Roman" w:eastAsia="Times New Roman" w:hAnsi="Times New Roman" w:cs="Times New Roman"/>
                <w:color w:val="000000"/>
                <w:lang w:eastAsia="zh-CN"/>
              </w:rPr>
              <w:t xml:space="preserve">difference in time to stable dose. </w:t>
            </w:r>
          </w:p>
        </w:tc>
        <w:tc>
          <w:tcPr>
            <w:tcW w:w="3672" w:type="dxa"/>
          </w:tcPr>
          <w:p w14:paraId="0B9E0AAC" w14:textId="29CF70C4"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lastRenderedPageBreak/>
              <w:t xml:space="preserve">Schellem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9" w:tooltip="Schelleman, 2007 #34" w:history="1">
              <w:r w:rsidR="00BE2169" w:rsidRPr="00BE2169">
                <w:rPr>
                  <w:rFonts w:ascii="Times New Roman" w:eastAsia="Times New Roman" w:hAnsi="Times New Roman" w:cs="Times New Roman"/>
                  <w:noProof/>
                  <w:color w:val="000000"/>
                  <w:lang w:val="fr-FR" w:eastAsia="zh-CN"/>
                </w:rPr>
                <w:t>11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90C1C8F" w14:textId="4564B9AD"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0B07D00" w14:textId="1ABCAA0C"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lastRenderedPageBreak/>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8" w:tooltip="Limdi, 2008 #57" w:history="1">
              <w:r w:rsidR="00BE2169" w:rsidRPr="00BE2169">
                <w:rPr>
                  <w:rFonts w:ascii="Times New Roman" w:eastAsia="Times New Roman" w:hAnsi="Times New Roman" w:cs="Times New Roman"/>
                  <w:noProof/>
                  <w:color w:val="000000"/>
                  <w:lang w:val="fr-FR" w:eastAsia="zh-CN"/>
                </w:rPr>
                <w:t>7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DB86E26" w14:textId="65D722DD"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war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9" w:tooltip="Schwarz, 2008 #65" w:history="1">
              <w:r w:rsidR="00BE2169" w:rsidRPr="00BE2169">
                <w:rPr>
                  <w:rFonts w:ascii="Times New Roman" w:eastAsia="Times New Roman" w:hAnsi="Times New Roman" w:cs="Times New Roman"/>
                  <w:noProof/>
                  <w:color w:val="000000"/>
                  <w:lang w:val="fr-FR" w:eastAsia="zh-CN"/>
                </w:rPr>
                <w:t>7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766791A" w14:textId="14D0DEAE"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Jorgens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3JnZW5zZW48L0F1dGhvcj48WWVhcj4yMDA5PC9ZZWFy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2" w:tooltip="Jorgensen, 2009 #54" w:history="1">
              <w:r w:rsidR="00BE2169" w:rsidRPr="00BE2169">
                <w:rPr>
                  <w:rFonts w:ascii="Times New Roman" w:eastAsia="Times New Roman" w:hAnsi="Times New Roman" w:cs="Times New Roman"/>
                  <w:noProof/>
                  <w:color w:val="000000"/>
                  <w:lang w:val="fr-FR" w:eastAsia="zh-CN"/>
                </w:rPr>
                <w:t>7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140B75B" w14:textId="677F4AE5"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6" w:tooltip="Kim, 2009 #55" w:history="1">
              <w:r w:rsidR="00BE2169" w:rsidRPr="00BE2169">
                <w:rPr>
                  <w:rFonts w:ascii="Times New Roman" w:eastAsia="Times New Roman" w:hAnsi="Times New Roman" w:cs="Times New Roman"/>
                  <w:noProof/>
                  <w:color w:val="000000"/>
                  <w:lang w:val="fr-FR" w:eastAsia="zh-CN"/>
                </w:rPr>
                <w:t>8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AC700E5" w14:textId="49D8A263"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F79F4B6" w14:textId="04E24E4A"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TwvQXV0aG9yPjxZZWFyPjIwMDk8L1llYXI+PFJlY051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5MjUtMzA8L3BhZ2Vz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0" w:tooltip="Li, 2009 #166" w:history="1">
              <w:r w:rsidR="00BE2169" w:rsidRPr="00BE2169">
                <w:rPr>
                  <w:rFonts w:ascii="Times New Roman" w:eastAsia="Times New Roman" w:hAnsi="Times New Roman" w:cs="Times New Roman"/>
                  <w:noProof/>
                  <w:color w:val="000000"/>
                  <w:lang w:val="fr-FR" w:eastAsia="zh-CN"/>
                </w:rPr>
                <w:t>8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4ADA157" w14:textId="7496C834"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4135B6D" w14:textId="5B9D2F1A"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Ozer,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PemVyPC9BdXRob3I+PFllYXI+MjAxMDwvWWVhcj48UmVj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PemVyPC9BdXRob3I+PFllYXI+MjAxMDwvWWVhcj48UmVj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5" w:tooltip="Ozer, 2010 #164" w:history="1">
              <w:r w:rsidR="00BE2169" w:rsidRPr="00BE2169">
                <w:rPr>
                  <w:rFonts w:ascii="Times New Roman" w:eastAsia="Times New Roman" w:hAnsi="Times New Roman" w:cs="Times New Roman"/>
                  <w:noProof/>
                  <w:color w:val="000000"/>
                  <w:lang w:val="fr-FR" w:eastAsia="zh-CN"/>
                </w:rPr>
                <w:t>7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5A72FC1" w14:textId="23C020F8"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cMill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4" w:tooltip="McMillin, 2010 #162" w:history="1">
              <w:r w:rsidR="00BE2169" w:rsidRPr="00BE2169">
                <w:rPr>
                  <w:rFonts w:ascii="Times New Roman" w:eastAsia="Times New Roman" w:hAnsi="Times New Roman" w:cs="Times New Roman"/>
                  <w:noProof/>
                  <w:color w:val="000000"/>
                  <w:lang w:val="fr-FR" w:eastAsia="zh-CN"/>
                </w:rPr>
                <w:t>7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9DFB9B5" w14:textId="19DFA4E3"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6E4303E" w14:textId="01B3226A"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DYXZhbGxhcmk8L0F1dGhvcj48WWVhcj4yMDExPC9ZZWFy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ZhbGxhcmk8L0F1dGhvcj48WWVhcj4yMDExPC9ZZWFy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3" w:tooltip="Cavallari, 2011 #132" w:history="1">
              <w:r w:rsidR="00BE2169" w:rsidRPr="00BE2169">
                <w:rPr>
                  <w:rFonts w:ascii="Times New Roman" w:eastAsia="Times New Roman" w:hAnsi="Times New Roman" w:cs="Times New Roman"/>
                  <w:noProof/>
                  <w:color w:val="000000"/>
                  <w:lang w:val="fr-FR" w:eastAsia="zh-CN"/>
                </w:rPr>
                <w:t>5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B1B8C0C" w14:textId="21D06009"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Zho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aaG9uZzwvQXV0aG9yPjxZZWFyPjIwMTE8L1llYXI+PFJl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NTgxLTkw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aaG9uZzwvQXV0aG9yPjxZZWFyPjIwMTE8L1llYXI+PFJl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NTgxLTkw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6" w:tooltip="Zhong, 2011 #163" w:history="1">
              <w:r w:rsidR="00BE2169" w:rsidRPr="00BE2169">
                <w:rPr>
                  <w:rFonts w:ascii="Times New Roman" w:eastAsia="Times New Roman" w:hAnsi="Times New Roman" w:cs="Times New Roman"/>
                  <w:noProof/>
                  <w:color w:val="000000"/>
                  <w:lang w:val="fr-FR" w:eastAsia="zh-CN"/>
                </w:rPr>
                <w:t>7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AD873D1" w14:textId="7274B3FA"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Lund,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2" w:tooltip="Lund, 2012 #61" w:history="1">
              <w:r w:rsidR="00BE2169" w:rsidRPr="00BE2169">
                <w:rPr>
                  <w:rFonts w:ascii="Times New Roman" w:eastAsia="Times New Roman" w:hAnsi="Times New Roman" w:cs="Times New Roman"/>
                  <w:noProof/>
                  <w:color w:val="000000"/>
                  <w:lang w:eastAsia="zh-CN"/>
                </w:rPr>
                <w:t>8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CDFC908" w14:textId="316B2BD8"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Biss,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3" w:tooltip="Biss, 2012 #125" w:history="1">
              <w:r w:rsidR="00BE2169" w:rsidRPr="00BE2169">
                <w:rPr>
                  <w:rFonts w:ascii="Times New Roman" w:eastAsia="Times New Roman" w:hAnsi="Times New Roman" w:cs="Times New Roman"/>
                  <w:noProof/>
                  <w:color w:val="000000"/>
                  <w:lang w:eastAsia="zh-CN"/>
                </w:rPr>
                <w:t>83</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6CEC77AA" w14:textId="3F82CFAB"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Finkelman,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Finkelman&lt;/Author&gt;&lt;Year&gt;2015&lt;/Year&gt;&lt;RecNum&gt;159&lt;/RecNum&gt;&lt;DisplayText&gt;(88)&lt;/DisplayText&gt;&lt;record&gt;&lt;rec-number&gt;159&lt;/rec-number&gt;&lt;foreign-keys&gt;&lt;key app="EN" db-id="ss05wdtz4x59tpeaffpvpvfjde9t9wessdp2" timestamp="1451498573"&gt;159&lt;/key&gt;&lt;/foreign-keys&gt;&lt;ref-type name="Journal Article"&gt;17&lt;/ref-type&gt;&lt;contributors&gt;&lt;authors&gt;&lt;author&gt;Finkelman, B. S.&lt;/author&gt;&lt;author&gt;French, B.&lt;/author&gt;&lt;author&gt;Bershaw, L.&lt;/author&gt;&lt;author&gt;Kimmel, S. E.&lt;/author&gt;&lt;/authors&gt;&lt;/contributors&gt;&lt;auth-address&gt;Department of Biostatistics and Epidemiology, Center for Clinical Epidemiology and Biostatistics, Perelman School of Medicine, University of Pennsylvania, Philadelphia, PA, USA.&lt;/auth-address&gt;&lt;titles&gt;&lt;title&gt;Factors affecting time to maintenance dose in patients initiating warfarin&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228-36&lt;/pages&gt;&lt;volume&gt;24&lt;/volume&gt;&lt;number&gt;3&lt;/number&gt;&lt;edition&gt;2014/12/17&lt;/edition&gt;&lt;dates&gt;&lt;year&gt;2015&lt;/year&gt;&lt;pub-dates&gt;&lt;date&gt;Mar&lt;/date&gt;&lt;/pub-dates&gt;&lt;/dates&gt;&lt;isbn&gt;1099-1557 (Electronic)&amp;#xD;1053-8569 (Linking)&lt;/isbn&gt;&lt;accession-num&gt;25504915&lt;/accession-num&gt;&lt;work-type&gt;Research Support, N.I.H., Extramural&lt;/work-type&gt;&lt;urls&gt;&lt;related-urls&gt;&lt;url&gt;http://www.ncbi.nlm.nih.gov/pubmed/25504915&lt;/url&gt;&lt;/related-urls&gt;&lt;/urls&gt;&lt;custom2&gt;4570031&lt;/custom2&gt;&lt;electronic-resource-num&gt;10.1002/pds.3735&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8" w:tooltip="Finkelman, 2015 #159" w:history="1">
              <w:r w:rsidR="00BE2169" w:rsidRPr="00BE2169">
                <w:rPr>
                  <w:rFonts w:ascii="Times New Roman" w:eastAsia="Times New Roman" w:hAnsi="Times New Roman" w:cs="Times New Roman"/>
                  <w:noProof/>
                  <w:color w:val="000000"/>
                  <w:lang w:eastAsia="zh-CN"/>
                </w:rPr>
                <w:t>8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46B7987D"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lastRenderedPageBreak/>
              <w:t>High</w:t>
            </w:r>
          </w:p>
        </w:tc>
      </w:tr>
      <w:tr w:rsidR="00166EDA" w:rsidRPr="00B00E80" w14:paraId="650E73A1" w14:textId="77777777" w:rsidTr="00516B41">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638" w:type="dxa"/>
            <w:noWrap/>
          </w:tcPr>
          <w:p w14:paraId="1DB2F172"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760" w:type="dxa"/>
          </w:tcPr>
          <w:p w14:paraId="74E5513E" w14:textId="66A50ABD" w:rsidR="00166EDA" w:rsidRPr="00B00E80" w:rsidRDefault="00166EDA" w:rsidP="00166EDA">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With empiric warfarin dosing, individuals with </w:t>
            </w:r>
            <w:r w:rsidRPr="00B00E80">
              <w:rPr>
                <w:rFonts w:ascii="Times New Roman" w:eastAsia="Times New Roman" w:hAnsi="Times New Roman" w:cs="Times New Roman"/>
                <w:i/>
                <w:color w:val="000000"/>
                <w:lang w:eastAsia="zh-CN"/>
              </w:rPr>
              <w:t>VKORC1-1639G&gt;A</w:t>
            </w:r>
            <w:r w:rsidRPr="00B00E80">
              <w:rPr>
                <w:rFonts w:ascii="Times New Roman" w:eastAsia="Times New Roman" w:hAnsi="Times New Roman" w:cs="Times New Roman"/>
                <w:color w:val="000000"/>
                <w:lang w:eastAsia="zh-CN"/>
              </w:rPr>
              <w:t xml:space="preserve"> have less time in INR</w:t>
            </w:r>
            <w:r w:rsidRPr="00B00E80" w:rsidDel="00C87B7B">
              <w:rPr>
                <w:rFonts w:ascii="Times New Roman" w:eastAsia="Times New Roman" w:hAnsi="Times New Roman" w:cs="Times New Roman"/>
                <w:color w:val="000000"/>
                <w:lang w:eastAsia="zh-CN"/>
              </w:rPr>
              <w:t xml:space="preserve"> </w:t>
            </w:r>
            <w:r w:rsidRPr="00B00E80">
              <w:rPr>
                <w:rFonts w:ascii="Times New Roman" w:eastAsia="Times New Roman" w:hAnsi="Times New Roman" w:cs="Times New Roman"/>
                <w:color w:val="000000"/>
                <w:lang w:eastAsia="zh-CN"/>
              </w:rPr>
              <w:t>therapeutic range (TTR)</w:t>
            </w:r>
            <w:r w:rsidR="00677632" w:rsidRPr="00B00E80">
              <w:rPr>
                <w:rFonts w:ascii="Times New Roman" w:eastAsia="Times New Roman" w:hAnsi="Times New Roman" w:cs="Times New Roman"/>
                <w:color w:val="000000"/>
                <w:lang w:eastAsia="zh-CN"/>
              </w:rPr>
              <w:t xml:space="preserve"> early in the course of therapy</w:t>
            </w:r>
            <w:r w:rsidRPr="00B00E80">
              <w:rPr>
                <w:rFonts w:ascii="Times New Roman" w:eastAsia="Times New Roman" w:hAnsi="Times New Roman" w:cs="Times New Roman"/>
                <w:color w:val="000000"/>
                <w:lang w:eastAsia="zh-CN"/>
              </w:rPr>
              <w:t>.</w:t>
            </w:r>
          </w:p>
        </w:tc>
        <w:tc>
          <w:tcPr>
            <w:tcW w:w="3672" w:type="dxa"/>
          </w:tcPr>
          <w:p w14:paraId="1C6AA585"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b/>
                <w:lang w:eastAsia="zh-CN"/>
              </w:rPr>
              <w:t xml:space="preserve">Supports statement: </w:t>
            </w:r>
          </w:p>
          <w:p w14:paraId="425CABAB" w14:textId="4B859D13"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Wadelius,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1" w:tooltip="Wadelius, 2009 #155" w:history="1">
              <w:r w:rsidR="00BE2169" w:rsidRPr="00BE2169">
                <w:rPr>
                  <w:rFonts w:ascii="Times New Roman" w:eastAsia="Times New Roman" w:hAnsi="Times New Roman" w:cs="Times New Roman"/>
                  <w:noProof/>
                  <w:color w:val="000000"/>
                  <w:lang w:eastAsia="zh-CN"/>
                </w:rPr>
                <w:t>8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78329C7B" w14:textId="73D9869C"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Giansante,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HaWFuc2FudGU8L0F1dGhvcj48WWVhcj4yMDEyPC9ZZWFy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aWFuc2FudGU8L0F1dGhvcj48WWVhcj4yMDEyPC9ZZWFy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23" w:tooltip="Giansante, 2012 #87" w:history="1">
              <w:r w:rsidR="00BE2169" w:rsidRPr="00BE2169">
                <w:rPr>
                  <w:rFonts w:ascii="Times New Roman" w:eastAsia="Times New Roman" w:hAnsi="Times New Roman" w:cs="Times New Roman"/>
                  <w:noProof/>
                  <w:color w:val="000000"/>
                  <w:lang w:eastAsia="zh-CN"/>
                </w:rPr>
                <w:t>123</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48AA00F6" w14:textId="16F99851"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Skov,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Ta292PC9BdXRob3I+PFllYXI+MjAxMzwvWWVhcj48UmVj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a292PC9BdXRob3I+PFllYXI+MjAxMzwvWWVhcj48UmVj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9" w:tooltip="Skov, 2013 #94" w:history="1">
              <w:r w:rsidR="00BE2169" w:rsidRPr="00BE2169">
                <w:rPr>
                  <w:rFonts w:ascii="Times New Roman" w:eastAsia="Times New Roman" w:hAnsi="Times New Roman" w:cs="Times New Roman"/>
                  <w:noProof/>
                  <w:color w:val="000000"/>
                  <w:lang w:eastAsia="zh-CN"/>
                </w:rPr>
                <w:t>89</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3CF3B4F5"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p w14:paraId="6C7201CE"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b/>
                <w:lang w:eastAsia="zh-CN"/>
              </w:rPr>
              <w:t>Does not support statement:</w:t>
            </w:r>
            <w:r w:rsidRPr="00B00E80">
              <w:rPr>
                <w:rFonts w:ascii="Times New Roman" w:eastAsia="Times New Roman" w:hAnsi="Times New Roman" w:cs="Times New Roman"/>
                <w:lang w:eastAsia="zh-CN"/>
              </w:rPr>
              <w:t xml:space="preserve"> </w:t>
            </w:r>
          </w:p>
          <w:p w14:paraId="6CBC1DC4" w14:textId="7AD60F5F"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Meckley,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84" w:tooltip="Meckley, 2008 #56" w:history="1">
              <w:r w:rsidR="00BE2169" w:rsidRPr="00BE2169">
                <w:rPr>
                  <w:rFonts w:ascii="Times New Roman" w:eastAsia="Times New Roman" w:hAnsi="Times New Roman" w:cs="Times New Roman"/>
                  <w:noProof/>
                  <w:color w:val="000000"/>
                  <w:lang w:eastAsia="zh-CN"/>
                </w:rPr>
                <w:t>84</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44CD6D8" w14:textId="0FB5B7E9"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Moreau,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90" w:tooltip="Moreau, 2012 #117" w:history="1">
              <w:r w:rsidR="00BE2169" w:rsidRPr="00BE2169">
                <w:rPr>
                  <w:rFonts w:ascii="Times New Roman" w:eastAsia="Times New Roman" w:hAnsi="Times New Roman" w:cs="Times New Roman"/>
                  <w:noProof/>
                  <w:color w:val="000000"/>
                  <w:lang w:eastAsia="zh-CN"/>
                </w:rPr>
                <w:t>90</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32DAEFA4"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t>Moderate</w:t>
            </w:r>
          </w:p>
          <w:p w14:paraId="142831E2"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010DAC79"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7676E118"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760" w:type="dxa"/>
          </w:tcPr>
          <w:p w14:paraId="49A64E5A" w14:textId="77777777" w:rsidR="00166EDA" w:rsidRPr="00B00E80" w:rsidRDefault="00166EDA" w:rsidP="00166EDA">
            <w:pPr>
              <w:spacing w:after="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00E80">
              <w:rPr>
                <w:rFonts w:ascii="Times New Roman" w:eastAsia="Times New Roman" w:hAnsi="Times New Roman" w:cs="Times New Roman"/>
                <w:color w:val="000000"/>
                <w:lang w:eastAsia="zh-CN"/>
              </w:rPr>
              <w:t xml:space="preserve">With empiric warfarin dosing, </w:t>
            </w:r>
            <w:r w:rsidRPr="00B00E80">
              <w:rPr>
                <w:rFonts w:ascii="Times New Roman" w:eastAsia="Times New Roman" w:hAnsi="Times New Roman" w:cs="Times New Roman"/>
                <w:i/>
                <w:color w:val="000000"/>
                <w:lang w:eastAsia="zh-CN"/>
              </w:rPr>
              <w:t>VKORC1-1639G&gt;A</w:t>
            </w:r>
            <w:r w:rsidRPr="00B00E80">
              <w:rPr>
                <w:rFonts w:ascii="Times New Roman" w:eastAsia="Times New Roman" w:hAnsi="Times New Roman" w:cs="Times New Roman"/>
                <w:color w:val="000000"/>
                <w:lang w:eastAsia="zh-CN"/>
              </w:rPr>
              <w:t xml:space="preserve"> is associated with increased risk of over-anticoagulation (INR&gt;4) in Caucasians and Asians but not in African Americans.</w:t>
            </w:r>
          </w:p>
        </w:tc>
        <w:tc>
          <w:tcPr>
            <w:tcW w:w="3672" w:type="dxa"/>
          </w:tcPr>
          <w:p w14:paraId="0C18BD9F" w14:textId="77777777"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 xml:space="preserve">Supports statement: </w:t>
            </w:r>
          </w:p>
          <w:p w14:paraId="2C2F37F5" w14:textId="1ABE74C6"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nders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BbmRlcnNvbjwvQXV0aG9yPjxZZWFyPjIwMDc8L1llYXI+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YzLTcwPC9wYWdlcz48dm9sdW1lPjExNjwvdm9sdW1lPjxudW1iZXI+MjI8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Dc8L1llYXI+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YzLTcwPC9wYWdlcz48dm9sdW1lPjExNjwvdm9sdW1lPjxudW1iZXI+MjI8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4" w:tooltip="Anderson, 2007 #64" w:history="1">
              <w:r w:rsidR="00BE2169" w:rsidRPr="00BE2169">
                <w:rPr>
                  <w:rFonts w:ascii="Times New Roman" w:eastAsia="Times New Roman" w:hAnsi="Times New Roman" w:cs="Times New Roman"/>
                  <w:noProof/>
                  <w:color w:val="000000"/>
                  <w:lang w:val="fr-FR" w:eastAsia="zh-CN"/>
                </w:rPr>
                <w:t>9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A827883" w14:textId="758DEF64"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ellem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lbGxlbWFuPC9BdXRob3I+PFllYXI+MjAwNzwvWWVh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9" w:tooltip="Schelleman, 2007 #34" w:history="1">
              <w:r w:rsidR="00BE2169" w:rsidRPr="00BE2169">
                <w:rPr>
                  <w:rFonts w:ascii="Times New Roman" w:eastAsia="Times New Roman" w:hAnsi="Times New Roman" w:cs="Times New Roman"/>
                  <w:noProof/>
                  <w:color w:val="000000"/>
                  <w:lang w:val="fr-FR" w:eastAsia="zh-CN"/>
                </w:rPr>
                <w:t>11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A561081" w14:textId="7E69CEDC"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2C419AE" w14:textId="1FEE98E6"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1NzwvUmVjTnVtPjxEaXNwbGF5VGV4dD4oNzgpPC9EaXNwbGF5VGV4dD48cmVjb3JkPjxy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8" w:tooltip="Limdi, 2008 #57" w:history="1">
              <w:r w:rsidR="00BE2169" w:rsidRPr="00BE2169">
                <w:rPr>
                  <w:rFonts w:ascii="Times New Roman" w:eastAsia="Times New Roman" w:hAnsi="Times New Roman" w:cs="Times New Roman"/>
                  <w:noProof/>
                  <w:color w:val="000000"/>
                  <w:lang w:val="fr-FR" w:eastAsia="zh-CN"/>
                </w:rPr>
                <w:t>7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819E282" w14:textId="6DA7B038"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hwar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h3YXJ6PC9BdXRob3I+PFllYXI+MjAwODwvWWVhcj48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9" w:tooltip="Schwarz, 2008 #65" w:history="1">
              <w:r w:rsidR="00BE2169" w:rsidRPr="00BE2169">
                <w:rPr>
                  <w:rFonts w:ascii="Times New Roman" w:eastAsia="Times New Roman" w:hAnsi="Times New Roman" w:cs="Times New Roman"/>
                  <w:noProof/>
                  <w:color w:val="000000"/>
                  <w:lang w:val="fr-FR" w:eastAsia="zh-CN"/>
                </w:rPr>
                <w:t>7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41354D8" w14:textId="780EA640"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08L0F1dGhvcj48WWVhcj4yMDA5PC9ZZWFyPjxSZWNO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6" w:tooltip="Kim, 2009 #55" w:history="1">
              <w:r w:rsidR="00BE2169" w:rsidRPr="00BE2169">
                <w:rPr>
                  <w:rFonts w:ascii="Times New Roman" w:eastAsia="Times New Roman" w:hAnsi="Times New Roman" w:cs="Times New Roman"/>
                  <w:noProof/>
                  <w:color w:val="000000"/>
                  <w:lang w:val="fr-FR" w:eastAsia="zh-CN"/>
                </w:rPr>
                <w:t>8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4AAB51E" w14:textId="02176301"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3F300CA" w14:textId="6224BE22"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C720466" w14:textId="24AAF9D6"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ld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Molden&lt;/Author&gt;&lt;Year&gt;2010&lt;/Year&gt;&lt;RecNum&gt;65&lt;/RecNum&gt;&lt;DisplayText&gt;(95)&lt;/DisplayText&gt;&lt;record&gt;&lt;rec-number&gt;65&lt;/rec-number&gt;&lt;foreign-keys&gt;&lt;key app="EN" db-id="paa5z5r5fprze9etfthv2vp2ar999pvxxzav" timestamp="1455049166"&gt;65&lt;/key&gt;&lt;/foreign-keys&gt;&lt;ref-type name="Journal Article"&gt;17&lt;/ref-type&gt;&lt;contributors&gt;&lt;authors&gt;&lt;author&gt;Molden, E.&lt;/author&gt;&lt;author&gt;Okkenhaug, C.&lt;/author&gt;&lt;author&gt;Ekker Solberg, E.&lt;/author&gt;&lt;/authors&gt;&lt;/contributors&gt;&lt;auth-address&gt;Diakonhjemmet Hospital, Oslo, Norway. espen.molden@farmasi.uio.no&lt;/auth-address&gt;&lt;titles&gt;&lt;title&gt;Increased frequency of CYP2C9 variant alleles and homozygous VKORC1*2B carriers in warfarin-treated patients with excessive INR response&lt;/title&gt;&lt;secondary-title&gt;Eur J Clin Pharmacol&lt;/secondary-title&gt;&lt;alt-title&gt;European journal of clinical pharmacology&lt;/alt-title&gt;&lt;/titles&gt;&lt;periodical&gt;&lt;full-title&gt;Eur J Clin Pharmacol&lt;/full-title&gt;&lt;/periodical&gt;&lt;pages&gt;525-30&lt;/pages&gt;&lt;volume&gt;66&lt;/volume&gt;&lt;number&gt;5&lt;/number&gt;&lt;edition&gt;2010/04/01&lt;/edition&gt;&lt;keywords&gt;&lt;keyword&gt;Aged&lt;/keyword&gt;&lt;keyword&gt;Alleles&lt;/keyword&gt;&lt;keyword&gt;Aryl Hydrocarbon Hydroxylases/*genetics&lt;/keyword&gt;&lt;keyword&gt;Blood Coagulation/drug effects/*genetics&lt;/keyword&gt;&lt;keyword&gt;Cytochrome P-450 CYP2C9&lt;/keyword&gt;&lt;keyword&gt;Female&lt;/keyword&gt;&lt;keyword&gt;*Genetic Variation&lt;/keyword&gt;&lt;keyword&gt;Genotype&lt;/keyword&gt;&lt;keyword&gt;Haplotypes&lt;/keyword&gt;&lt;keyword&gt;Humans&lt;/keyword&gt;&lt;keyword&gt;*International Normalized Ratio&lt;/keyword&gt;&lt;keyword&gt;Male&lt;/keyword&gt;&lt;keyword&gt;Mixed Function Oxygenases/*genetics&lt;/keyword&gt;&lt;keyword&gt;Vitamin K Epoxide Reductases&lt;/keyword&gt;&lt;keyword&gt;Warfarin/*adverse effects&lt;/keyword&gt;&lt;/keywords&gt;&lt;dates&gt;&lt;year&gt;2010&lt;/year&gt;&lt;pub-dates&gt;&lt;date&gt;May&lt;/date&gt;&lt;/pub-dates&gt;&lt;/dates&gt;&lt;isbn&gt;1432-1041 (Electronic)&amp;#xD;0031-6970 (Linking)&lt;/isbn&gt;&lt;accession-num&gt;20354686&lt;/accession-num&gt;&lt;work-type&gt;Comparative Study&lt;/work-type&gt;&lt;urls&gt;&lt;related-urls&gt;&lt;url&gt;http://www.ncbi.nlm.nih.gov/pubmed/20354686&lt;/url&gt;&lt;/related-urls&gt;&lt;/urls&gt;&lt;electronic-resource-num&gt;10.1007/s00228-010-0813-6&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5" w:tooltip="Molden, 2010 #65" w:history="1">
              <w:r w:rsidR="00BE2169" w:rsidRPr="00BE2169">
                <w:rPr>
                  <w:rFonts w:ascii="Times New Roman" w:eastAsia="Times New Roman" w:hAnsi="Times New Roman" w:cs="Times New Roman"/>
                  <w:noProof/>
                  <w:color w:val="000000"/>
                  <w:lang w:val="fr-FR" w:eastAsia="zh-CN"/>
                </w:rPr>
                <w:t>9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D1F8DAD" w14:textId="0B99B6B2"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lastRenderedPageBreak/>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3E8B10C5" w14:textId="055B682F"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Nb29uPC9BdXRob3I+PFllYXI+MjAxMTwvWWVhcj48UmVj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29uPC9BdXRob3I+PFllYXI+MjAxMTwvWWVhcj48UmVj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6" w:tooltip="Moon, 2011 #62" w:history="1">
              <w:r w:rsidR="00BE2169" w:rsidRPr="00BE2169">
                <w:rPr>
                  <w:rFonts w:ascii="Times New Roman" w:eastAsia="Times New Roman" w:hAnsi="Times New Roman" w:cs="Times New Roman"/>
                  <w:noProof/>
                  <w:color w:val="000000"/>
                  <w:lang w:val="fr-FR" w:eastAsia="zh-CN"/>
                </w:rPr>
                <w:t>9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80F3732" w14:textId="7AA54B68"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un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2" w:tooltip="Lund, 2012 #61" w:history="1">
              <w:r w:rsidR="00BE2169" w:rsidRPr="00BE2169">
                <w:rPr>
                  <w:rFonts w:ascii="Times New Roman" w:eastAsia="Times New Roman" w:hAnsi="Times New Roman" w:cs="Times New Roman"/>
                  <w:noProof/>
                  <w:color w:val="000000"/>
                  <w:lang w:val="fr-FR" w:eastAsia="zh-CN"/>
                </w:rPr>
                <w:t>8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AC56D00" w14:textId="14D964A8"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3" w:tooltip="Biss, 2012 #125" w:history="1">
              <w:r w:rsidR="00BE2169" w:rsidRPr="00BE2169">
                <w:rPr>
                  <w:rFonts w:ascii="Times New Roman" w:eastAsia="Times New Roman" w:hAnsi="Times New Roman" w:cs="Times New Roman"/>
                  <w:noProof/>
                  <w:color w:val="000000"/>
                  <w:lang w:val="fr-FR" w:eastAsia="zh-CN"/>
                </w:rPr>
                <w:t>8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2F39250" w14:textId="00C3B00F"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Yang,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98" w:tooltip="Yang, 2013 #59" w:history="1">
              <w:r w:rsidR="00BE2169" w:rsidRPr="00BE2169">
                <w:rPr>
                  <w:rFonts w:ascii="Times New Roman" w:eastAsia="Times New Roman" w:hAnsi="Times New Roman" w:cs="Times New Roman"/>
                  <w:noProof/>
                  <w:color w:val="000000"/>
                  <w:lang w:eastAsia="zh-CN"/>
                </w:rPr>
                <w:t>9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5540BD89" w14:textId="0274CB68"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Gaikwad,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99" w:tooltip="Gaikwad, 2013 #172" w:history="1">
              <w:r w:rsidR="00BE2169" w:rsidRPr="00BE2169">
                <w:rPr>
                  <w:rFonts w:ascii="Times New Roman" w:eastAsia="Times New Roman" w:hAnsi="Times New Roman" w:cs="Times New Roman"/>
                  <w:noProof/>
                  <w:color w:val="000000"/>
                  <w:lang w:eastAsia="zh-CN"/>
                </w:rPr>
                <w:t>99</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295587DB"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p w14:paraId="5149B0B4"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b/>
                <w:color w:val="000000"/>
                <w:lang w:eastAsia="zh-CN"/>
              </w:rPr>
              <w:t xml:space="preserve">Does not support statement: </w:t>
            </w:r>
          </w:p>
          <w:p w14:paraId="6B90A144" w14:textId="387C5682"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B00E80">
              <w:rPr>
                <w:rFonts w:ascii="Times New Roman" w:eastAsia="Times New Roman" w:hAnsi="Times New Roman" w:cs="Times New Roman"/>
                <w:color w:val="000000"/>
                <w:lang w:eastAsia="zh-CN"/>
              </w:rPr>
              <w:t xml:space="preserve">Ma,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97" w:tooltip="Ma, 2012 #60" w:history="1">
              <w:r w:rsidR="00BE2169" w:rsidRPr="00BE2169">
                <w:rPr>
                  <w:rFonts w:ascii="Times New Roman" w:eastAsia="Times New Roman" w:hAnsi="Times New Roman" w:cs="Times New Roman"/>
                  <w:noProof/>
                  <w:color w:val="000000"/>
                  <w:lang w:eastAsia="zh-CN"/>
                </w:rPr>
                <w:t>97</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2687AC2F"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lastRenderedPageBreak/>
              <w:t>High</w:t>
            </w:r>
          </w:p>
          <w:p w14:paraId="3DE551EE"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lang w:eastAsia="zh-CN"/>
              </w:rPr>
            </w:pPr>
          </w:p>
          <w:p w14:paraId="2184DC8C"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7953F688" w14:textId="77777777" w:rsidTr="00516B4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049E479F" w14:textId="77777777" w:rsidR="00166EDA" w:rsidRPr="00B00E80" w:rsidRDefault="00166EDA" w:rsidP="00166EDA">
            <w:pPr>
              <w:spacing w:after="184"/>
              <w:rPr>
                <w:rFonts w:ascii="Times New Roman" w:hAnsi="Times New Roman" w:cs="Times New Roman"/>
              </w:rPr>
            </w:pPr>
            <w:r w:rsidRPr="00B00E80">
              <w:rPr>
                <w:rFonts w:ascii="Times New Roman" w:eastAsia="Times New Roman" w:hAnsi="Times New Roman" w:cs="Times New Roman"/>
                <w:color w:val="000000"/>
                <w:lang w:eastAsia="zh-CN"/>
              </w:rPr>
              <w:t>Clinical</w:t>
            </w:r>
          </w:p>
        </w:tc>
        <w:tc>
          <w:tcPr>
            <w:tcW w:w="5760" w:type="dxa"/>
          </w:tcPr>
          <w:p w14:paraId="472E51F0" w14:textId="462D692B" w:rsidR="00166EDA" w:rsidRPr="00B00E80" w:rsidRDefault="00166EDA" w:rsidP="006C7658">
            <w:pPr>
              <w:spacing w:after="1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00E80">
              <w:rPr>
                <w:rFonts w:ascii="Times New Roman" w:hAnsi="Times New Roman" w:cs="Times New Roman"/>
              </w:rPr>
              <w:t xml:space="preserve">With empiric warfarin dosing and INR monitoring, individuals with </w:t>
            </w:r>
            <w:r w:rsidRPr="00B00E80">
              <w:rPr>
                <w:rFonts w:ascii="Times New Roman" w:hAnsi="Times New Roman" w:cs="Times New Roman"/>
                <w:i/>
              </w:rPr>
              <w:t>VKORC1-1639G&gt;A</w:t>
            </w:r>
            <w:r w:rsidR="006C7658">
              <w:rPr>
                <w:rFonts w:ascii="Times New Roman" w:hAnsi="Times New Roman" w:cs="Times New Roman"/>
                <w:i/>
              </w:rPr>
              <w:t xml:space="preserve"> </w:t>
            </w:r>
            <w:r w:rsidRPr="00B00E80">
              <w:rPr>
                <w:rFonts w:ascii="Times New Roman" w:hAnsi="Times New Roman" w:cs="Times New Roman"/>
              </w:rPr>
              <w:t>are NOT at</w:t>
            </w:r>
            <w:r w:rsidRPr="00B00E80">
              <w:rPr>
                <w:rFonts w:ascii="Times New Roman" w:hAnsi="Times New Roman" w:cs="Times New Roman"/>
                <w:b/>
              </w:rPr>
              <w:t xml:space="preserve"> </w:t>
            </w:r>
            <w:r w:rsidRPr="00B00E80">
              <w:rPr>
                <w:rFonts w:ascii="Times New Roman" w:hAnsi="Times New Roman" w:cs="Times New Roman"/>
              </w:rPr>
              <w:t>increased risk for major or minor bleeding event.</w:t>
            </w:r>
          </w:p>
        </w:tc>
        <w:tc>
          <w:tcPr>
            <w:tcW w:w="3672" w:type="dxa"/>
          </w:tcPr>
          <w:p w14:paraId="570A4BD8" w14:textId="77777777"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5F497A" w:themeColor="accent4" w:themeShade="BF"/>
                <w:lang w:val="fr-FR" w:eastAsia="zh-CN"/>
              </w:rPr>
            </w:pPr>
            <w:r w:rsidRPr="002A59AA">
              <w:rPr>
                <w:rFonts w:ascii="Times New Roman" w:eastAsia="Times New Roman" w:hAnsi="Times New Roman" w:cs="Times New Roman"/>
                <w:b/>
                <w:color w:val="000000"/>
                <w:lang w:val="fr-FR" w:eastAsia="zh-CN"/>
              </w:rPr>
              <w:t xml:space="preserve">Supports statement: </w:t>
            </w:r>
          </w:p>
          <w:p w14:paraId="410C8E63" w14:textId="07BACFF3"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eckley,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ZWNrbGV5PC9BdXRob3I+PFllYXI+MjAwODwvWWVhcj48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IyOS0zOTwvcGFnZXM+PHZvbHVtZT4xMDA8L3ZvbHVtZT48bnVt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g2OTAzNDI8L3VybD48L3JlbGF0ZWQtdXJscz48
L3VybHM+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4" w:tooltip="Meckley, 2008 #56" w:history="1">
              <w:r w:rsidR="00BE2169" w:rsidRPr="00BE2169">
                <w:rPr>
                  <w:rFonts w:ascii="Times New Roman" w:eastAsia="Times New Roman" w:hAnsi="Times New Roman" w:cs="Times New Roman"/>
                  <w:noProof/>
                  <w:color w:val="000000"/>
                  <w:lang w:val="fr-FR" w:eastAsia="zh-CN"/>
                </w:rPr>
                <w:t>8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9BF3B8B" w14:textId="3B83C8DE"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MaW1kaTwvQXV0aG9yPjxZZWFyPjIwMDg8L1llYXI+PFJl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g8L1llYXI+PFJl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06" w:tooltip="Limdi, 2008 #25" w:history="1">
              <w:r w:rsidR="00BE2169" w:rsidRPr="00BE2169">
                <w:rPr>
                  <w:rFonts w:ascii="Times New Roman" w:eastAsia="Times New Roman" w:hAnsi="Times New Roman" w:cs="Times New Roman"/>
                  <w:noProof/>
                  <w:color w:val="000000"/>
                  <w:lang w:val="fr-FR" w:eastAsia="zh-CN"/>
                </w:rPr>
                <w:t>10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85BF339" w14:textId="784CDDF4"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md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1kaTwvQXV0aG9yPjxZZWFyPjIwMDk8L1llYXI+PFJl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3" w:tooltip="Limdi, 2009 #160" w:history="1">
              <w:r w:rsidR="00BE2169" w:rsidRPr="00BE2169">
                <w:rPr>
                  <w:rFonts w:ascii="Times New Roman" w:eastAsia="Times New Roman" w:hAnsi="Times New Roman" w:cs="Times New Roman"/>
                  <w:noProof/>
                  <w:color w:val="000000"/>
                  <w:lang w:val="fr-FR" w:eastAsia="zh-CN"/>
                </w:rPr>
                <w:t>7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A8EC698" w14:textId="189B620A"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2659CD9" w14:textId="5003D591"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Esmeria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B00E80">
              <w:rPr>
                <w:rFonts w:eastAsia="Times New Roman" w:cs="Times New Roman"/>
                <w:color w:val="000000"/>
                <w:lang w:eastAsia="zh-CN"/>
              </w:rPr>
              <w:fldChar w:fldCharType="begin">
                <w:fldData xml:space="preserve">PEVuZE5vdGU+PENpdGU+PEF1dGhvcj5Fc21lcmlhbjwvQXV0aG9yPjxZZWFyPjIwMTE8L1llYXI+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QxOC0yODwvcGFnZXM+PHZvbHVtZT41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Fc21lcmlhbjwvQXV0aG9yPjxZZWFyPjIwMTE8L1llYXI+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QxOC0yODwvcGFnZXM+PHZvbHVtZT41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0" w:tooltip="Esmerian, 2011 #179" w:history="1">
              <w:r w:rsidR="00BE2169" w:rsidRPr="00BE2169">
                <w:rPr>
                  <w:rFonts w:ascii="Times New Roman" w:eastAsia="Times New Roman" w:hAnsi="Times New Roman" w:cs="Times New Roman"/>
                  <w:noProof/>
                  <w:color w:val="000000"/>
                  <w:lang w:val="fr-FR" w:eastAsia="zh-CN"/>
                </w:rPr>
                <w:t>11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F3EEC52" w14:textId="474C3678"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Giansant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HaWFuc2FudGU8L0F1dGhvcj48WWVhcj4yMDEyPC9ZZWFy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aWFuc2FudGU8L0F1dGhvcj48WWVhcj4yMDEyPC9ZZWFy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3" w:tooltip="Giansante, 2012 #87" w:history="1">
              <w:r w:rsidR="00BE2169" w:rsidRPr="00BE2169">
                <w:rPr>
                  <w:rFonts w:ascii="Times New Roman" w:eastAsia="Times New Roman" w:hAnsi="Times New Roman" w:cs="Times New Roman"/>
                  <w:noProof/>
                  <w:color w:val="000000"/>
                  <w:lang w:val="fr-FR" w:eastAsia="zh-CN"/>
                </w:rPr>
                <w:t>12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BFD0E89" w14:textId="5624A1DE"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TwvQXV0aG9yPjxZZWFyPjIwMTI8L1llYXI+PFJlY051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cxOS0yODwvcGFnZXM+PHZvbHVtZT45Njwvdm9sdW1lPjxudW1iZXI+NjwvbnVtYmVyPjxl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7" w:tooltip="Ma, 2012 #60" w:history="1">
              <w:r w:rsidR="00BE2169" w:rsidRPr="00BE2169">
                <w:rPr>
                  <w:rFonts w:ascii="Times New Roman" w:eastAsia="Times New Roman" w:hAnsi="Times New Roman" w:cs="Times New Roman"/>
                  <w:noProof/>
                  <w:color w:val="000000"/>
                  <w:lang w:val="fr-FR" w:eastAsia="zh-CN"/>
                </w:rPr>
                <w:t>9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6236447" w14:textId="069C62CD"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Y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ZYW5nPC9BdXRob3I+PFllYXI+MjAxMzwvWWVhcj48UmVj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0MjM0LTQzPC9wYWdlcz48dm9sdW1lPjE2ODwvdm9sdW1lPjxudW1iZXI+NDwvbnVtYmVyPjxl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8" w:tooltip="Yang, 2013 #59" w:history="1">
              <w:r w:rsidR="00BE2169" w:rsidRPr="00BE2169">
                <w:rPr>
                  <w:rFonts w:ascii="Times New Roman" w:eastAsia="Times New Roman" w:hAnsi="Times New Roman" w:cs="Times New Roman"/>
                  <w:noProof/>
                  <w:color w:val="000000"/>
                  <w:lang w:val="fr-FR" w:eastAsia="zh-CN"/>
                </w:rPr>
                <w:t>9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6CACEB6" w14:textId="23763262"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awai,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awai&lt;/Author&gt;&lt;Year&gt;2014&lt;/Year&gt;&lt;RecNum&gt;89&lt;/RecNum&gt;&lt;DisplayText&gt;(100)&lt;/DisplayText&gt;&lt;record&gt;&lt;rec-number&gt;89&lt;/rec-number&gt;&lt;foreign-keys&gt;&lt;key app="EN" db-id="ss05wdtz4x59tpeaffpvpvfjde9t9wessdp2" timestamp="1437760102"&gt;89&lt;/key&gt;&lt;/foreign-keys&gt;&lt;ref-type name="Journal Article"&gt;17&lt;/ref-type&gt;&lt;contributors&gt;&lt;authors&gt;&lt;author&gt;Kawai, V. K.&lt;/author&gt;&lt;author&gt;Cunningham, A.&lt;/author&gt;&lt;author&gt;Vear, S. I.&lt;/author&gt;&lt;author&gt;Van Driest, S. L.&lt;/author&gt;&lt;author&gt;Oginni, A.&lt;/author&gt;&lt;author&gt;Xu, H.&lt;/author&gt;&lt;author&gt;Jiang, M.&lt;/author&gt;&lt;author&gt;Li, C.&lt;/author&gt;&lt;author&gt;Denny, J. C.&lt;/author&gt;&lt;author&gt;Shaffer, C.&lt;/author&gt;&lt;author&gt;Bowton, E.&lt;/author&gt;&lt;author&gt;Gage, B. F.&lt;/author&gt;&lt;author&gt;Ray, W. A.&lt;/author&gt;&lt;author&gt;Roden, D. M.&lt;/author&gt;&lt;author&gt;Stein, C. M.&lt;/author&gt;&lt;/authors&gt;&lt;/contributors&gt;&lt;auth-address&gt;Division of Clinical Pharmacology, Department of Medicine, Vanderbilt University School of Medicine, Nashville, TN, USA.&lt;/auth-address&gt;&lt;titles&gt;&lt;title&gt;Genotype and risk of major bleeding during warfarin treatment&lt;/title&gt;&lt;secondary-title&gt;Pharmacogenomics&lt;/secondary-title&gt;&lt;alt-title&gt;Pharmacogenomics&lt;/alt-title&gt;&lt;/titles&gt;&lt;periodical&gt;&lt;full-title&gt;Pharmacogenomics&lt;/full-title&gt;&lt;/periodical&gt;&lt;alt-periodical&gt;&lt;full-title&gt;Pharmacogenomics&lt;/full-title&gt;&lt;/alt-periodical&gt;&lt;pages&gt;1973-83&lt;/pages&gt;&lt;volume&gt;15&lt;/volume&gt;&lt;number&gt;16&lt;/number&gt;&lt;edition&gt;2014/12/19&lt;/edition&gt;&lt;dates&gt;&lt;year&gt;2014&lt;/year&gt;&lt;pub-dates&gt;&lt;date&gt;Dec&lt;/date&gt;&lt;/pub-dates&gt;&lt;/dates&gt;&lt;isbn&gt;1744-8042 (Electronic)&amp;#xD;1462-2416 (Linking)&lt;/isbn&gt;&lt;accession-num&gt;25521356&lt;/accession-num&gt;&lt;work-type&gt;Research Support, N.I.H., Extramural&amp;#xD;Research Support, Non-U.S. Gov&amp;apos;t&lt;/work-type&gt;&lt;urls&gt;&lt;related-urls&gt;&lt;url&gt;http://www.ncbi.nlm.nih.gov/pubmed/25521356&lt;/url&gt;&lt;/related-urls&gt;&lt;/urls&gt;&lt;custom2&gt;4304738&lt;/custom2&gt;&lt;electronic-resource-num&gt;10.2217/pgs.14.153&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00" w:tooltip="Kawai, 2014 #89" w:history="1">
              <w:r w:rsidR="00BE2169" w:rsidRPr="00BE2169">
                <w:rPr>
                  <w:rFonts w:ascii="Times New Roman" w:eastAsia="Times New Roman" w:hAnsi="Times New Roman" w:cs="Times New Roman"/>
                  <w:noProof/>
                  <w:color w:val="000000"/>
                  <w:lang w:eastAsia="zh-CN"/>
                </w:rPr>
                <w:t>100</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1D68EA92" w14:textId="348ACA9D"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An,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BbjwvQXV0aG9yPjxZZWFyPjIwMTQ8L1llYXI+PFJlY051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jwvQXV0aG9yPjxZZWFyPjIwMTQ8L1llYXI+PFJlY051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1" w:tooltip="An, 2014 #80" w:history="1">
              <w:r w:rsidR="00BE2169" w:rsidRPr="00BE2169">
                <w:rPr>
                  <w:rFonts w:ascii="Times New Roman" w:eastAsia="Times New Roman" w:hAnsi="Times New Roman" w:cs="Times New Roman"/>
                  <w:noProof/>
                  <w:color w:val="000000"/>
                  <w:lang w:eastAsia="zh-CN"/>
                </w:rPr>
                <w:t>111</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5CFB9D55" w14:textId="737D71A9"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Roth,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12" w:tooltip="Roth, 2014 #73" w:history="1">
              <w:r w:rsidR="00BE2169" w:rsidRPr="00BE2169">
                <w:rPr>
                  <w:rFonts w:ascii="Times New Roman" w:eastAsia="Times New Roman" w:hAnsi="Times New Roman" w:cs="Times New Roman"/>
                  <w:noProof/>
                  <w:color w:val="000000"/>
                  <w:lang w:eastAsia="zh-CN"/>
                </w:rPr>
                <w:t>11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3BCFABDB"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p w14:paraId="2900D291"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b/>
                <w:color w:val="000000"/>
                <w:lang w:eastAsia="zh-CN"/>
              </w:rPr>
              <w:t>Does not support statement:</w:t>
            </w:r>
            <w:r w:rsidRPr="00B00E80">
              <w:rPr>
                <w:rFonts w:ascii="Times New Roman" w:eastAsia="Times New Roman" w:hAnsi="Times New Roman" w:cs="Times New Roman"/>
                <w:color w:val="000000"/>
                <w:lang w:eastAsia="zh-CN"/>
              </w:rPr>
              <w:t xml:space="preserve"> </w:t>
            </w:r>
          </w:p>
          <w:p w14:paraId="1F9ACEA2" w14:textId="465D3087"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un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dW5kPC9BdXRob3I+PFllYXI+MjAxMjwvWWVhcj48UmVj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1Ni02MTwvcGFnZXM+PHZvbHVtZT4x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2" w:tooltip="Lund, 2012 #61" w:history="1">
              <w:r w:rsidR="00BE2169" w:rsidRPr="00BE2169">
                <w:rPr>
                  <w:rFonts w:ascii="Times New Roman" w:eastAsia="Times New Roman" w:hAnsi="Times New Roman" w:cs="Times New Roman"/>
                  <w:noProof/>
                  <w:color w:val="000000"/>
                  <w:lang w:val="fr-FR" w:eastAsia="zh-CN"/>
                </w:rPr>
                <w:t>8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0F5DB0C" w14:textId="4F1B6CC0" w:rsidR="00166EDA" w:rsidRPr="002A59AA"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Gaikwa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HYWlrd2FkPC9BdXRob3I+PFllYXI+MjAxMzwvWWVhcj48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ODAtNDwvcGFnZXM+PHZvbHVtZT43MTA8L3Zv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9" w:tooltip="Gaikwad, 2013 #172" w:history="1">
              <w:r w:rsidR="00BE2169" w:rsidRPr="00BE2169">
                <w:rPr>
                  <w:rFonts w:ascii="Times New Roman" w:eastAsia="Times New Roman" w:hAnsi="Times New Roman" w:cs="Times New Roman"/>
                  <w:noProof/>
                  <w:color w:val="000000"/>
                  <w:lang w:val="fr-FR" w:eastAsia="zh-CN"/>
                </w:rPr>
                <w:t>9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2E105B2" w14:textId="7EDF08C8"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Tomek,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3) </w:t>
            </w:r>
            <w:r w:rsidRPr="00B00E80">
              <w:rPr>
                <w:rFonts w:eastAsia="Times New Roman" w:cs="Times New Roman"/>
                <w:color w:val="000000"/>
                <w:lang w:eastAsia="zh-CN"/>
              </w:rPr>
              <w:fldChar w:fldCharType="begin">
                <w:fldData xml:space="preserve">PEVuZE5vdGU+PENpdGU+PEF1dGhvcj5Ub21lazwvQXV0aG9yPjxZZWFyPjIwMTM8L1llYXI+PFJl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b21lazwvQXV0aG9yPjxZZWFyPjIwMTM8L1llYXI+PFJl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07" w:tooltip="Tomek, 2013 #79" w:history="1">
              <w:r w:rsidR="00BE2169" w:rsidRPr="00BE2169">
                <w:rPr>
                  <w:rFonts w:ascii="Times New Roman" w:eastAsia="Times New Roman" w:hAnsi="Times New Roman" w:cs="Times New Roman"/>
                  <w:noProof/>
                  <w:color w:val="000000"/>
                  <w:lang w:eastAsia="zh-CN"/>
                </w:rPr>
                <w:t>107</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p w14:paraId="3298BA3D" w14:textId="7B2DCDD3" w:rsidR="00166EDA" w:rsidRPr="00B00E80" w:rsidRDefault="00166EDA"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 xml:space="preserve">Valentin,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4) </w:t>
            </w:r>
            <w:r w:rsidRPr="00B00E80">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YWxlbnRpbjwvQXV0aG9yPjxZZWFyPjIwMTQ8L1llYXI+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02" w:tooltip="Valentin, 2014 #173" w:history="1">
              <w:r w:rsidR="00BE2169" w:rsidRPr="00BE2169">
                <w:rPr>
                  <w:rFonts w:ascii="Times New Roman" w:eastAsia="Times New Roman" w:hAnsi="Times New Roman" w:cs="Times New Roman"/>
                  <w:noProof/>
                  <w:color w:val="000000"/>
                  <w:lang w:eastAsia="zh-CN"/>
                </w:rPr>
                <w:t>10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282D7D0B" w14:textId="77777777" w:rsidR="00166EDA" w:rsidRPr="00B00E80" w:rsidRDefault="00166EDA" w:rsidP="00166E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Moderate</w:t>
            </w:r>
          </w:p>
          <w:p w14:paraId="7422E263" w14:textId="77777777" w:rsidR="00166EDA" w:rsidRPr="00B00E80" w:rsidRDefault="00166EDA" w:rsidP="00166EDA">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166EDA" w:rsidRPr="00B00E80" w14:paraId="10631BAA" w14:textId="77777777" w:rsidTr="00516B41">
        <w:trPr>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2525C84D" w14:textId="77777777" w:rsidR="00166EDA" w:rsidRPr="00B00E80" w:rsidRDefault="00166EDA" w:rsidP="00166EDA">
            <w:pPr>
              <w:spacing w:after="184"/>
              <w:rPr>
                <w:rFonts w:ascii="Times New Roman" w:eastAsia="Times New Roman" w:hAnsi="Times New Roman" w:cs="Times New Roman"/>
                <w:color w:val="000000"/>
                <w:lang w:eastAsia="zh-CN"/>
              </w:rPr>
            </w:pPr>
            <w:r w:rsidRPr="00B00E80">
              <w:rPr>
                <w:rFonts w:ascii="Times New Roman" w:eastAsia="Times New Roman" w:hAnsi="Times New Roman" w:cs="Times New Roman"/>
                <w:lang w:eastAsia="zh-CN"/>
              </w:rPr>
              <w:t>Clinical</w:t>
            </w:r>
          </w:p>
        </w:tc>
        <w:tc>
          <w:tcPr>
            <w:tcW w:w="5760" w:type="dxa"/>
          </w:tcPr>
          <w:p w14:paraId="3582066B" w14:textId="77777777" w:rsidR="00166EDA" w:rsidRPr="00B00E80" w:rsidRDefault="00166EDA" w:rsidP="00166EDA">
            <w:pPr>
              <w:spacing w:after="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00E80">
              <w:rPr>
                <w:rFonts w:ascii="Times New Roman" w:eastAsia="Times New Roman" w:hAnsi="Times New Roman" w:cs="Times New Roman"/>
                <w:lang w:eastAsia="zh-CN"/>
              </w:rPr>
              <w:t xml:space="preserve">Multiple rare nonsynonymous SNPs in </w:t>
            </w:r>
            <w:r w:rsidRPr="00B00E80">
              <w:rPr>
                <w:rFonts w:ascii="Times New Roman" w:eastAsia="Times New Roman" w:hAnsi="Times New Roman" w:cs="Times New Roman"/>
                <w:i/>
                <w:lang w:eastAsia="zh-CN"/>
              </w:rPr>
              <w:t>VKORC1</w:t>
            </w:r>
            <w:r w:rsidRPr="00B00E80">
              <w:rPr>
                <w:rFonts w:ascii="Times New Roman" w:eastAsia="Times New Roman" w:hAnsi="Times New Roman" w:cs="Times New Roman"/>
                <w:lang w:eastAsia="zh-CN"/>
              </w:rPr>
              <w:t xml:space="preserve"> (V29L (rs104894539), D36Y (rs61742245), V45A (rs104894540), R58G (rs104894541), V66M (</w:t>
            </w:r>
            <w:r w:rsidRPr="00B00E80">
              <w:rPr>
                <w:rFonts w:ascii="Times New Roman" w:hAnsi="Times New Roman" w:cs="Times New Roman"/>
              </w:rPr>
              <w:t>rs72547529)</w:t>
            </w:r>
            <w:r w:rsidRPr="00B00E80">
              <w:rPr>
                <w:rFonts w:ascii="Times New Roman" w:eastAsia="Times New Roman" w:hAnsi="Times New Roman" w:cs="Times New Roman"/>
                <w:lang w:eastAsia="zh-CN"/>
              </w:rPr>
              <w:t>, R98W (rs72547528), L128R</w:t>
            </w:r>
            <w:r w:rsidRPr="00B00E80">
              <w:rPr>
                <w:rFonts w:ascii="Times New Roman" w:hAnsi="Times New Roman" w:cs="Times New Roman"/>
              </w:rPr>
              <w:annotationRef/>
            </w:r>
            <w:r w:rsidRPr="00B00E80">
              <w:rPr>
                <w:rFonts w:ascii="Times New Roman" w:eastAsia="Times New Roman" w:hAnsi="Times New Roman" w:cs="Times New Roman"/>
                <w:lang w:eastAsia="zh-CN"/>
              </w:rPr>
              <w:t xml:space="preserve"> (rs104894542)) confer warfarin resistance.</w:t>
            </w:r>
          </w:p>
        </w:tc>
        <w:tc>
          <w:tcPr>
            <w:tcW w:w="3672" w:type="dxa"/>
          </w:tcPr>
          <w:p w14:paraId="583D058B" w14:textId="4D5252B4"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ost,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4) </w:t>
            </w:r>
            <w:r w:rsidRPr="00B00E80">
              <w:rPr>
                <w:rFonts w:eastAsia="Times New Roman" w:cs="Times New Roman"/>
                <w:color w:val="000000"/>
                <w:lang w:eastAsia="zh-CN"/>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sidRPr="002A59AA">
              <w:rPr>
                <w:rFonts w:ascii="Times New Roman" w:eastAsia="Times New Roman" w:hAnsi="Times New Roman" w:cs="Times New Roman"/>
                <w:color w:val="000000"/>
                <w:lang w:val="fr-FR" w:eastAsia="zh-CN"/>
              </w:rPr>
              <w:instrText xml:space="preserve"> ADDIN EN.CITE </w:instrText>
            </w:r>
            <w:r w:rsidR="00D85983" w:rsidRPr="00B00E80">
              <w:rPr>
                <w:rFonts w:eastAsia="Times New Roman" w:cs="Times New Roman"/>
                <w:color w:val="000000"/>
                <w:lang w:eastAsia="zh-CN"/>
              </w:rPr>
              <w:fldChar w:fldCharType="begin">
                <w:fldData xml:space="preserve">PEVuZE5vdGU+PENpdGU+PEF1dGhvcj5Sb3N0PC9BdXRob3I+PFllYXI+MjAwNDwvWWVhcj48UmVj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zctNDE8L3BhZ2VzPjx2b2x1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</w:fldData>
              </w:fldChar>
            </w:r>
            <w:r w:rsidR="00D85983" w:rsidRPr="002A59AA">
              <w:rPr>
                <w:rFonts w:ascii="Times New Roman" w:eastAsia="Times New Roman" w:hAnsi="Times New Roman" w:cs="Times New Roman"/>
                <w:color w:val="000000"/>
                <w:lang w:val="fr-FR" w:eastAsia="zh-CN"/>
              </w:rPr>
              <w:instrText xml:space="preserve"> ADDIN EN.CITE.DATA </w:instrText>
            </w:r>
            <w:r w:rsidR="00D85983" w:rsidRPr="00B00E80">
              <w:rPr>
                <w:rFonts w:eastAsia="Times New Roman" w:cs="Times New Roman"/>
                <w:color w:val="000000"/>
                <w:lang w:eastAsia="zh-CN"/>
              </w:rPr>
            </w:r>
            <w:r w:rsidR="00D85983" w:rsidRPr="00B00E80">
              <w:rPr>
                <w:rFonts w:eastAsia="Times New Roman" w:cs="Times New Roman"/>
                <w:color w:val="000000"/>
                <w:lang w:eastAsia="zh-CN"/>
              </w:rPr>
              <w:fldChar w:fldCharType="end"/>
            </w:r>
            <w:r w:rsidRPr="00B00E80">
              <w:rPr>
                <w:rFonts w:eastAsia="Times New Roman" w:cs="Times New Roman"/>
                <w:color w:val="000000"/>
                <w:lang w:eastAsia="zh-CN"/>
              </w:rPr>
            </w:r>
            <w:r w:rsidRPr="00B00E80">
              <w:rPr>
                <w:rFonts w:eastAsia="Times New Roman" w:cs="Times New Roman"/>
                <w:color w:val="000000"/>
                <w:lang w:eastAsia="zh-CN"/>
              </w:rPr>
              <w:fldChar w:fldCharType="separate"/>
            </w:r>
            <w:r w:rsidR="00D85983" w:rsidRPr="002A59AA">
              <w:rPr>
                <w:rFonts w:ascii="Times New Roman" w:eastAsia="Times New Roman" w:hAnsi="Times New Roman" w:cs="Times New Roman"/>
                <w:noProof/>
                <w:color w:val="000000"/>
                <w:lang w:val="fr-FR" w:eastAsia="zh-CN"/>
              </w:rPr>
              <w:t>(</w:t>
            </w:r>
            <w:hyperlink w:anchor="_ENREF_7" w:tooltip="Rost, 2004 #31" w:history="1">
              <w:r w:rsidR="00BE2169" w:rsidRPr="002A59AA">
                <w:rPr>
                  <w:rFonts w:ascii="Times New Roman" w:eastAsia="Times New Roman" w:hAnsi="Times New Roman" w:cs="Times New Roman"/>
                  <w:noProof/>
                  <w:color w:val="000000"/>
                  <w:lang w:val="fr-FR" w:eastAsia="zh-CN"/>
                </w:rPr>
                <w:t>7</w:t>
              </w:r>
            </w:hyperlink>
            <w:r w:rsidR="00D85983" w:rsidRPr="002A59AA">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80A9B0F" w14:textId="2944B683"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rringt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fldData xml:space="preserve">PEVuZE5vdGU+PENpdGU+PEF1dGhvcj5IYXJyaW5ndG9uPC9BdXRob3I+PFllYXI+MjAwNTwvWWVh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YXJyaW5ndG9uPC9BdXRob3I+PFllYXI+MjAwNTwvWWVh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4" w:tooltip="Harrington, 2005 #35" w:history="1">
              <w:r w:rsidR="00BE2169" w:rsidRPr="00BE2169">
                <w:rPr>
                  <w:rFonts w:ascii="Times New Roman" w:eastAsia="Times New Roman" w:hAnsi="Times New Roman" w:cs="Times New Roman"/>
                  <w:noProof/>
                  <w:color w:val="000000"/>
                  <w:lang w:val="fr-FR" w:eastAsia="zh-CN"/>
                </w:rPr>
                <w:t>12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9EB6811" w14:textId="5AAB13C0"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od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5)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Bodin&lt;/Author&gt;&lt;Year&gt;2005&lt;/Year&gt;&lt;RecNum&gt;36&lt;/RecNum&gt;&lt;DisplayText&gt;(125)&lt;/DisplayText&gt;&lt;record&gt;&lt;rec-number&gt;36&lt;/rec-number&gt;&lt;foreign-keys&gt;&lt;key app="EN" db-id="ss05wdtz4x59tpeaffpvpvfjde9t9wessdp2" timestamp="1437594326"&gt;36&lt;/key&gt;&lt;/foreign-keys&gt;&lt;ref-type name="Journal Article"&gt;17&lt;/ref-type&gt;&lt;contributors&gt;&lt;authors&gt;&lt;author&gt;Bodin, L.&lt;/author&gt;&lt;author&gt;Horellou, M. H.&lt;/author&gt;&lt;author&gt;Flaujac, C.&lt;/author&gt;&lt;author&gt;Loriot, M. A.&lt;/author&gt;&lt;author&gt;Samama, M. M.&lt;/author&gt;&lt;/authors&gt;&lt;/contributors&gt;&lt;titles&gt;&lt;title&gt;A vitamin K epoxide reductase complex subunit-1 (VKORC1) mutation in a patient with vitamin K antagonist resistance&lt;/title&gt;&lt;secondary-title&gt;J Thromb Haemost&lt;/secondary-title&gt;&lt;/titles&gt;&lt;periodical&gt;&lt;full-title&gt;J Thromb Haemost&lt;/full-title&gt;&lt;/periodical&gt;&lt;pages&gt;1533-5&lt;/pages&gt;&lt;volume&gt;3&lt;/volume&gt;&lt;number&gt;7&lt;/number&gt;&lt;keywords&gt;&lt;keyword&gt;Drug Resistance/*genetics&lt;/keyword&gt;&lt;keyword&gt;Enoxaparin/pharmacology&lt;/keyword&gt;&lt;keyword&gt;Exons&lt;/keyword&gt;&lt;keyword&gt;Genotype&lt;/keyword&gt;&lt;keyword&gt;Heparin, Low-Molecular-Weight/pharmacology&lt;/keyword&gt;&lt;keyword&gt;Humans&lt;/keyword&gt;&lt;keyword&gt;International Normalized Ratio&lt;/keyword&gt;&lt;keyword&gt;Male&lt;/keyword&gt;&lt;keyword&gt;Middle Aged&lt;/keyword&gt;&lt;keyword&gt;Mixed Function Oxygenases/*genetics&lt;/keyword&gt;&lt;keyword&gt;*Mutation&lt;/keyword&gt;&lt;keyword&gt;Phenotype&lt;/keyword&gt;&lt;keyword&gt;Time Factors&lt;/keyword&gt;&lt;keyword&gt;Vitamin K/*antagonists &amp;amp; inhibitors/blood&lt;/keyword&gt;&lt;keyword&gt;Warfarin/*pharmacology&lt;/keyword&gt;&lt;/keywords&gt;&lt;dates&gt;&lt;year&gt;2005&lt;/year&gt;&lt;pub-dates&gt;&lt;date&gt;Jul&lt;/date&gt;&lt;/pub-dates&gt;&lt;/dates&gt;&lt;isbn&gt;1538-7933 (Print)&lt;/isbn&gt;&lt;accession-num&gt;15978113&lt;/accession-num&gt;&lt;urls&gt;&lt;related-urls&gt;&lt;url&gt;http://www.ncbi.nlm.nih.gov/entrez/query.fcgi?cmd=Retrieve&amp;amp;db=PubMed&amp;amp;dopt=Citation&amp;amp;list_uids=15978113 &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5" w:tooltip="Bodin, 2005 #36" w:history="1">
              <w:r w:rsidR="00BE2169" w:rsidRPr="00BE2169">
                <w:rPr>
                  <w:rFonts w:ascii="Times New Roman" w:eastAsia="Times New Roman" w:hAnsi="Times New Roman" w:cs="Times New Roman"/>
                  <w:noProof/>
                  <w:color w:val="000000"/>
                  <w:lang w:val="fr-FR" w:eastAsia="zh-CN"/>
                </w:rPr>
                <w:t>12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70410F2" w14:textId="190FDF22"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rringto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Harrington&lt;/Author&gt;&lt;Year&gt;2008&lt;/Year&gt;&lt;RecNum&gt;37&lt;/RecNum&gt;&lt;DisplayText&gt;(126)&lt;/DisplayText&gt;&lt;record&gt;&lt;rec-number&gt;37&lt;/rec-number&gt;&lt;foreign-keys&gt;&lt;key app="EN" db-id="ss05wdtz4x59tpeaffpvpvfjde9t9wessdp2" timestamp="1437594326"&gt;37&lt;/key&gt;&lt;/foreign-keys&gt;&lt;ref-type name="Journal Article"&gt;17&lt;/ref-type&gt;&lt;contributors&gt;&lt;authors&gt;&lt;author&gt;Harrington, D. J.&lt;/author&gt;&lt;author&gt;Gorska, R.&lt;/author&gt;&lt;author&gt;Wheeler, R.&lt;/author&gt;&lt;author&gt;Davidson, S.&lt;/author&gt;&lt;author&gt;Murden, S.&lt;/author&gt;&lt;author&gt;Morse, C.&lt;/author&gt;&lt;author&gt;Shearer, M. J.&lt;/author&gt;&lt;author&gt;Mumford, A. D.&lt;/author&gt;&lt;/authors&gt;&lt;/contributors&gt;&lt;auth-address&gt;The Centre for Thrombosis and Haemostasis (Nutristasis Unit), Guy&amp;apos;s and St Thomas&amp;apos; NHS Foundation Trust, London, UK.&lt;/auth-address&gt;&lt;titles&gt;&lt;title&gt;Pharmacodynamic resistance to warfarin is associated with nucleotide substitutions in VKORC1&lt;/title&gt;&lt;secondary-title&gt;J Thromb Haemost&lt;/secondary-title&gt;&lt;/titles&gt;&lt;periodical&gt;&lt;full-title&gt;J Thromb Haemost&lt;/full-title&gt;&lt;/periodical&gt;&lt;pages&gt;1663-70&lt;/pages&gt;&lt;volume&gt;6&lt;/volume&gt;&lt;number&gt;10&lt;/number&gt;&lt;dates&gt;&lt;year&gt;2008&lt;/year&gt;&lt;pub-dates&gt;&lt;date&gt;Oct&lt;/date&gt;&lt;/pub-dates&gt;&lt;/dates&gt;&lt;isbn&gt;1538-7836 (Electronic)&lt;/isbn&gt;&lt;accession-num&gt;18680536&lt;/accession-num&gt;&lt;urls&gt;&lt;related-urls&gt;&lt;url&gt;http://www.ncbi.nlm.nih.gov/entrez/query.fcgi?cmd=Retrieve&amp;amp;db=PubMed&amp;amp;dopt=Citation&amp;amp;list_uids=18680536 &lt;/url&gt;&lt;/related-urls&gt;&lt;/urls&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6" w:tooltip="Harrington, 2008 #37" w:history="1">
              <w:r w:rsidR="00BE2169" w:rsidRPr="00BE2169">
                <w:rPr>
                  <w:rFonts w:ascii="Times New Roman" w:eastAsia="Times New Roman" w:hAnsi="Times New Roman" w:cs="Times New Roman"/>
                  <w:noProof/>
                  <w:color w:val="000000"/>
                  <w:lang w:val="fr-FR" w:eastAsia="zh-CN"/>
                </w:rPr>
                <w:t>12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20AD34D" w14:textId="31D7DE36" w:rsidR="00166EDA" w:rsidRPr="002A59AA"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cott,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TY290dDwvQXV0aG9yPjxZZWFyPjIwMDg8L1llYXI+PFJl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Q5NS01MDA8L3BhZ2VzPjx2b2x1bWU+ODI8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Y290dDwvQXV0aG9yPjxZZWFyPjIwMDg8L1llYXI+PFJl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Q5NS01MDA8L3BhZ2VzPjx2b2x1bWU+ODI8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7" w:tooltip="Scott, 2008 #129" w:history="1">
              <w:r w:rsidR="00BE2169" w:rsidRPr="00BE2169">
                <w:rPr>
                  <w:rFonts w:ascii="Times New Roman" w:eastAsia="Times New Roman" w:hAnsi="Times New Roman" w:cs="Times New Roman"/>
                  <w:noProof/>
                  <w:color w:val="000000"/>
                  <w:lang w:val="fr-FR" w:eastAsia="zh-CN"/>
                </w:rPr>
                <w:t>12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4592470" w14:textId="59785609"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hahin, </w:t>
            </w:r>
            <w:r w:rsidRPr="002A59AA">
              <w:rPr>
                <w:rFonts w:ascii="Times New Roman" w:eastAsia="Times New Roman" w:hAnsi="Times New Roman" w:cs="Times New Roman"/>
                <w:i/>
                <w:color w:val="000000"/>
                <w:lang w:val="fr-FR" w:eastAsia="zh-CN"/>
              </w:rPr>
              <w:t xml:space="preserve">et al. </w:t>
            </w:r>
            <w:r w:rsidRPr="00B00E80">
              <w:rPr>
                <w:rFonts w:ascii="Times New Roman" w:eastAsia="Times New Roman" w:hAnsi="Times New Roman" w:cs="Times New Roman"/>
                <w:color w:val="000000"/>
                <w:lang w:eastAsia="zh-CN"/>
              </w:rPr>
              <w:t xml:space="preserve">(2011)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22" w:tooltip="Shahin, 2011 #47" w:history="1">
              <w:r w:rsidR="00BE2169" w:rsidRPr="00BE2169">
                <w:rPr>
                  <w:rFonts w:ascii="Times New Roman" w:eastAsia="Times New Roman" w:hAnsi="Times New Roman" w:cs="Times New Roman"/>
                  <w:noProof/>
                  <w:color w:val="000000"/>
                  <w:lang w:eastAsia="zh-CN"/>
                </w:rPr>
                <w:t>22</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r w:rsidRPr="00B00E80">
              <w:rPr>
                <w:rFonts w:ascii="Times New Roman" w:eastAsia="Times New Roman" w:hAnsi="Times New Roman" w:cs="Times New Roman"/>
                <w:color w:val="000000"/>
                <w:lang w:eastAsia="zh-CN"/>
              </w:rPr>
              <w:t xml:space="preserve"> </w:t>
            </w:r>
          </w:p>
          <w:p w14:paraId="3FFB10CB" w14:textId="1315138E" w:rsidR="00166EDA" w:rsidRPr="00B00E80" w:rsidRDefault="00166EDA"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B00E80">
              <w:rPr>
                <w:rFonts w:ascii="Times New Roman" w:eastAsia="Times New Roman" w:hAnsi="Times New Roman" w:cs="Times New Roman"/>
                <w:color w:val="000000"/>
                <w:lang w:eastAsia="zh-CN"/>
              </w:rPr>
              <w:lastRenderedPageBreak/>
              <w:t xml:space="preserve">Kurnik, </w:t>
            </w:r>
            <w:r w:rsidRPr="00B00E80">
              <w:rPr>
                <w:rFonts w:ascii="Times New Roman" w:eastAsia="Times New Roman" w:hAnsi="Times New Roman" w:cs="Times New Roman"/>
                <w:i/>
                <w:color w:val="000000"/>
                <w:lang w:eastAsia="zh-CN"/>
              </w:rPr>
              <w:t xml:space="preserve">et al. </w:t>
            </w:r>
            <w:r w:rsidRPr="00B00E80">
              <w:rPr>
                <w:rFonts w:ascii="Times New Roman" w:eastAsia="Times New Roman" w:hAnsi="Times New Roman" w:cs="Times New Roman"/>
                <w:color w:val="000000"/>
                <w:lang w:eastAsia="zh-CN"/>
              </w:rPr>
              <w:t xml:space="preserve">(2012) </w:t>
            </w:r>
            <w:r w:rsidRPr="00B00E80">
              <w:rPr>
                <w:rFonts w:eastAsia="Times New Roman" w:cs="Times New Roman"/>
                <w:color w:val="000000"/>
                <w:lang w:eastAsia="zh-CN"/>
              </w:rPr>
              <w:fldChar w:fldCharType="begin">
                <w:fldData xml:space="preserve">PEVuZE5vdGU+PENpdGU+PEF1dGhvcj5LdXJuaWs8L0F1dGhvcj48WWVhcj4yMDEyPC9ZZWFyPjxS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NzgxLTg8L3Bh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dXJuaWs8L0F1dGhvcj48WWVhcj4yMDEyPC9ZZWFyPjxS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NzgxLTg8L3Bh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28" w:tooltip="Kurnik, 2012 #128" w:history="1">
              <w:r w:rsidR="00BE2169" w:rsidRPr="00BE2169">
                <w:rPr>
                  <w:rFonts w:ascii="Times New Roman" w:eastAsia="Times New Roman" w:hAnsi="Times New Roman" w:cs="Times New Roman"/>
                  <w:noProof/>
                  <w:color w:val="000000"/>
                  <w:lang w:eastAsia="zh-CN"/>
                </w:rPr>
                <w:t>128</w:t>
              </w:r>
            </w:hyperlink>
            <w:r w:rsidR="00BE2169" w:rsidRPr="00BE2169">
              <w:rPr>
                <w:rFonts w:ascii="Times New Roman" w:eastAsia="Times New Roman" w:hAnsi="Times New Roman" w:cs="Times New Roman"/>
                <w:noProof/>
                <w:color w:val="000000"/>
                <w:lang w:eastAsia="zh-CN"/>
              </w:rPr>
              <w:t>)</w:t>
            </w:r>
            <w:r w:rsidRPr="00B00E80">
              <w:rPr>
                <w:rFonts w:eastAsia="Times New Roman" w:cs="Times New Roman"/>
                <w:color w:val="000000"/>
                <w:lang w:eastAsia="zh-CN"/>
              </w:rPr>
              <w:fldChar w:fldCharType="end"/>
            </w:r>
          </w:p>
        </w:tc>
        <w:tc>
          <w:tcPr>
            <w:tcW w:w="2575" w:type="dxa"/>
            <w:noWrap/>
          </w:tcPr>
          <w:p w14:paraId="1DC01716" w14:textId="77777777" w:rsidR="00166EDA" w:rsidRPr="00B00E80" w:rsidRDefault="00166EDA" w:rsidP="00166EDA">
            <w:pPr>
              <w:spacing w:after="19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r w:rsidRPr="00B00E80">
              <w:rPr>
                <w:rFonts w:ascii="Times New Roman" w:eastAsia="Times New Roman" w:hAnsi="Times New Roman" w:cs="Times New Roman"/>
                <w:lang w:eastAsia="zh-CN"/>
              </w:rPr>
              <w:lastRenderedPageBreak/>
              <w:t>High</w:t>
            </w:r>
          </w:p>
          <w:p w14:paraId="6D426A93" w14:textId="77777777" w:rsidR="00166EDA" w:rsidRPr="00B00E80" w:rsidRDefault="00166EDA" w:rsidP="00166EDA">
            <w:pPr>
              <w:spacing w:after="19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zh-CN"/>
              </w:rPr>
            </w:pPr>
          </w:p>
          <w:p w14:paraId="27FF8376" w14:textId="77777777" w:rsidR="00166EDA" w:rsidRPr="00B00E80" w:rsidRDefault="00166EDA" w:rsidP="00166E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bl>
    <w:p w14:paraId="590BC6C2" w14:textId="77777777" w:rsidR="003F1728" w:rsidRPr="00491D20" w:rsidRDefault="003F1728" w:rsidP="003F1728">
      <w:pPr>
        <w:rPr>
          <w:rFonts w:eastAsia="Cambria" w:cs="Times New Roman"/>
          <w:i/>
          <w:szCs w:val="24"/>
        </w:rPr>
      </w:pPr>
      <w:r>
        <w:rPr>
          <w:rFonts w:eastAsia="Cambria" w:cs="Times New Roman"/>
          <w:szCs w:val="24"/>
        </w:rPr>
        <w:t>*</w:t>
      </w:r>
      <w:r w:rsidRPr="00491D20">
        <w:rPr>
          <w:rFonts w:eastAsia="Cambria" w:cs="Times New Roman"/>
          <w:szCs w:val="24"/>
        </w:rPr>
        <w:t>Rating scheme described in the Supplemental Material</w:t>
      </w:r>
    </w:p>
    <w:p w14:paraId="0BFE169B" w14:textId="77777777" w:rsidR="003F1728" w:rsidRDefault="003F1728" w:rsidP="00166EDA">
      <w:pPr>
        <w:rPr>
          <w:rFonts w:cs="Times New Roman"/>
          <w:szCs w:val="24"/>
        </w:rPr>
        <w:sectPr w:rsidR="003F1728" w:rsidSect="00413073">
          <w:pgSz w:w="15840" w:h="12240" w:orient="landscape"/>
          <w:pgMar w:top="1440" w:right="1440" w:bottom="1440" w:left="1440" w:header="720" w:footer="720" w:gutter="0"/>
          <w:cols w:space="720"/>
          <w:docGrid w:linePitch="360"/>
        </w:sectPr>
      </w:pPr>
    </w:p>
    <w:p w14:paraId="222B8C57" w14:textId="4276EEAA" w:rsidR="0094425A" w:rsidRDefault="003F1728" w:rsidP="003F1728">
      <w:pPr>
        <w:pStyle w:val="Heading1"/>
      </w:pPr>
      <w:bookmarkStart w:id="22" w:name="_Toc445803012"/>
      <w:bookmarkStart w:id="23" w:name="_Toc467238959"/>
      <w:r w:rsidRPr="001D4E1A">
        <w:lastRenderedPageBreak/>
        <w:t>Supplemental Table S3. Evidence linking CYP4F2 to warfarin phenotype</w:t>
      </w:r>
      <w:bookmarkEnd w:id="22"/>
      <w:bookmarkEnd w:id="23"/>
    </w:p>
    <w:tbl>
      <w:tblPr>
        <w:tblStyle w:val="LightShading1"/>
        <w:tblW w:w="13158" w:type="dxa"/>
        <w:tblLook w:val="04A0" w:firstRow="1" w:lastRow="0" w:firstColumn="1" w:lastColumn="0" w:noHBand="0" w:noVBand="1"/>
      </w:tblPr>
      <w:tblGrid>
        <w:gridCol w:w="1638"/>
        <w:gridCol w:w="5310"/>
        <w:gridCol w:w="3240"/>
        <w:gridCol w:w="2970"/>
      </w:tblGrid>
      <w:tr w:rsidR="003F1728" w:rsidRPr="00B00E80" w14:paraId="79501FAA" w14:textId="77777777" w:rsidTr="003F1728">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D26CFC3" w14:textId="77777777" w:rsidR="003F1728" w:rsidRPr="00B00E80" w:rsidRDefault="003F1728" w:rsidP="003F1728">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Type of experimental model</w:t>
            </w:r>
          </w:p>
        </w:tc>
        <w:tc>
          <w:tcPr>
            <w:tcW w:w="5310" w:type="dxa"/>
          </w:tcPr>
          <w:p w14:paraId="74FD2515" w14:textId="77777777" w:rsidR="003F1728" w:rsidRPr="00B00E80" w:rsidRDefault="003F1728" w:rsidP="003F17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Major findings</w:t>
            </w:r>
          </w:p>
        </w:tc>
        <w:tc>
          <w:tcPr>
            <w:tcW w:w="3240" w:type="dxa"/>
          </w:tcPr>
          <w:p w14:paraId="2E848E24" w14:textId="77777777" w:rsidR="003F1728" w:rsidRPr="00B00E80" w:rsidRDefault="003F1728" w:rsidP="003F17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References</w:t>
            </w:r>
          </w:p>
        </w:tc>
        <w:tc>
          <w:tcPr>
            <w:tcW w:w="2970" w:type="dxa"/>
            <w:noWrap/>
          </w:tcPr>
          <w:p w14:paraId="2E4DCA21" w14:textId="77777777" w:rsidR="003F1728" w:rsidRPr="00B00E80" w:rsidRDefault="003F1728" w:rsidP="003F17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Level of evidence</w:t>
            </w:r>
          </w:p>
        </w:tc>
      </w:tr>
      <w:tr w:rsidR="003F1728" w:rsidRPr="00B00E80" w14:paraId="1385CD57" w14:textId="77777777" w:rsidTr="003F172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1DBA822" w14:textId="77777777" w:rsidR="003F1728" w:rsidRPr="00B00E80" w:rsidRDefault="003F1728" w:rsidP="003F1728">
            <w:pPr>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Clinical</w:t>
            </w:r>
          </w:p>
        </w:tc>
        <w:tc>
          <w:tcPr>
            <w:tcW w:w="5310" w:type="dxa"/>
          </w:tcPr>
          <w:p w14:paraId="32CDDF11" w14:textId="77777777" w:rsidR="003F1728" w:rsidRPr="00B00E80"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i/>
                <w:color w:val="000000"/>
                <w:lang w:eastAsia="zh-CN"/>
              </w:rPr>
              <w:t>CYP4F2</w:t>
            </w:r>
            <w:r w:rsidRPr="00B00E80">
              <w:rPr>
                <w:rFonts w:ascii="Times New Roman" w:eastAsia="Times New Roman" w:hAnsi="Times New Roman" w:cs="Times New Roman"/>
                <w:color w:val="000000"/>
                <w:lang w:eastAsia="zh-CN"/>
              </w:rPr>
              <w:t xml:space="preserve"> (rs2108622, V433M) variant allele is associated with a modest effect leading to higher warfarin dose in Europeans and Asians. </w:t>
            </w:r>
          </w:p>
        </w:tc>
        <w:tc>
          <w:tcPr>
            <w:tcW w:w="3240" w:type="dxa"/>
          </w:tcPr>
          <w:p w14:paraId="1EF36A4A" w14:textId="77777777"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b/>
                <w:color w:val="000000"/>
                <w:lang w:val="fr-FR" w:eastAsia="zh-CN"/>
              </w:rPr>
              <w:t>Supports Statement:</w:t>
            </w:r>
            <w:r w:rsidRPr="002A59AA">
              <w:rPr>
                <w:rFonts w:ascii="Times New Roman" w:eastAsia="Times New Roman" w:hAnsi="Times New Roman" w:cs="Times New Roman"/>
                <w:color w:val="000000"/>
                <w:lang w:val="fr-FR" w:eastAsia="zh-CN"/>
              </w:rPr>
              <w:t xml:space="preserve"> </w:t>
            </w:r>
          </w:p>
          <w:p w14:paraId="7B416DEC" w14:textId="7D6881F2"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tec,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B00E80">
              <w:rPr>
                <w:rFonts w:eastAsia="Times New Roman" w:cs="Times New Roman"/>
                <w:color w:val="000000"/>
                <w:lang w:eastAsia="zh-CN"/>
              </w:rPr>
              <w:fldChar w:fldCharType="begin">
                <w:fldData xml:space="preserve">PEVuZE5vdGU+PENpdGU+PEF1dGhvcj5TdGVjPC9BdXRob3I+PFllYXI+MjAwNzwvWWVhcj48UmVj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dGVjPC9BdXRob3I+PFllYXI+MjAwNzwvWWVhcj48UmVj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29" w:tooltip="Stec, 2007 #46" w:history="1">
              <w:r w:rsidR="00BE2169" w:rsidRPr="00BE2169">
                <w:rPr>
                  <w:rFonts w:ascii="Times New Roman" w:eastAsia="Times New Roman" w:hAnsi="Times New Roman" w:cs="Times New Roman"/>
                  <w:noProof/>
                  <w:color w:val="000000"/>
                  <w:lang w:val="fr-FR" w:eastAsia="zh-CN"/>
                </w:rPr>
                <w:t>12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822FD29" w14:textId="181538CD"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ldwell,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8) </w:t>
            </w:r>
            <w:r w:rsidRPr="00B00E80">
              <w:rPr>
                <w:rFonts w:eastAsia="Times New Roman" w:cs="Times New Roman"/>
                <w:color w:val="000000"/>
                <w:lang w:eastAsia="zh-CN"/>
              </w:rPr>
              <w:fldChar w:fldCharType="begin">
                <w:fldData xml:space="preserve">PEVuZE5vdGU+PENpdGU+PEF1dGhvcj5DYWxkd2VsbDwvQXV0aG9yPjxZZWFyPjIwMDg8L1llYXI+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Wxkd2VsbDwvQXV0aG9yPjxZZWFyPjIwMDg8L1llYXI+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0" w:tooltip="Caldwell, 2008 #45" w:history="1">
              <w:r w:rsidR="00BE2169" w:rsidRPr="00BE2169">
                <w:rPr>
                  <w:rFonts w:ascii="Times New Roman" w:eastAsia="Times New Roman" w:hAnsi="Times New Roman" w:cs="Times New Roman"/>
                  <w:noProof/>
                  <w:color w:val="000000"/>
                  <w:lang w:val="fr-FR" w:eastAsia="zh-CN"/>
                </w:rPr>
                <w:t>13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156BC47" w14:textId="4EDD191A"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cDonald,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NY0RvbmFsZDwvQXV0aG9yPjxZZWFyPjIwMDk8L1llYXI+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0RvbmFsZDwvQXV0aG9yPjxZZWFyPjIwMDk8L1llYXI+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1" w:tooltip="McDonald, 2009 #95" w:history="1">
              <w:r w:rsidR="00BE2169" w:rsidRPr="00BE2169">
                <w:rPr>
                  <w:rFonts w:ascii="Times New Roman" w:eastAsia="Times New Roman" w:hAnsi="Times New Roman" w:cs="Times New Roman"/>
                  <w:noProof/>
                  <w:color w:val="000000"/>
                  <w:lang w:val="fr-FR" w:eastAsia="zh-CN"/>
                </w:rPr>
                <w:t>13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781B3FA" w14:textId="78DAEB35"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Takeuch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B00E80">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UYWtldWNoaTwvQXV0aG9yPjxZZWFyPjIwMDk8L1llYXI+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2" w:tooltip="Takeuchi, 2009 #17" w:history="1">
              <w:r w:rsidR="00BE2169" w:rsidRPr="00BE2169">
                <w:rPr>
                  <w:rFonts w:ascii="Times New Roman" w:eastAsia="Times New Roman" w:hAnsi="Times New Roman" w:cs="Times New Roman"/>
                  <w:noProof/>
                  <w:color w:val="000000"/>
                  <w:lang w:val="fr-FR" w:eastAsia="zh-CN"/>
                </w:rPr>
                <w:t>5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5E262E6" w14:textId="356BED34"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ingh,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ingh&lt;/Author&gt;&lt;Year&gt;2010&lt;/Year&gt;&lt;RecNum&gt;39&lt;/RecNum&gt;&lt;DisplayText&gt;(132)&lt;/DisplayText&gt;&lt;record&gt;&lt;rec-number&gt;39&lt;/rec-number&gt;&lt;foreign-keys&gt;&lt;key app="EN" db-id="ss05wdtz4x59tpeaffpvpvfjde9t9wessdp2" timestamp="1437594327"&gt;39&lt;/key&gt;&lt;/foreign-keys&gt;&lt;ref-type name="Journal Article"&gt;17&lt;/ref-type&gt;&lt;contributors&gt;&lt;authors&gt;&lt;author&gt;Singh, O.&lt;/author&gt;&lt;author&gt;Sandanaraj, E.&lt;/author&gt;&lt;author&gt;Subramanian, K.&lt;/author&gt;&lt;author&gt;Lee, L. H.&lt;/author&gt;&lt;author&gt;Chowbay, B.&lt;/author&gt;&lt;/authors&gt;&lt;/contributors&gt;&lt;auth-address&gt;Clinical Pharmacology Laboratory, Humphrey Oei Institute of Cancer Research, National Cancer Center.&lt;/auth-address&gt;&lt;titles&gt;&lt;title&gt;The influence of CYP4F2 rs2108622 (V433M) on warfarin dose requirement in Asian patients&lt;/title&gt;&lt;secondary-title&gt;Drug Metab Pharmacokinet&lt;/secondary-title&gt;&lt;/titles&gt;&lt;periodical&gt;&lt;full-title&gt;Drug Metab Pharmacokinet&lt;/full-title&gt;&lt;/periodical&gt;&lt;edition&gt;2010/11/19&lt;/edition&gt;&lt;dates&gt;&lt;year&gt;2010&lt;/year&gt;&lt;pub-dates&gt;&lt;date&gt;Nov 12&lt;/date&gt;&lt;/pub-dates&gt;&lt;/dates&gt;&lt;isbn&gt;1880-0920 (Electronic)&amp;#xD;1347-4367 (Linking)&lt;/isbn&gt;&lt;accession-num&gt;21084764&lt;/accession-num&gt;&lt;urls&gt;&lt;related-urls&gt;&lt;url&gt;http://www.ncbi.nlm.nih.gov/pubmed/21084764&lt;/url&gt;&lt;/related-urls&gt;&lt;/urls&gt;&lt;electronic-resource-num&gt;JST.JSTAGE/dmpk/DMPK-10-RG-080 [pii]&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2" w:tooltip="Singh, 2010 #39" w:history="1">
              <w:r w:rsidR="00BE2169" w:rsidRPr="00BE2169">
                <w:rPr>
                  <w:rFonts w:ascii="Times New Roman" w:eastAsia="Times New Roman" w:hAnsi="Times New Roman" w:cs="Times New Roman"/>
                  <w:noProof/>
                  <w:color w:val="000000"/>
                  <w:lang w:val="fr-FR" w:eastAsia="zh-CN"/>
                </w:rPr>
                <w:t>13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8F8ECAA" w14:textId="065233F6"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DZW48L0F1dGhvcj48WWVhcj4yMDEwPC9ZZWFyPjxSZWNO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ZW48L0F1dGhvcj48WWVhcj4yMDEwPC9ZZWFyPjxSZWNO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3" w:tooltip="Cen, 2010 #40" w:history="1">
              <w:r w:rsidR="00BE2169" w:rsidRPr="00BE2169">
                <w:rPr>
                  <w:rFonts w:ascii="Times New Roman" w:eastAsia="Times New Roman" w:hAnsi="Times New Roman" w:cs="Times New Roman"/>
                  <w:noProof/>
                  <w:color w:val="000000"/>
                  <w:lang w:val="fr-FR" w:eastAsia="zh-CN"/>
                </w:rPr>
                <w:t>13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09C312A" w14:textId="43F4204F"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agreiy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agreiya&lt;/Author&gt;&lt;Year&gt;2010&lt;/Year&gt;&lt;RecNum&gt;41&lt;/RecNum&gt;&lt;DisplayText&gt;(134)&lt;/DisplayText&gt;&lt;record&gt;&lt;rec-number&gt;41&lt;/rec-number&gt;&lt;foreign-keys&gt;&lt;key app="EN" db-id="ss05wdtz4x59tpeaffpvpvfjde9t9wessdp2" timestamp="1437594328"&gt;41&lt;/key&gt;&lt;/foreign-keys&gt;&lt;ref-type name="Journal Article"&gt;17&lt;/ref-type&gt;&lt;contributors&gt;&lt;authors&gt;&lt;author&gt;Sagreiya, H.&lt;/author&gt;&lt;author&gt;Berube, C.&lt;/author&gt;&lt;author&gt;Wen, A.&lt;/author&gt;&lt;author&gt;Ramakrishnan, R.&lt;/author&gt;&lt;author&gt;Mir, A.&lt;/author&gt;&lt;author&gt;Hamilton, A.&lt;/author&gt;&lt;author&gt;Altman, R. B.&lt;/author&gt;&lt;/authors&gt;&lt;/contributors&gt;&lt;auth-address&gt;Stanford University, Stanford, California 94305-5444, USA.&lt;/auth-address&gt;&lt;titles&gt;&lt;title&gt;Extending and evaluating a warfarin dosing algorithm that includes CYP4F2 and pooled rare variants of CYP2C9&lt;/title&gt;&lt;secondary-title&gt;Pharmacogenet Genomics&lt;/secondary-title&gt;&lt;/titles&gt;&lt;periodical&gt;&lt;full-title&gt;Pharmacogenet Genomics&lt;/full-title&gt;&lt;/periodical&gt;&lt;pages&gt;407-13&lt;/pages&gt;&lt;volume&gt;20&lt;/volume&gt;&lt;number&gt;7&lt;/number&gt;&lt;edition&gt;2010/05/06&lt;/edition&gt;&lt;keywords&gt;&lt;keyword&gt;Aged&lt;/keyword&gt;&lt;keyword&gt;*Algorithms&lt;/keyword&gt;&lt;keyword&gt;Alleles&lt;/keyword&gt;&lt;keyword&gt;Anticoagulants/*administration &amp;amp; dosage&lt;/keyword&gt;&lt;keyword&gt;Aryl Hydrocarbon Hydroxylases/*genetics&lt;/keyword&gt;&lt;keyword&gt;Cohort Studies&lt;/keyword&gt;&lt;keyword&gt;Cytochrome P-450 Enzyme System/*genetics&lt;/keyword&gt;&lt;keyword&gt;Dose-Response Relationship, Drug&lt;/keyword&gt;&lt;keyword&gt;Female&lt;/keyword&gt;&lt;keyword&gt;Humans&lt;/keyword&gt;&lt;keyword&gt;Male&lt;/keyword&gt;&lt;keyword&gt;Middle Aged&lt;/keyword&gt;&lt;keyword&gt;Pharmacogenetics/*methods&lt;/keyword&gt;&lt;keyword&gt;Polymorphism, Single Nucleotide/*genetics&lt;/keyword&gt;&lt;keyword&gt;Warfarin/*administration &amp;amp; dosage&lt;/keyword&gt;&lt;/keywords&gt;&lt;dates&gt;&lt;year&gt;2010&lt;/year&gt;&lt;pub-dates&gt;&lt;date&gt;Jul&lt;/date&gt;&lt;/pub-dates&gt;&lt;/dates&gt;&lt;isbn&gt;1744-6880 (Electronic)&amp;#xD;1744-6872 (Linking)&lt;/isbn&gt;&lt;accession-num&gt;20442691&lt;/accession-num&gt;&lt;urls&gt;&lt;related-urls&gt;&lt;url&gt;http://www.ncbi.nlm.nih.gov/pubmed/20442691&lt;/url&gt;&lt;/related-urls&gt;&lt;/urls&gt;&lt;electronic-resource-num&gt;10.1097/FPC.0b013e328338bac2&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4" w:tooltip="Sagreiya, 2010 #41" w:history="1">
              <w:r w:rsidR="00BE2169" w:rsidRPr="00BE2169">
                <w:rPr>
                  <w:rFonts w:ascii="Times New Roman" w:eastAsia="Times New Roman" w:hAnsi="Times New Roman" w:cs="Times New Roman"/>
                  <w:noProof/>
                  <w:color w:val="000000"/>
                  <w:lang w:val="fr-FR" w:eastAsia="zh-CN"/>
                </w:rPr>
                <w:t>134</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316F850" w14:textId="62ED980F"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ell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XZWxsczwvQXV0aG9yPjxZZWFyPjIwMTA8L1llYXI+PFJl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ZWxsczwvQXV0aG9yPjxZZWFyPjIwMTA8L1llYXI+PFJl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5" w:tooltip="Wells, 2010 #42" w:history="1">
              <w:r w:rsidR="00BE2169" w:rsidRPr="00BE2169">
                <w:rPr>
                  <w:rFonts w:ascii="Times New Roman" w:eastAsia="Times New Roman" w:hAnsi="Times New Roman" w:cs="Times New Roman"/>
                  <w:noProof/>
                  <w:color w:val="000000"/>
                  <w:lang w:val="fr-FR" w:eastAsia="zh-CN"/>
                </w:rPr>
                <w:t>13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3411005" w14:textId="05A28EC3"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erin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Perini&lt;/Author&gt;&lt;Year&gt;2010&lt;/Year&gt;&lt;RecNum&gt;43&lt;/RecNum&gt;&lt;DisplayText&gt;(136)&lt;/DisplayText&gt;&lt;record&gt;&lt;rec-number&gt;43&lt;/rec-number&gt;&lt;foreign-keys&gt;&lt;key app="EN" db-id="ss05wdtz4x59tpeaffpvpvfjde9t9wessdp2" timestamp="1437594329"&gt;43&lt;/key&gt;&lt;/foreign-keys&gt;&lt;ref-type name="Journal Article"&gt;17&lt;/ref-type&gt;&lt;contributors&gt;&lt;authors&gt;&lt;author&gt;Perini, J. A.&lt;/author&gt;&lt;author&gt;Struchiner, C. J.&lt;/author&gt;&lt;author&gt;Silva-Assuncao, E.&lt;/author&gt;&lt;author&gt;Suarez-Kurtz, G.&lt;/author&gt;&lt;/authors&gt;&lt;/contributors&gt;&lt;auth-address&gt;Divisao de Farmacologia, Instituto Nacional de Cancer, Rio de Janeiro, Brazil.&lt;/auth-address&gt;&lt;titles&gt;&lt;title&gt;Impact of CYP4F2 rs2108622 on the stable warfarin dose in an admixed patient cohort&lt;/title&gt;&lt;secondary-title&gt;Clin Pharmacol Ther&lt;/secondary-title&gt;&lt;/titles&gt;&lt;periodical&gt;&lt;full-title&gt;Clin Pharmacol Ther&lt;/full-title&gt;&lt;/periodical&gt;&lt;pages&gt;417-20&lt;/pages&gt;&lt;volume&gt;87&lt;/volume&gt;&lt;number&gt;4&lt;/number&gt;&lt;edition&gt;2010/02/26&lt;/edition&gt;&lt;keywords&gt;&lt;keyword&gt;African Continental Ancestry Group/genetics&lt;/keyword&gt;&lt;keyword&gt;Algorithms&lt;/keyword&gt;&lt;keyword&gt;Anticoagulants/*administration &amp;amp; dosage&lt;/keyword&gt;&lt;keyword&gt;Brazil&lt;/keyword&gt;&lt;keyword&gt;Cohort Studies&lt;/keyword&gt;&lt;keyword&gt;Continental Population Groups/*genetics&lt;/keyword&gt;&lt;keyword&gt;Cytochrome P-450 Enzyme System/*genetics&lt;/keyword&gt;&lt;keyword&gt;Dose-Response Relationship, Drug&lt;/keyword&gt;&lt;keyword&gt;European Continental Ancestry Group/genetics&lt;/keyword&gt;&lt;keyword&gt;Humans&lt;/keyword&gt;&lt;keyword&gt;Polymorphism, Genetic&lt;/keyword&gt;&lt;keyword&gt;Retrospective Studies&lt;/keyword&gt;&lt;keyword&gt;Warfarin/*administration &amp;amp; dosage&lt;/keyword&gt;&lt;/keywords&gt;&lt;dates&gt;&lt;year&gt;2010&lt;/year&gt;&lt;pub-dates&gt;&lt;date&gt;Apr&lt;/date&gt;&lt;/pub-dates&gt;&lt;/dates&gt;&lt;isbn&gt;1532-6535 (Electronic)&amp;#xD;0009-9236 (Linking)&lt;/isbn&gt;&lt;accession-num&gt;20182420&lt;/accession-num&gt;&lt;urls&gt;&lt;related-urls&gt;&lt;url&gt;http://www.ncbi.nlm.nih.gov/pubmed/20182420&lt;/url&gt;&lt;/related-urls&gt;&lt;/urls&gt;&lt;electronic-resource-num&gt;clpt2009307 [pii]&amp;#xD;10.1038/clpt.2009.307&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6" w:tooltip="Perini, 2010 #43" w:history="1">
              <w:r w:rsidR="00BE2169" w:rsidRPr="00BE2169">
                <w:rPr>
                  <w:rFonts w:ascii="Times New Roman" w:eastAsia="Times New Roman" w:hAnsi="Times New Roman" w:cs="Times New Roman"/>
                  <w:noProof/>
                  <w:color w:val="000000"/>
                  <w:lang w:val="fr-FR" w:eastAsia="zh-CN"/>
                </w:rPr>
                <w:t>13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2106C82" w14:textId="619D6303"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ubitz,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ubitz&lt;/Author&gt;&lt;Year&gt;2010&lt;/Year&gt;&lt;RecNum&gt;44&lt;/RecNum&gt;&lt;DisplayText&gt;(137)&lt;/DisplayText&gt;&lt;record&gt;&lt;rec-number&gt;44&lt;/rec-number&gt;&lt;foreign-keys&gt;&lt;key app="EN" db-id="ss05wdtz4x59tpeaffpvpvfjde9t9wessdp2" timestamp="1437594329"&gt;44&lt;/key&gt;&lt;/foreign-keys&gt;&lt;ref-type name="Journal Article"&gt;17&lt;/ref-type&gt;&lt;contributors&gt;&lt;authors&gt;&lt;author&gt;Lubitz, S. A.&lt;/author&gt;&lt;author&gt;Scott, S. A.&lt;/author&gt;&lt;author&gt;Rothlauf, E. B.&lt;/author&gt;&lt;author&gt;Agarwal, A.&lt;/author&gt;&lt;author&gt;Peter, I.&lt;/author&gt;&lt;author&gt;Doheny, D.&lt;/author&gt;&lt;author&gt;Van Der Zee, S.&lt;/author&gt;&lt;author&gt;Jaremko, M.&lt;/author&gt;&lt;author&gt;Yoo, C.&lt;/author&gt;&lt;author&gt;Desnick, R. J.&lt;/author&gt;&lt;author&gt;Halperin, J. L.&lt;/author&gt;&lt;/authors&gt;&lt;/contributors&gt;&lt;auth-address&gt;Zena and Michael Wiener Cardiovascular Institute, Mount Sinai School of Medicine, New York, NY, USA. slubitz@partners.org&lt;/auth-address&gt;&lt;titles&gt;&lt;title&gt;Comparative performance of gene-based warfarin dosing algorithms in a multiethnic population&lt;/title&gt;&lt;secondary-title&gt;J Thromb Haemost&lt;/secondary-title&gt;&lt;/titles&gt;&lt;periodical&gt;&lt;full-title&gt;J Thromb Haemost&lt;/full-title&gt;&lt;/periodical&gt;&lt;pages&gt;1018-26&lt;/pages&gt;&lt;volume&gt;8&lt;/volume&gt;&lt;number&gt;5&lt;/number&gt;&lt;edition&gt;2010/02/05&lt;/edition&gt;&lt;keywords&gt;&lt;keyword&gt;Aged&lt;/keyword&gt;&lt;keyword&gt;*Algorithms&lt;/keyword&gt;&lt;keyword&gt;Anticoagulants/*administration &amp;amp; dosage&lt;/keyword&gt;&lt;keyword&gt;Dose-Response Relationship, Drug&lt;/keyword&gt;&lt;keyword&gt;Ethnic Groups/*genetics&lt;/keyword&gt;&lt;keyword&gt;Female&lt;/keyword&gt;&lt;keyword&gt;Humans&lt;/keyword&gt;&lt;keyword&gt;International Normalized Ratio&lt;/keyword&gt;&lt;keyword&gt;Male&lt;/keyword&gt;&lt;keyword&gt;Middle Aged&lt;/keyword&gt;&lt;keyword&gt;Pharmacogenetics&lt;/keyword&gt;&lt;keyword&gt;Warfarin/*administration &amp;amp; dosage&lt;/keyword&gt;&lt;/keywords&gt;&lt;dates&gt;&lt;year&gt;2010&lt;/year&gt;&lt;pub-dates&gt;&lt;date&gt;May&lt;/date&gt;&lt;/pub-dates&gt;&lt;/dates&gt;&lt;isbn&gt;1538-7836 (Electronic)&amp;#xD;1538-7836 (Linking)&lt;/isbn&gt;&lt;accession-num&gt;20128861&lt;/accession-num&gt;&lt;urls&gt;&lt;related-urls&gt;&lt;url&gt;http://www.ncbi.nlm.nih.gov/pubmed/20128861&lt;/url&gt;&lt;/related-urls&gt;&lt;/urls&gt;&lt;electronic-resource-num&gt;JTH3792 [pii]&amp;#xD;10.1111/j.1538-7836.2010.03792.x&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7" w:tooltip="Lubitz, 2010 #44" w:history="1">
              <w:r w:rsidR="00BE2169" w:rsidRPr="00BE2169">
                <w:rPr>
                  <w:rFonts w:ascii="Times New Roman" w:eastAsia="Times New Roman" w:hAnsi="Times New Roman" w:cs="Times New Roman"/>
                  <w:noProof/>
                  <w:color w:val="000000"/>
                  <w:lang w:val="fr-FR" w:eastAsia="zh-CN"/>
                </w:rPr>
                <w:t>13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4B1F5ECA" w14:textId="73C14CE9"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DYXZhbGxhcmk8L0F1dGhvcj48WWVhcj4yMDEwPC9ZZWFy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YXZhbGxhcmk8L0F1dGhvcj48WWVhcj4yMDEwPC9ZZWFy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66" w:tooltip="Cavallari, 2010 #15" w:history="1">
              <w:r w:rsidR="00BE2169" w:rsidRPr="00BE2169">
                <w:rPr>
                  <w:rFonts w:ascii="Times New Roman" w:eastAsia="Times New Roman" w:hAnsi="Times New Roman" w:cs="Times New Roman"/>
                  <w:noProof/>
                  <w:color w:val="000000"/>
                  <w:lang w:val="fr-FR" w:eastAsia="zh-CN"/>
                </w:rPr>
                <w:t>66</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D8441A2" w14:textId="56E8879A"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B00E80">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25D68A97" w14:textId="38D6554B"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sv-SE" w:eastAsia="zh-CN"/>
              </w:rPr>
            </w:pPr>
            <w:r w:rsidRPr="002A59AA">
              <w:rPr>
                <w:rFonts w:ascii="Times New Roman" w:eastAsia="Times New Roman" w:hAnsi="Times New Roman" w:cs="Times New Roman"/>
                <w:color w:val="000000"/>
                <w:lang w:val="fr-FR" w:eastAsia="zh-CN"/>
              </w:rPr>
              <w:t xml:space="preserve">Shah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sv-SE" w:eastAsia="zh-CN"/>
              </w:rPr>
              <w:t xml:space="preserve">(2011)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sv-SE" w:eastAsia="zh-CN"/>
              </w:rPr>
              <w:t>(</w:t>
            </w:r>
            <w:hyperlink w:anchor="_ENREF_22" w:tooltip="Shahin, 2011 #47" w:history="1">
              <w:r w:rsidR="00BE2169" w:rsidRPr="00BE2169">
                <w:rPr>
                  <w:rFonts w:ascii="Times New Roman" w:eastAsia="Times New Roman" w:hAnsi="Times New Roman" w:cs="Times New Roman"/>
                  <w:noProof/>
                  <w:color w:val="000000"/>
                  <w:lang w:val="sv-SE" w:eastAsia="zh-CN"/>
                </w:rPr>
                <w:t>22</w:t>
              </w:r>
            </w:hyperlink>
            <w:r w:rsidR="00BE2169" w:rsidRPr="00BE2169">
              <w:rPr>
                <w:rFonts w:ascii="Times New Roman" w:eastAsia="Times New Roman" w:hAnsi="Times New Roman" w:cs="Times New Roman"/>
                <w:noProof/>
                <w:color w:val="000000"/>
                <w:lang w:val="sv-SE" w:eastAsia="zh-CN"/>
              </w:rPr>
              <w:t>)</w:t>
            </w:r>
            <w:r w:rsidRPr="00B00E80">
              <w:rPr>
                <w:rFonts w:eastAsia="Times New Roman" w:cs="Times New Roman"/>
                <w:color w:val="000000"/>
                <w:lang w:eastAsia="zh-CN"/>
              </w:rPr>
              <w:fldChar w:fldCharType="end"/>
            </w:r>
          </w:p>
          <w:p w14:paraId="328F992D" w14:textId="68B27197"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sv-SE" w:eastAsia="zh-CN"/>
              </w:rPr>
            </w:pPr>
            <w:r w:rsidRPr="002A59AA">
              <w:rPr>
                <w:rFonts w:ascii="Times New Roman" w:eastAsia="Times New Roman" w:hAnsi="Times New Roman" w:cs="Times New Roman"/>
                <w:color w:val="000000"/>
                <w:lang w:val="sv-SE" w:eastAsia="zh-CN"/>
              </w:rPr>
              <w:t xml:space="preserve">Kringen, </w:t>
            </w:r>
            <w:r w:rsidRPr="002A59AA">
              <w:rPr>
                <w:rFonts w:ascii="Times New Roman" w:eastAsia="Times New Roman" w:hAnsi="Times New Roman" w:cs="Times New Roman"/>
                <w:i/>
                <w:color w:val="000000"/>
                <w:lang w:val="sv-SE" w:eastAsia="zh-CN"/>
              </w:rPr>
              <w:t xml:space="preserve">et al. </w:t>
            </w:r>
            <w:r w:rsidRPr="002A59AA">
              <w:rPr>
                <w:rFonts w:ascii="Times New Roman" w:eastAsia="Times New Roman" w:hAnsi="Times New Roman" w:cs="Times New Roman"/>
                <w:color w:val="000000"/>
                <w:lang w:val="sv-SE" w:eastAsia="zh-CN"/>
              </w:rPr>
              <w:t xml:space="preserve">(2011)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Kringen&lt;/Author&gt;&lt;Year&gt;2011&lt;/Year&gt;&lt;RecNum&gt;38&lt;/RecNum&gt;&lt;DisplayText&gt;(138)&lt;/DisplayText&gt;&lt;record&gt;&lt;rec-number&gt;38&lt;/rec-number&gt;&lt;foreign-keys&gt;&lt;key app="EN" db-id="ss05wdtz4x59tpeaffpvpvfjde9t9wessdp2" timestamp="1437594327"&gt;38&lt;/key&gt;&lt;/foreign-keys&gt;&lt;ref-type name="Journal Article"&gt;17&lt;/ref-type&gt;&lt;contributors&gt;&lt;authors&gt;&lt;author&gt;Kringen, M. K.&lt;/author&gt;&lt;author&gt;Haug, K. B.&lt;/author&gt;&lt;author&gt;Grimholt, R. M.&lt;/author&gt;&lt;author&gt;Stormo, C.&lt;/author&gt;&lt;author&gt;Narum, S.&lt;/author&gt;&lt;author&gt;Opdal, M. S.&lt;/author&gt;&lt;author&gt;Fosen, J. T.&lt;/author&gt;&lt;author&gt;Piehler, A. P.&lt;/author&gt;&lt;author&gt;Johansen, P. W.&lt;/author&gt;&lt;author&gt;Seljeflot, I.&lt;/author&gt;&lt;author&gt;Berg, J. P.&lt;/author&gt;&lt;author&gt;Brors, O.&lt;/author&gt;&lt;/authors&gt;&lt;/contributors&gt;&lt;auth-address&gt;Department of Pharmacology, Oslo University Hospital, Ulleval, Oslo, Norway. m.k.kringen@medisin.uio.no&lt;/auth-address&gt;&lt;titles&gt;&lt;title&gt;Genetic variation of VKORC1 and CYP4F2 genes related to warfarin maintenance dose in patients with myocardial infarction&lt;/title&gt;&lt;secondary-title&gt;J Biomed Biotechnol&lt;/secondary-title&gt;&lt;/titles&gt;&lt;periodical&gt;&lt;full-title&gt;J Biomed Biotechnol&lt;/full-title&gt;&lt;/periodical&gt;&lt;pages&gt;739751&lt;/pages&gt;&lt;volume&gt;2011&lt;/volume&gt;&lt;edition&gt;2010/12/04&lt;/edition&gt;&lt;keywords&gt;&lt;keyword&gt;Cytochrome P-450 Enzyme System/*genetics&lt;/keyword&gt;&lt;keyword&gt;Dose-Response Relationship, Drug&lt;/keyword&gt;&lt;keyword&gt;Humans&lt;/keyword&gt;&lt;keyword&gt;Mixed Function Oxygenases/*genetics&lt;/keyword&gt;&lt;keyword&gt;Myocardial Infarction/*drug therapy/*genetics&lt;/keyword&gt;&lt;keyword&gt;Polymorphism, Single Nucleotide&lt;/keyword&gt;&lt;keyword&gt;Regression Analysis&lt;/keyword&gt;&lt;keyword&gt;Statistics, Nonparametric&lt;/keyword&gt;&lt;keyword&gt;Warfarin/*administration &amp;amp; dosage&lt;/keyword&gt;&lt;/keywords&gt;&lt;dates&gt;&lt;year&gt;2011&lt;/year&gt;&lt;/dates&gt;&lt;isbn&gt;1110-7251 (Electronic)&amp;#xD;1110-7243 (Linking)&lt;/isbn&gt;&lt;accession-num&gt;21127708&lt;/accession-num&gt;&lt;urls&gt;&lt;related-urls&gt;&lt;url&gt;http://www.ncbi.nlm.nih.gov/pubmed/21127708&lt;/url&gt;&lt;/related-urls&gt;&lt;/urls&gt;&lt;custom2&gt;2992873&lt;/custom2&gt;&lt;electronic-resource-num&gt;10.1155/2011/739751&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sv-SE" w:eastAsia="zh-CN"/>
              </w:rPr>
              <w:t>(</w:t>
            </w:r>
            <w:hyperlink w:anchor="_ENREF_138" w:tooltip="Kringen, 2011 #38" w:history="1">
              <w:r w:rsidR="00BE2169" w:rsidRPr="00BE2169">
                <w:rPr>
                  <w:rFonts w:ascii="Times New Roman" w:eastAsia="Times New Roman" w:hAnsi="Times New Roman" w:cs="Times New Roman"/>
                  <w:noProof/>
                  <w:color w:val="000000"/>
                  <w:lang w:val="sv-SE" w:eastAsia="zh-CN"/>
                </w:rPr>
                <w:t>138</w:t>
              </w:r>
            </w:hyperlink>
            <w:r w:rsidR="00BE2169" w:rsidRPr="00BE2169">
              <w:rPr>
                <w:rFonts w:ascii="Times New Roman" w:eastAsia="Times New Roman" w:hAnsi="Times New Roman" w:cs="Times New Roman"/>
                <w:noProof/>
                <w:color w:val="000000"/>
                <w:lang w:val="sv-SE" w:eastAsia="zh-CN"/>
              </w:rPr>
              <w:t>)</w:t>
            </w:r>
            <w:r w:rsidRPr="00B00E80">
              <w:rPr>
                <w:rFonts w:eastAsia="Times New Roman" w:cs="Times New Roman"/>
                <w:color w:val="000000"/>
                <w:lang w:eastAsia="zh-CN"/>
              </w:rPr>
              <w:fldChar w:fldCharType="end"/>
            </w:r>
            <w:r w:rsidRPr="002A59AA">
              <w:rPr>
                <w:rFonts w:ascii="Times New Roman" w:eastAsia="Times New Roman" w:hAnsi="Times New Roman" w:cs="Times New Roman"/>
                <w:color w:val="000000"/>
                <w:lang w:val="sv-SE" w:eastAsia="zh-CN"/>
              </w:rPr>
              <w:t xml:space="preserve"> </w:t>
            </w:r>
          </w:p>
          <w:p w14:paraId="49F4106A" w14:textId="3B46A9FC"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sv-SE" w:eastAsia="zh-CN"/>
              </w:rPr>
              <w:t xml:space="preserve">Liang, </w:t>
            </w:r>
            <w:r w:rsidRPr="002A59AA">
              <w:rPr>
                <w:rFonts w:ascii="Times New Roman" w:eastAsia="Times New Roman" w:hAnsi="Times New Roman" w:cs="Times New Roman"/>
                <w:i/>
                <w:color w:val="000000"/>
                <w:lang w:val="sv-SE"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aWFuZzwvQXV0aG9yPjxZZWFyPjIwMTI8L1llYXI+PFJl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5" w:tooltip="Liang, 2012 #25" w:history="1">
              <w:r w:rsidR="00BE2169" w:rsidRPr="00BE2169">
                <w:rPr>
                  <w:rFonts w:ascii="Times New Roman" w:eastAsia="Times New Roman" w:hAnsi="Times New Roman" w:cs="Times New Roman"/>
                  <w:noProof/>
                  <w:color w:val="000000"/>
                  <w:lang w:val="fr-FR" w:eastAsia="zh-CN"/>
                </w:rPr>
                <w:t>55</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33268DC6" w14:textId="4C24D6A3"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U8L0F1dGhvcj48WWVhcj4yMDEyPC9ZZWFyPjxSZWNO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7" w:tooltip="Lee, 2012 #140" w:history="1">
              <w:r w:rsidR="00BE2169" w:rsidRPr="00BE2169">
                <w:rPr>
                  <w:rFonts w:ascii="Times New Roman" w:eastAsia="Times New Roman" w:hAnsi="Times New Roman" w:cs="Times New Roman"/>
                  <w:noProof/>
                  <w:color w:val="000000"/>
                  <w:lang w:val="fr-FR" w:eastAsia="zh-CN"/>
                </w:rPr>
                <w:t>57</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919A18B" w14:textId="41E07EF9"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thare,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RoYXJlPC9BdXRob3I+PFllYXI+MjAxMjwvWWVhcj48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58" w:tooltip="Pathare, 2012 #141" w:history="1">
              <w:r w:rsidR="00BE2169" w:rsidRPr="00BE2169">
                <w:rPr>
                  <w:rFonts w:ascii="Times New Roman" w:eastAsia="Times New Roman" w:hAnsi="Times New Roman" w:cs="Times New Roman"/>
                  <w:noProof/>
                  <w:color w:val="000000"/>
                  <w:lang w:val="fr-FR" w:eastAsia="zh-CN"/>
                </w:rPr>
                <w:t>58</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17574FAE" w14:textId="2B1BB845"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re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CcmVzczwvQXV0aG9yPjxZZWFyPjIwMTI8L1llYXI+PFJl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cmVzczwvQXV0aG9yPjxZZWFyPjIwMTI8L1llYXI+PFJl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39" w:tooltip="Bress, 2012 #99" w:history="1">
              <w:r w:rsidR="00BE2169" w:rsidRPr="00BE2169">
                <w:rPr>
                  <w:rFonts w:ascii="Times New Roman" w:eastAsia="Times New Roman" w:hAnsi="Times New Roman" w:cs="Times New Roman"/>
                  <w:noProof/>
                  <w:color w:val="000000"/>
                  <w:lang w:val="fr-FR" w:eastAsia="zh-CN"/>
                </w:rPr>
                <w:t>139</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0B987532" w14:textId="5444820B"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akamur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fldData xml:space="preserve">PEVuZE5vdGU+PENpdGU+PEF1dGhvcj5OYWthbXVyYTwvQXV0aG9yPjxZZWFyPjIwMTI8L1llYXI+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OYWthbXVyYTwvQXV0aG9yPjxZZWFyPjIwMTI8L1llYXI+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0" w:tooltip="Nakamura, 2012 #101" w:history="1">
              <w:r w:rsidR="00BE2169" w:rsidRPr="00BE2169">
                <w:rPr>
                  <w:rFonts w:ascii="Times New Roman" w:eastAsia="Times New Roman" w:hAnsi="Times New Roman" w:cs="Times New Roman"/>
                  <w:noProof/>
                  <w:color w:val="000000"/>
                  <w:lang w:val="fr-FR" w:eastAsia="zh-CN"/>
                </w:rPr>
                <w:t>140</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2D4AE5E" w14:textId="36F3BD24"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ian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2)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Liang&lt;/Author&gt;&lt;Year&gt;2012&lt;/Year&gt;&lt;RecNum&gt;102&lt;/RecNum&gt;&lt;DisplayText&gt;(141)&lt;/DisplayText&gt;&lt;record&gt;&lt;rec-number&gt;102&lt;/rec-number&gt;&lt;foreign-keys&gt;&lt;key app="EN" db-id="ss05wdtz4x59tpeaffpvpvfjde9t9wessdp2" timestamp="1437764147"&gt;102&lt;/key&gt;&lt;/foreign-keys&gt;&lt;ref-type name="Journal Article"&gt;17&lt;/ref-type&gt;&lt;contributors&gt;&lt;authors&gt;&lt;author&gt;Liang, R.&lt;/author&gt;&lt;author&gt;Wang, C.&lt;/author&gt;&lt;author&gt;Zhao, H.&lt;/author&gt;&lt;author&gt;Huang, J.&lt;/author&gt;&lt;author&gt;Hu, D.&lt;/author&gt;&lt;author&gt;Sun, Y.&lt;/author&gt;&lt;/authors&gt;&lt;/contributors&gt;&lt;auth-address&gt;Heart Center, Peking University People&amp;apos;s Hospital, Beijing, China.&lt;/auth-address&gt;&lt;titles&gt;&lt;title&gt;Influence of CYP4F2 genotype on warfarin dose requirement-a systematic review and meta-analysis&lt;/title&gt;&lt;secondary-title&gt;Thromb Res&lt;/secondary-title&gt;&lt;alt-title&gt;Thrombosis research&lt;/alt-title&gt;&lt;/titles&gt;&lt;periodical&gt;&lt;full-title&gt;Thromb Res&lt;/full-title&gt;&lt;/periodical&gt;&lt;pages&gt;38-44&lt;/pages&gt;&lt;volume&gt;130&lt;/volume&gt;&lt;number&gt;1&lt;/number&gt;&lt;edition&gt;2011/12/24&lt;/edition&gt;&lt;keywords&gt;&lt;keyword&gt;African Continental Ancestry Group/genetics&lt;/keyword&gt;&lt;keyword&gt;Alleles&lt;/keyword&gt;&lt;keyword&gt;Anticoagulants/*administration &amp;amp; dosage&lt;/keyword&gt;&lt;keyword&gt;Asian Continental Ancestry Group/genetics&lt;/keyword&gt;&lt;keyword&gt;Cytochrome P-450 Enzyme System/*genetics&lt;/keyword&gt;&lt;keyword&gt;Drug Dosage Calculations&lt;/keyword&gt;&lt;keyword&gt;European Continental Ancestry Group/genetics&lt;/keyword&gt;&lt;keyword&gt;Genotype&lt;/keyword&gt;&lt;keyword&gt;Hemorrhage/etiology/genetics&lt;/keyword&gt;&lt;keyword&gt;Humans&lt;/keyword&gt;&lt;keyword&gt;*Polymorphism, Genetic&lt;/keyword&gt;&lt;keyword&gt;Risk Factors&lt;/keyword&gt;&lt;keyword&gt;Warfarin/*administration &amp;amp; dosage&lt;/keyword&gt;&lt;/keywords&gt;&lt;dates&gt;&lt;year&gt;2012&lt;/year&gt;&lt;pub-dates&gt;&lt;date&gt;Jul&lt;/date&gt;&lt;/pub-dates&gt;&lt;/dates&gt;&lt;isbn&gt;1879-2472 (Electronic)&amp;#xD;0049-3848 (Linking)&lt;/isbn&gt;&lt;accession-num&gt;22192158&lt;/accession-num&gt;&lt;work-type&gt;Meta-Analysis&lt;/work-type&gt;&lt;urls&gt;&lt;related-urls&gt;&lt;url&gt;http://www.ncbi.nlm.nih.gov/pubmed/22192158&lt;/url&gt;&lt;/related-urls&gt;&lt;/urls&gt;&lt;electronic-resource-num&gt;10.1016/j.thromres.2011.11.043&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1" w:tooltip="Liang, 2012 #102" w:history="1">
              <w:r w:rsidR="00BE2169" w:rsidRPr="00BE2169">
                <w:rPr>
                  <w:rFonts w:ascii="Times New Roman" w:eastAsia="Times New Roman" w:hAnsi="Times New Roman" w:cs="Times New Roman"/>
                  <w:noProof/>
                  <w:color w:val="000000"/>
                  <w:lang w:val="fr-FR" w:eastAsia="zh-CN"/>
                </w:rPr>
                <w:t>141</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6432369F" w14:textId="0ACA12EB"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usdian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3) </w:t>
            </w:r>
            <w:r w:rsidRPr="00B00E80">
              <w:rPr>
                <w:rFonts w:eastAsia="Times New Roman" w:cs="Times New Roman"/>
                <w:color w:val="000000"/>
                <w:lang w:eastAsia="zh-CN"/>
              </w:rPr>
              <w:fldChar w:fldCharType="begin">
                <w:fldData xml:space="preserve">PEVuZE5vdGU+PENpdGU+PEF1dGhvcj5SdXNkaWFuYTwvQXV0aG9yPjxZZWFyPjIwMTM8L1llYXI+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dXNkaWFuYTwvQXV0aG9yPjxZZWFyPjIwMTM8L1llYXI+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2" w:tooltip="Rusdiana, 2013 #98" w:history="1">
              <w:r w:rsidR="00BE2169" w:rsidRPr="00BE2169">
                <w:rPr>
                  <w:rFonts w:ascii="Times New Roman" w:eastAsia="Times New Roman" w:hAnsi="Times New Roman" w:cs="Times New Roman"/>
                  <w:noProof/>
                  <w:color w:val="000000"/>
                  <w:lang w:val="fr-FR" w:eastAsia="zh-CN"/>
                </w:rPr>
                <w:t>14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5664FF2" w14:textId="5D5995CA"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Roth,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4) </w:t>
            </w:r>
            <w:r w:rsidRPr="00B00E80">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Sb3RoPC9BdXRob3I+PFllYXI+MjAxNDwvWWVhcj48UmVj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12" w:tooltip="Roth, 2014 #73" w:history="1">
              <w:r w:rsidR="00BE2169" w:rsidRPr="00BE2169">
                <w:rPr>
                  <w:rFonts w:ascii="Times New Roman" w:eastAsia="Times New Roman" w:hAnsi="Times New Roman" w:cs="Times New Roman"/>
                  <w:noProof/>
                  <w:color w:val="000000"/>
                  <w:lang w:val="fr-FR" w:eastAsia="zh-CN"/>
                </w:rPr>
                <w:t>112</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7115DD1D" w14:textId="2CCE7341"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ypasek,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4) </w:t>
            </w:r>
            <w:r w:rsidRPr="00B00E80">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Wypasek&lt;/Author&gt;&lt;Year&gt;2014&lt;/Year&gt;&lt;RecNum&gt;100&lt;/RecNum&gt;&lt;DisplayText&gt;(143)&lt;/DisplayText&gt;&lt;record&gt;&lt;rec-number&gt;100&lt;/rec-number&gt;&lt;foreign-keys&gt;&lt;key app="EN" db-id="ss05wdtz4x59tpeaffpvpvfjde9t9wessdp2" timestamp="1437763988"&gt;100&lt;/key&gt;&lt;/foreign-keys&gt;&lt;ref-type name="Journal Article"&gt;17&lt;/ref-type&gt;&lt;contributors&gt;&lt;authors&gt;&lt;author&gt;Wypasek, E.&lt;/author&gt;&lt;author&gt;Branicka, A.&lt;/author&gt;&lt;author&gt;Awsiuk, M.&lt;/author&gt;&lt;author&gt;Sadowski, J.&lt;/author&gt;&lt;author&gt;Undas, A.&lt;/author&gt;&lt;/authors&gt;&lt;/contributors&gt;&lt;auth-address&gt;Institute of Cardiology, Jagiellonian University School of Medicine, Cracow, Poland; John Paul II Hospital, Cracow, Poland. Electronic address: ewa.wypasek@uj.edu.pl.&amp;#xD;John Paul II Hospital, Cracow, Poland.&amp;#xD;Institute of Cardiology, Jagiellonian University School of Medicine, Cracow, Poland; John Paul II Hospital, Cracow, Poland.&lt;/auth-address&gt;&lt;titles&gt;&lt;title&gt;Genetic determinants of acenocoumarol and warfarin maintenance dose requirements in Slavic population: a potential role of CYP4F2 and GGCX polymorphisms&lt;/title&gt;&lt;secondary-title&gt;Thromb Res&lt;/secondary-title&gt;&lt;alt-title&gt;Thrombosis research&lt;/alt-title&gt;&lt;/titles&gt;&lt;periodical&gt;&lt;full-title&gt;Thromb Res&lt;/full-title&gt;&lt;/periodical&gt;&lt;pages&gt;604-9&lt;/pages&gt;&lt;volume&gt;134&lt;/volume&gt;&lt;number&gt;3&lt;/number&gt;&lt;edition&gt;2014/07/22&lt;/edition&gt;&lt;dates&gt;&lt;year&gt;2014&lt;/year&gt;&lt;pub-dates&gt;&lt;date&gt;Sep&lt;/date&gt;&lt;/pub-dates&gt;&lt;/dates&gt;&lt;isbn&gt;1879-2472 (Electronic)&amp;#xD;0049-3848 (Linking)&lt;/isbn&gt;&lt;accession-num&gt;25042728&lt;/accession-num&gt;&lt;work-type&gt;Research Support, Non-U.S. Gov&amp;apos;t&lt;/work-type&gt;&lt;urls&gt;&lt;related-urls&gt;&lt;url&gt;http://www.ncbi.nlm.nih.gov/pubmed/25042728&lt;/url&gt;&lt;/related-urls&gt;&lt;/urls&gt;&lt;electronic-resource-num&gt;10.1016/j.thromres.2014.06.022&lt;/electronic-resource-num&gt;&lt;language&gt;eng&lt;/language&gt;&lt;/record&gt;&lt;/Cite&gt;&lt;/EndNote&gt;</w:instrText>
            </w:r>
            <w:r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3" w:tooltip="Wypasek, 2014 #100" w:history="1">
              <w:r w:rsidR="00BE2169" w:rsidRPr="00BE2169">
                <w:rPr>
                  <w:rFonts w:ascii="Times New Roman" w:eastAsia="Times New Roman" w:hAnsi="Times New Roman" w:cs="Times New Roman"/>
                  <w:noProof/>
                  <w:color w:val="000000"/>
                  <w:lang w:val="fr-FR" w:eastAsia="zh-CN"/>
                </w:rPr>
                <w:t>143</w:t>
              </w:r>
            </w:hyperlink>
            <w:r w:rsidR="00BE2169" w:rsidRPr="00BE2169">
              <w:rPr>
                <w:rFonts w:ascii="Times New Roman" w:eastAsia="Times New Roman" w:hAnsi="Times New Roman" w:cs="Times New Roman"/>
                <w:noProof/>
                <w:color w:val="000000"/>
                <w:lang w:val="fr-FR" w:eastAsia="zh-CN"/>
              </w:rPr>
              <w:t>)</w:t>
            </w:r>
            <w:r w:rsidRPr="00B00E80">
              <w:rPr>
                <w:rFonts w:eastAsia="Times New Roman" w:cs="Times New Roman"/>
                <w:color w:val="000000"/>
                <w:lang w:eastAsia="zh-CN"/>
              </w:rPr>
              <w:fldChar w:fldCharType="end"/>
            </w:r>
          </w:p>
          <w:p w14:paraId="53753171" w14:textId="37F2F48A" w:rsidR="003F1728" w:rsidRPr="00B00E80" w:rsidRDefault="00F22FB2"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hendre, et al. </w:t>
            </w:r>
            <w:r w:rsidRPr="00B00E80">
              <w:rPr>
                <w:rFonts w:ascii="Times New Roman" w:eastAsia="Times New Roman" w:hAnsi="Times New Roman" w:cs="Times New Roman"/>
                <w:color w:val="000000"/>
                <w:lang w:eastAsia="zh-CN"/>
              </w:rPr>
              <w:t>(2016)</w:t>
            </w:r>
            <w:r w:rsidR="00516B41">
              <w:rPr>
                <w:rFonts w:ascii="Times New Roman" w:eastAsia="Times New Roman" w:hAnsi="Times New Roman" w:cs="Times New Roman"/>
                <w:color w:val="000000"/>
                <w:lang w:eastAsia="zh-CN"/>
              </w:rPr>
              <w:t xml:space="preserve"> </w:t>
            </w:r>
            <w:r w:rsidR="003916BD" w:rsidRPr="00B00E80">
              <w:rPr>
                <w:rFonts w:eastAsia="Times New Roman" w:cs="Times New Roman"/>
                <w:color w:val="000000"/>
                <w:lang w:eastAsia="zh-CN"/>
              </w:rPr>
              <w:fldChar w:fldCharType="begin">
                <w:fldData xml:space="preserve">PEVuZE5vdGU+PENpdGU+PEF1dGhvcj5TaGVuZHJlPC9BdXRob3I+PFllYXI+MjAxNjwvWWVhcj48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aGVuZHJlPC9BdXRob3I+PFllYXI+MjAxNjwvWWVhcj48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003916BD" w:rsidRPr="00B00E80">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4" w:tooltip="Shendre, 2016 #279" w:history="1">
              <w:r w:rsidR="00BE2169" w:rsidRPr="00BE2169">
                <w:rPr>
                  <w:rFonts w:ascii="Times New Roman" w:eastAsia="Times New Roman" w:hAnsi="Times New Roman" w:cs="Times New Roman"/>
                  <w:noProof/>
                  <w:color w:val="000000"/>
                  <w:lang w:eastAsia="zh-CN"/>
                </w:rPr>
                <w:t>144</w:t>
              </w:r>
            </w:hyperlink>
            <w:r w:rsidR="00BE2169" w:rsidRPr="00BE2169">
              <w:rPr>
                <w:rFonts w:ascii="Times New Roman" w:eastAsia="Times New Roman" w:hAnsi="Times New Roman" w:cs="Times New Roman"/>
                <w:noProof/>
                <w:color w:val="000000"/>
                <w:lang w:eastAsia="zh-CN"/>
              </w:rPr>
              <w:t>)</w:t>
            </w:r>
            <w:r w:rsidR="003916BD" w:rsidRPr="00B00E80">
              <w:rPr>
                <w:rFonts w:eastAsia="Times New Roman" w:cs="Times New Roman"/>
                <w:color w:val="000000"/>
                <w:lang w:eastAsia="zh-CN"/>
              </w:rPr>
              <w:fldChar w:fldCharType="end"/>
            </w:r>
          </w:p>
        </w:tc>
        <w:tc>
          <w:tcPr>
            <w:tcW w:w="2970" w:type="dxa"/>
            <w:noWrap/>
          </w:tcPr>
          <w:p w14:paraId="51F6A8C5" w14:textId="77777777" w:rsidR="003F1728" w:rsidRPr="00B00E80"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B00E80">
              <w:rPr>
                <w:rFonts w:ascii="Times New Roman" w:eastAsia="Times New Roman" w:hAnsi="Times New Roman" w:cs="Times New Roman"/>
                <w:color w:val="000000"/>
                <w:lang w:eastAsia="zh-CN"/>
              </w:rPr>
              <w:t>Moderate</w:t>
            </w:r>
          </w:p>
          <w:p w14:paraId="7EB57CE8" w14:textId="77777777" w:rsidR="003F1728" w:rsidRPr="00B00E80"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bl>
    <w:p w14:paraId="1F2B2AB3" w14:textId="0BD20186" w:rsidR="003F1728" w:rsidRDefault="003F1728" w:rsidP="008B116A">
      <w:pPr>
        <w:pStyle w:val="Heading1"/>
      </w:pPr>
      <w:bookmarkStart w:id="24" w:name="_Toc445803013"/>
      <w:bookmarkStart w:id="25" w:name="_Toc467238960"/>
      <w:r w:rsidRPr="005E473B">
        <w:lastRenderedPageBreak/>
        <w:t>Supplemental Table S4.  Evidence comparing pharmacogenetics warfarin dosing algorithms to standard of care dosing* or clinical algorithms</w:t>
      </w:r>
      <w:bookmarkEnd w:id="24"/>
      <w:bookmarkEnd w:id="25"/>
    </w:p>
    <w:tbl>
      <w:tblPr>
        <w:tblStyle w:val="LightShading1"/>
        <w:tblW w:w="13140" w:type="dxa"/>
        <w:tblLook w:val="04A0" w:firstRow="1" w:lastRow="0" w:firstColumn="1" w:lastColumn="0" w:noHBand="0" w:noVBand="1"/>
      </w:tblPr>
      <w:tblGrid>
        <w:gridCol w:w="1908"/>
        <w:gridCol w:w="4811"/>
        <w:gridCol w:w="3541"/>
        <w:gridCol w:w="2790"/>
        <w:gridCol w:w="90"/>
      </w:tblGrid>
      <w:tr w:rsidR="003F1728" w:rsidRPr="0096439D" w14:paraId="6CCBDAE8" w14:textId="77777777" w:rsidTr="008571AD">
        <w:trPr>
          <w:cnfStyle w:val="100000000000" w:firstRow="1" w:lastRow="0" w:firstColumn="0" w:lastColumn="0" w:oddVBand="0" w:evenVBand="0" w:oddHBand="0"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1908" w:type="dxa"/>
            <w:noWrap/>
          </w:tcPr>
          <w:p w14:paraId="0F02362F" w14:textId="77777777" w:rsidR="003F1728" w:rsidRPr="0096439D" w:rsidRDefault="003F1728" w:rsidP="003F1728">
            <w:pPr>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Type of experimental model</w:t>
            </w:r>
          </w:p>
        </w:tc>
        <w:tc>
          <w:tcPr>
            <w:tcW w:w="4811" w:type="dxa"/>
          </w:tcPr>
          <w:p w14:paraId="62E56B89" w14:textId="77777777" w:rsidR="003F1728" w:rsidRPr="0096439D" w:rsidRDefault="003F1728" w:rsidP="003F1728">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color w:val="000000"/>
                <w:lang w:eastAsia="zh-CN"/>
              </w:rPr>
              <w:t>Major Findings</w:t>
            </w:r>
          </w:p>
        </w:tc>
        <w:tc>
          <w:tcPr>
            <w:tcW w:w="3541" w:type="dxa"/>
          </w:tcPr>
          <w:p w14:paraId="165B4508" w14:textId="77777777" w:rsidR="003F1728" w:rsidRPr="0096439D" w:rsidRDefault="003F1728" w:rsidP="003F1728">
            <w:pPr>
              <w:spacing w:after="20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439D">
              <w:rPr>
                <w:rFonts w:ascii="Times New Roman" w:hAnsi="Times New Roman" w:cs="Times New Roman"/>
              </w:rPr>
              <w:t>Reference</w:t>
            </w:r>
          </w:p>
        </w:tc>
        <w:tc>
          <w:tcPr>
            <w:tcW w:w="2880" w:type="dxa"/>
            <w:gridSpan w:val="2"/>
          </w:tcPr>
          <w:p w14:paraId="46740AB7" w14:textId="77777777" w:rsidR="003F1728" w:rsidRPr="0096439D" w:rsidRDefault="003F1728" w:rsidP="003F17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Level of Evidence</w:t>
            </w:r>
          </w:p>
        </w:tc>
      </w:tr>
      <w:tr w:rsidR="003F1728" w:rsidRPr="0096439D" w14:paraId="206474E8" w14:textId="77777777" w:rsidTr="008571AD">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13140" w:type="dxa"/>
            <w:gridSpan w:val="5"/>
            <w:noWrap/>
          </w:tcPr>
          <w:p w14:paraId="6399DA9C" w14:textId="77777777" w:rsidR="003F1728" w:rsidRPr="0096439D" w:rsidRDefault="003F1728" w:rsidP="003F1728">
            <w:pPr>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bCs w:val="0"/>
                <w:color w:val="000000"/>
                <w:lang w:eastAsia="zh-CN"/>
              </w:rPr>
              <w:t>Pharmacogenetics dosing algorithm vs standard of care dosing*</w:t>
            </w:r>
          </w:p>
        </w:tc>
      </w:tr>
      <w:tr w:rsidR="003F1728" w:rsidRPr="0096439D" w14:paraId="014E724E" w14:textId="77777777" w:rsidTr="00516B41">
        <w:trPr>
          <w:gridAfter w:val="1"/>
          <w:wAfter w:w="90" w:type="dxa"/>
          <w:trHeight w:val="513"/>
        </w:trPr>
        <w:tc>
          <w:tcPr>
            <w:cnfStyle w:val="001000000000" w:firstRow="0" w:lastRow="0" w:firstColumn="1" w:lastColumn="0" w:oddVBand="0" w:evenVBand="0" w:oddHBand="0" w:evenHBand="0" w:firstRowFirstColumn="0" w:firstRowLastColumn="0" w:lastRowFirstColumn="0" w:lastRowLastColumn="0"/>
            <w:tcW w:w="1908" w:type="dxa"/>
            <w:noWrap/>
          </w:tcPr>
          <w:p w14:paraId="48E5A0C7" w14:textId="77777777" w:rsidR="003F1728" w:rsidRPr="0096439D" w:rsidRDefault="003F1728" w:rsidP="003F1728">
            <w:pPr>
              <w:spacing w:after="200"/>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bCs w:val="0"/>
                <w:color w:val="000000"/>
                <w:lang w:eastAsia="zh-CN"/>
              </w:rPr>
              <w:t>Clinical</w:t>
            </w:r>
          </w:p>
        </w:tc>
        <w:tc>
          <w:tcPr>
            <w:tcW w:w="4811" w:type="dxa"/>
          </w:tcPr>
          <w:p w14:paraId="2C55CA7C"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More accurate prediction of dose </w:t>
            </w:r>
          </w:p>
        </w:tc>
        <w:tc>
          <w:tcPr>
            <w:tcW w:w="3541" w:type="dxa"/>
          </w:tcPr>
          <w:p w14:paraId="7245C8DE" w14:textId="4B3277EF"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nderso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7)</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5" w:tooltip="Anderson, 2007 #201" w:history="1">
              <w:r w:rsidR="00BE2169" w:rsidRPr="00BE2169">
                <w:rPr>
                  <w:rFonts w:ascii="Times New Roman" w:eastAsia="Times New Roman" w:hAnsi="Times New Roman" w:cs="Times New Roman"/>
                  <w:noProof/>
                  <w:color w:val="000000"/>
                  <w:lang w:val="fr-FR" w:eastAsia="zh-CN"/>
                </w:rPr>
                <w:t>145</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A37D3F9" w14:textId="0FFCFDD9"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IWPC,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09)</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JbnRlcm5hdGlvbmFsIFdhcmZhcmluIFBoYXJtYWNvZ2Vu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JbnRlcm5hdGlvbmFsIFdhcmZhcmluIFBoYXJtYWNvZ2Vu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6" w:tooltip="International Warfarin Pharmacogenetics, 2009 #198" w:history="1">
              <w:r w:rsidR="00BE2169" w:rsidRPr="00BE2169">
                <w:rPr>
                  <w:rFonts w:ascii="Times New Roman" w:eastAsia="Times New Roman" w:hAnsi="Times New Roman" w:cs="Times New Roman"/>
                  <w:noProof/>
                  <w:color w:val="000000"/>
                  <w:lang w:eastAsia="zh-CN"/>
                </w:rPr>
                <w:t>146</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790" w:type="dxa"/>
            <w:noWrap/>
          </w:tcPr>
          <w:p w14:paraId="0AF20249" w14:textId="244C8699" w:rsidR="003F1728" w:rsidRPr="0096439D" w:rsidRDefault="003F1728"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tc>
      </w:tr>
      <w:tr w:rsidR="003F1728" w:rsidRPr="0096439D" w14:paraId="33432EC8"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3983CE43" w14:textId="77777777" w:rsidR="003F1728" w:rsidRPr="0096439D" w:rsidRDefault="003F1728" w:rsidP="003F1728">
            <w:pPr>
              <w:spacing w:after="200"/>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bCs w:val="0"/>
                <w:color w:val="000000"/>
                <w:lang w:eastAsia="zh-CN"/>
              </w:rPr>
              <w:t>Clinical</w:t>
            </w:r>
          </w:p>
        </w:tc>
        <w:tc>
          <w:tcPr>
            <w:tcW w:w="4811" w:type="dxa"/>
          </w:tcPr>
          <w:p w14:paraId="108CB576" w14:textId="0CCCA656" w:rsidR="003F1728" w:rsidRPr="0096439D" w:rsidDel="006703EB" w:rsidRDefault="003F1728" w:rsidP="008B116A">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Shorter time to stable dose with </w:t>
            </w:r>
            <w:r w:rsidR="008B116A" w:rsidRPr="0096439D">
              <w:rPr>
                <w:rFonts w:ascii="Times New Roman" w:eastAsia="Times New Roman" w:hAnsi="Times New Roman" w:cs="Times New Roman"/>
                <w:color w:val="000000"/>
                <w:lang w:eastAsia="zh-CN"/>
              </w:rPr>
              <w:t>pharmacogenetics</w:t>
            </w:r>
            <w:r w:rsidRPr="0096439D">
              <w:rPr>
                <w:rFonts w:ascii="Times New Roman" w:eastAsia="Times New Roman" w:hAnsi="Times New Roman" w:cs="Times New Roman"/>
                <w:color w:val="000000"/>
                <w:lang w:eastAsia="zh-CN"/>
              </w:rPr>
              <w:t xml:space="preserve"> algorithm</w:t>
            </w:r>
          </w:p>
        </w:tc>
        <w:tc>
          <w:tcPr>
            <w:tcW w:w="3541" w:type="dxa"/>
          </w:tcPr>
          <w:p w14:paraId="011A3C00" w14:textId="66518CE0"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uang,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9)</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dWFuZzwvQXV0aG9yPjxZZWFyPjIwMDk8L1llYXI+PFJl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dWFuZzwvQXV0aG9yPjxZZWFyPjIwMDk8L1llYXI+PFJl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7" w:tooltip="Huang, 2009 #202" w:history="1">
              <w:r w:rsidR="00BE2169" w:rsidRPr="00BE2169">
                <w:rPr>
                  <w:rFonts w:ascii="Times New Roman" w:eastAsia="Times New Roman" w:hAnsi="Times New Roman" w:cs="Times New Roman"/>
                  <w:noProof/>
                  <w:color w:val="000000"/>
                  <w:lang w:val="fr-FR" w:eastAsia="zh-CN"/>
                </w:rPr>
                <w:t>147</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667C6E17" w14:textId="173AD15A"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orgma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8" w:tooltip="Borgman, 2012 #203" w:history="1">
              <w:r w:rsidR="00BE2169" w:rsidRPr="00BE2169">
                <w:rPr>
                  <w:rFonts w:ascii="Times New Roman" w:eastAsia="Times New Roman" w:hAnsi="Times New Roman" w:cs="Times New Roman"/>
                  <w:noProof/>
                  <w:color w:val="000000"/>
                  <w:lang w:val="fr-FR" w:eastAsia="zh-CN"/>
                </w:rPr>
                <w:t>148</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4E985AFF" w14:textId="71B003BD"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ng,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XYW5nPC9BdXRob3I+PFllYXI+MjAxMjwvWWVhcj48UmVj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5nPC9BdXRob3I+PFllYXI+MjAxMjwvWWVhcj48UmVj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9" w:tooltip="Wang, 2012 #204" w:history="1">
              <w:r w:rsidR="00BE2169" w:rsidRPr="00BE2169">
                <w:rPr>
                  <w:rFonts w:ascii="Times New Roman" w:eastAsia="Times New Roman" w:hAnsi="Times New Roman" w:cs="Times New Roman"/>
                  <w:noProof/>
                  <w:color w:val="000000"/>
                  <w:lang w:val="fr-FR" w:eastAsia="zh-CN"/>
                </w:rPr>
                <w:t>149</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68502627" w14:textId="6C525945"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Pirmohamed,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 w:tooltip="Pirmohamed, 2013 #205" w:history="1">
              <w:r w:rsidR="00BE2169" w:rsidRPr="00BE2169">
                <w:rPr>
                  <w:rFonts w:ascii="Times New Roman" w:eastAsia="Times New Roman" w:hAnsi="Times New Roman" w:cs="Times New Roman"/>
                  <w:noProof/>
                  <w:color w:val="000000"/>
                  <w:lang w:eastAsia="zh-CN"/>
                </w:rPr>
                <w:t>1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65D492F6"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2716DDAE"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1D521FD9" w14:textId="77777777" w:rsidTr="008571AD">
        <w:trPr>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33668EF1"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008676B1" w14:textId="2991B0D6"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Improved percent of time in therapeutic range (TTR)  with </w:t>
            </w:r>
            <w:r w:rsidR="008B116A" w:rsidRPr="0096439D">
              <w:rPr>
                <w:rFonts w:ascii="Times New Roman" w:eastAsia="Times New Roman" w:hAnsi="Times New Roman" w:cs="Times New Roman"/>
                <w:color w:val="000000"/>
                <w:lang w:eastAsia="zh-CN"/>
              </w:rPr>
              <w:t>pharmacogenetics</w:t>
            </w:r>
            <w:r w:rsidRPr="0096439D">
              <w:rPr>
                <w:rFonts w:ascii="Times New Roman" w:eastAsia="Times New Roman" w:hAnsi="Times New Roman" w:cs="Times New Roman"/>
                <w:color w:val="000000"/>
                <w:lang w:eastAsia="zh-CN"/>
              </w:rPr>
              <w:t xml:space="preserve"> algorithm</w:t>
            </w:r>
          </w:p>
          <w:p w14:paraId="41840E30"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c>
          <w:tcPr>
            <w:tcW w:w="3541" w:type="dxa"/>
          </w:tcPr>
          <w:p w14:paraId="02210F86" w14:textId="09FCC845"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uang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9)</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dWFuZzwvQXV0aG9yPjxZZWFyPjIwMDk8L1llYXI+PFJl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IdWFuZzwvQXV0aG9yPjxZZWFyPjIwMDk8L1llYXI+PFJl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7" w:tooltip="Huang, 2009 #202" w:history="1">
              <w:r w:rsidR="00BE2169" w:rsidRPr="00BE2169">
                <w:rPr>
                  <w:rFonts w:ascii="Times New Roman" w:eastAsia="Times New Roman" w:hAnsi="Times New Roman" w:cs="Times New Roman"/>
                  <w:noProof/>
                  <w:color w:val="000000"/>
                  <w:lang w:val="fr-FR" w:eastAsia="zh-CN"/>
                </w:rPr>
                <w:t>147</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495D3C94" w14:textId="74A93FFC"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orgma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8" w:tooltip="Borgman, 2012 #203" w:history="1">
              <w:r w:rsidR="00BE2169" w:rsidRPr="00BE2169">
                <w:rPr>
                  <w:rFonts w:ascii="Times New Roman" w:eastAsia="Times New Roman" w:hAnsi="Times New Roman" w:cs="Times New Roman"/>
                  <w:noProof/>
                  <w:color w:val="000000"/>
                  <w:lang w:val="fr-FR" w:eastAsia="zh-CN"/>
                </w:rPr>
                <w:t>148</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18E9DCC0" w14:textId="239E6445"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nderso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0" w:tooltip="Anderson, 2012 #206" w:history="1">
              <w:r w:rsidR="00BE2169" w:rsidRPr="00BE2169">
                <w:rPr>
                  <w:rFonts w:ascii="Times New Roman" w:eastAsia="Times New Roman" w:hAnsi="Times New Roman" w:cs="Times New Roman"/>
                  <w:noProof/>
                  <w:color w:val="000000"/>
                  <w:lang w:val="fr-FR" w:eastAsia="zh-CN"/>
                </w:rPr>
                <w:t>150</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5EC67A34" w14:textId="114CD1C5"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Pirmohamed,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 w:tooltip="Pirmohamed, 2013 #205" w:history="1">
              <w:r w:rsidR="00BE2169" w:rsidRPr="00BE2169">
                <w:rPr>
                  <w:rFonts w:ascii="Times New Roman" w:eastAsia="Times New Roman" w:hAnsi="Times New Roman" w:cs="Times New Roman"/>
                  <w:noProof/>
                  <w:color w:val="000000"/>
                  <w:lang w:eastAsia="zh-CN"/>
                </w:rPr>
                <w:t>1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7F4B0F87"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p>
          <w:p w14:paraId="7D9FAACC"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 xml:space="preserve">Does not support statement: </w:t>
            </w:r>
          </w:p>
          <w:p w14:paraId="4735B850" w14:textId="20E60781"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Anderson,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07)</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5" w:tooltip="Anderson, 2007 #201" w:history="1">
              <w:r w:rsidR="00BE2169" w:rsidRPr="00BE2169">
                <w:rPr>
                  <w:rFonts w:ascii="Times New Roman" w:eastAsia="Times New Roman" w:hAnsi="Times New Roman" w:cs="Times New Roman"/>
                  <w:noProof/>
                  <w:color w:val="000000"/>
                  <w:lang w:eastAsia="zh-CN"/>
                </w:rPr>
                <w:t>145</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72ECBB56"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7EDBD01E"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p w14:paraId="51CC1518"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79620854"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729C9169"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7B835137" w14:textId="261746E9"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Reduced number of times with INR &gt;4 with </w:t>
            </w:r>
            <w:r w:rsidR="008B116A" w:rsidRPr="0096439D">
              <w:rPr>
                <w:rFonts w:ascii="Times New Roman" w:eastAsia="Times New Roman" w:hAnsi="Times New Roman" w:cs="Times New Roman"/>
                <w:color w:val="000000"/>
                <w:lang w:eastAsia="zh-CN"/>
              </w:rPr>
              <w:t>pharmacogenetics</w:t>
            </w:r>
            <w:r w:rsidRPr="0096439D">
              <w:rPr>
                <w:rFonts w:ascii="Times New Roman" w:eastAsia="Times New Roman" w:hAnsi="Times New Roman" w:cs="Times New Roman"/>
                <w:color w:val="000000"/>
                <w:lang w:eastAsia="zh-CN"/>
              </w:rPr>
              <w:t xml:space="preserve"> algorithm</w:t>
            </w:r>
          </w:p>
        </w:tc>
        <w:tc>
          <w:tcPr>
            <w:tcW w:w="3541" w:type="dxa"/>
          </w:tcPr>
          <w:p w14:paraId="77CFB6B8" w14:textId="0F85A679"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Anderso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0" w:tooltip="Anderson, 2012 #206" w:history="1">
              <w:r w:rsidR="00BE2169" w:rsidRPr="00BE2169">
                <w:rPr>
                  <w:rFonts w:ascii="Times New Roman" w:eastAsia="Times New Roman" w:hAnsi="Times New Roman" w:cs="Times New Roman"/>
                  <w:noProof/>
                  <w:color w:val="000000"/>
                  <w:lang w:val="fr-FR" w:eastAsia="zh-CN"/>
                </w:rPr>
                <w:t>150</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6A1A7E7" w14:textId="6758E72F"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Pirmohamed,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 w:tooltip="Pirmohamed, 2013 #205" w:history="1">
              <w:r w:rsidR="00BE2169" w:rsidRPr="00BE2169">
                <w:rPr>
                  <w:rFonts w:ascii="Times New Roman" w:eastAsia="Times New Roman" w:hAnsi="Times New Roman" w:cs="Times New Roman"/>
                  <w:noProof/>
                  <w:color w:val="000000"/>
                  <w:lang w:eastAsia="zh-CN"/>
                </w:rPr>
                <w:t>1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32B33AE3"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zh-CN"/>
              </w:rPr>
            </w:pPr>
          </w:p>
          <w:p w14:paraId="20E6D495"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 xml:space="preserve">Does not support statement: </w:t>
            </w:r>
          </w:p>
          <w:p w14:paraId="527621DC" w14:textId="4DA89EC8"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96439D">
              <w:rPr>
                <w:rFonts w:ascii="Times New Roman" w:eastAsia="Times New Roman" w:hAnsi="Times New Roman" w:cs="Times New Roman"/>
                <w:color w:val="000000"/>
                <w:lang w:eastAsia="zh-CN"/>
              </w:rPr>
              <w:t xml:space="preserve">Anderson,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xml:space="preserve">. </w:t>
            </w:r>
            <w:r w:rsidRPr="002A59AA">
              <w:rPr>
                <w:rFonts w:ascii="Times New Roman" w:eastAsia="Times New Roman" w:hAnsi="Times New Roman" w:cs="Times New Roman"/>
                <w:color w:val="000000"/>
                <w:lang w:val="fr-FR" w:eastAsia="zh-CN"/>
              </w:rPr>
              <w:t>(2007)</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Dc8L1llYXI+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5" w:tooltip="Anderson, 2007 #201" w:history="1">
              <w:r w:rsidR="00BE2169" w:rsidRPr="00BE2169">
                <w:rPr>
                  <w:rFonts w:ascii="Times New Roman" w:eastAsia="Times New Roman" w:hAnsi="Times New Roman" w:cs="Times New Roman"/>
                  <w:noProof/>
                  <w:color w:val="000000"/>
                  <w:lang w:val="fr-FR" w:eastAsia="zh-CN"/>
                </w:rPr>
                <w:t>145</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18FDC493" w14:textId="6C9F5FC7"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McMillin, et al. (2010)</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4" w:tooltip="McMillin, 2010 #162" w:history="1">
              <w:r w:rsidR="00BE2169" w:rsidRPr="00BE2169">
                <w:rPr>
                  <w:rFonts w:ascii="Times New Roman" w:eastAsia="Times New Roman" w:hAnsi="Times New Roman" w:cs="Times New Roman"/>
                  <w:noProof/>
                  <w:color w:val="000000"/>
                  <w:lang w:val="fr-FR" w:eastAsia="zh-CN"/>
                </w:rPr>
                <w:t>74</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53D699D9" w14:textId="1CED5966"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Borgma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2)</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b3JnbWFuPC9BdXRob3I+PFllYXI+MjAxMjwvWWVhcj48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8" w:tooltip="Borgman, 2012 #203" w:history="1">
              <w:r w:rsidR="00BE2169" w:rsidRPr="00BE2169">
                <w:rPr>
                  <w:rFonts w:ascii="Times New Roman" w:eastAsia="Times New Roman" w:hAnsi="Times New Roman" w:cs="Times New Roman"/>
                  <w:noProof/>
                  <w:color w:val="000000"/>
                  <w:lang w:eastAsia="zh-CN"/>
                </w:rPr>
                <w:t>148</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6AD901D5"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222826B7"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3DCD3A47" w14:textId="77777777" w:rsidTr="00516B41">
        <w:trPr>
          <w:trHeight w:val="540"/>
        </w:trPr>
        <w:tc>
          <w:tcPr>
            <w:cnfStyle w:val="001000000000" w:firstRow="0" w:lastRow="0" w:firstColumn="1" w:lastColumn="0" w:oddVBand="0" w:evenVBand="0" w:oddHBand="0" w:evenHBand="0" w:firstRowFirstColumn="0" w:firstRowLastColumn="0" w:lastRowFirstColumn="0" w:lastRowLastColumn="0"/>
            <w:tcW w:w="1908" w:type="dxa"/>
            <w:noWrap/>
          </w:tcPr>
          <w:p w14:paraId="40E67427"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6402DCE6" w14:textId="5DEE111F"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Reduced number of times with INR &lt;1.5 with </w:t>
            </w:r>
            <w:r w:rsidR="008B116A" w:rsidRPr="0096439D">
              <w:rPr>
                <w:rFonts w:ascii="Times New Roman" w:eastAsia="Times New Roman" w:hAnsi="Times New Roman" w:cs="Times New Roman"/>
                <w:color w:val="000000"/>
                <w:lang w:eastAsia="zh-CN"/>
              </w:rPr>
              <w:t>pharmacogenetics</w:t>
            </w:r>
            <w:r w:rsidRPr="0096439D">
              <w:rPr>
                <w:rFonts w:ascii="Times New Roman" w:eastAsia="Times New Roman" w:hAnsi="Times New Roman" w:cs="Times New Roman"/>
                <w:color w:val="000000"/>
                <w:lang w:eastAsia="zh-CN"/>
              </w:rPr>
              <w:t xml:space="preserve"> algorithm</w:t>
            </w:r>
          </w:p>
        </w:tc>
        <w:tc>
          <w:tcPr>
            <w:tcW w:w="3541" w:type="dxa"/>
          </w:tcPr>
          <w:p w14:paraId="5CE15080" w14:textId="3A40F956"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Anderson,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12)</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0" w:tooltip="Anderson, 2012 #206" w:history="1">
              <w:r w:rsidR="00BE2169" w:rsidRPr="00BE2169">
                <w:rPr>
                  <w:rFonts w:ascii="Times New Roman" w:eastAsia="Times New Roman" w:hAnsi="Times New Roman" w:cs="Times New Roman"/>
                  <w:noProof/>
                  <w:color w:val="000000"/>
                  <w:lang w:eastAsia="zh-CN"/>
                </w:rPr>
                <w:t>150</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4ADA1C63"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Moderate</w:t>
            </w:r>
          </w:p>
          <w:p w14:paraId="2C7FCC4C"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3F9F6165"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05419841"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lastRenderedPageBreak/>
              <w:t>Clinical</w:t>
            </w:r>
          </w:p>
        </w:tc>
        <w:tc>
          <w:tcPr>
            <w:tcW w:w="4811" w:type="dxa"/>
          </w:tcPr>
          <w:p w14:paraId="407A9CA7" w14:textId="3D87130B"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Dosing with a </w:t>
            </w:r>
            <w:r w:rsidR="008B116A" w:rsidRPr="0096439D">
              <w:rPr>
                <w:rFonts w:ascii="Times New Roman" w:eastAsia="Times New Roman" w:hAnsi="Times New Roman" w:cs="Times New Roman"/>
                <w:color w:val="000000"/>
                <w:lang w:eastAsia="zh-CN"/>
              </w:rPr>
              <w:t>pharmacogenetics</w:t>
            </w:r>
            <w:r w:rsidRPr="0096439D">
              <w:rPr>
                <w:rFonts w:ascii="Times New Roman" w:eastAsia="Times New Roman" w:hAnsi="Times New Roman" w:cs="Times New Roman"/>
                <w:color w:val="000000"/>
                <w:lang w:eastAsia="zh-CN"/>
              </w:rPr>
              <w:t xml:space="preserve"> algorithm does not reduce bleeding risk</w:t>
            </w:r>
          </w:p>
        </w:tc>
        <w:tc>
          <w:tcPr>
            <w:tcW w:w="3541" w:type="dxa"/>
          </w:tcPr>
          <w:p w14:paraId="3AD87E7F" w14:textId="47DA2489"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cMillin,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2010)</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Y01pbGxpbjwvQXV0aG9yPjxZZWFyPjIwMTA8L1llYXI+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74" w:tooltip="McMillin, 2010 #162" w:history="1">
              <w:r w:rsidR="00BE2169" w:rsidRPr="00BE2169">
                <w:rPr>
                  <w:rFonts w:ascii="Times New Roman" w:eastAsia="Times New Roman" w:hAnsi="Times New Roman" w:cs="Times New Roman"/>
                  <w:noProof/>
                  <w:color w:val="000000"/>
                  <w:lang w:val="fr-FR" w:eastAsia="zh-CN"/>
                </w:rPr>
                <w:t>74</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1E79A116" w14:textId="01B38B91"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Pirmohamed,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 w:tooltip="Pirmohamed, 2013 #205" w:history="1">
              <w:r w:rsidR="00BE2169" w:rsidRPr="00BE2169">
                <w:rPr>
                  <w:rFonts w:ascii="Times New Roman" w:eastAsia="Times New Roman" w:hAnsi="Times New Roman" w:cs="Times New Roman"/>
                  <w:noProof/>
                  <w:color w:val="000000"/>
                  <w:lang w:eastAsia="zh-CN"/>
                </w:rPr>
                <w:t>1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3B257F64"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zh-CN"/>
              </w:rPr>
            </w:pPr>
          </w:p>
          <w:p w14:paraId="2894F439"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 xml:space="preserve">Does not support statement: </w:t>
            </w:r>
          </w:p>
          <w:p w14:paraId="756A00D3" w14:textId="3D42D358"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Anderson,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12)</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0" w:tooltip="Anderson, 2012 #206" w:history="1">
              <w:r w:rsidR="00BE2169" w:rsidRPr="00BE2169">
                <w:rPr>
                  <w:rFonts w:ascii="Times New Roman" w:eastAsia="Times New Roman" w:hAnsi="Times New Roman" w:cs="Times New Roman"/>
                  <w:noProof/>
                  <w:color w:val="000000"/>
                  <w:lang w:eastAsia="zh-CN"/>
                </w:rPr>
                <w:t>150</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7EAEA1D9"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Weak</w:t>
            </w:r>
          </w:p>
          <w:p w14:paraId="0C840423"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1A627D59" w14:textId="77777777" w:rsidTr="008571AD">
        <w:trPr>
          <w:trHeight w:val="610"/>
        </w:trPr>
        <w:tc>
          <w:tcPr>
            <w:cnfStyle w:val="001000000000" w:firstRow="0" w:lastRow="0" w:firstColumn="1" w:lastColumn="0" w:oddVBand="0" w:evenVBand="0" w:oddHBand="0" w:evenHBand="0" w:firstRowFirstColumn="0" w:firstRowLastColumn="0" w:lastRowFirstColumn="0" w:lastRowLastColumn="0"/>
            <w:tcW w:w="13140" w:type="dxa"/>
            <w:gridSpan w:val="5"/>
            <w:noWrap/>
          </w:tcPr>
          <w:p w14:paraId="60683FBF" w14:textId="77777777" w:rsidR="003F1728" w:rsidRPr="0096439D" w:rsidRDefault="003F1728" w:rsidP="003F1728">
            <w:pPr>
              <w:spacing w:after="200"/>
              <w:rPr>
                <w:rFonts w:ascii="Times New Roman" w:eastAsia="Times New Roman" w:hAnsi="Times New Roman" w:cs="Times New Roman"/>
                <w:bCs w:val="0"/>
                <w:color w:val="000000"/>
                <w:lang w:eastAsia="zh-CN"/>
              </w:rPr>
            </w:pPr>
            <w:r w:rsidRPr="0096439D">
              <w:rPr>
                <w:rFonts w:ascii="Times New Roman" w:hAnsi="Times New Roman" w:cs="Times New Roman"/>
                <w:bCs w:val="0"/>
              </w:rPr>
              <w:t xml:space="preserve">Pharmacogenetics dosing algorithm including CYP2C9*2, *3 and VKORC1  vs clinical algorithm </w:t>
            </w:r>
          </w:p>
        </w:tc>
      </w:tr>
      <w:tr w:rsidR="003F1728" w:rsidRPr="0096439D" w14:paraId="3BD3F131"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4F6F7594"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01FE9C17" w14:textId="77777777"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More accurate dose prediction in non-blacks</w:t>
            </w:r>
          </w:p>
        </w:tc>
        <w:tc>
          <w:tcPr>
            <w:tcW w:w="3541" w:type="dxa"/>
          </w:tcPr>
          <w:p w14:paraId="1FB6D25C" w14:textId="7580EFE1"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nzini,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8)</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1" w:tooltip="Lenzini, 2008 #210" w:history="1">
              <w:r w:rsidR="00BE2169" w:rsidRPr="00BE2169">
                <w:rPr>
                  <w:rFonts w:ascii="Times New Roman" w:eastAsia="Times New Roman" w:hAnsi="Times New Roman" w:cs="Times New Roman"/>
                  <w:noProof/>
                  <w:color w:val="000000"/>
                  <w:lang w:val="fr-FR" w:eastAsia="zh-CN"/>
                </w:rPr>
                <w:t>151</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43B0C926" w14:textId="785C24F9"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IWPC,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9)</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JbnRlcm5hdGlvbmFsIFdhcmZhcmluIFBoYXJtYWNvZ2Vu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JbnRlcm5hdGlvbmFsIFdhcmZhcmluIFBoYXJtYWNvZ2Vu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46" w:tooltip="International Warfarin Pharmacogenetics, 2009 #198" w:history="1">
              <w:r w:rsidR="00BE2169" w:rsidRPr="00BE2169">
                <w:rPr>
                  <w:rFonts w:ascii="Times New Roman" w:eastAsia="Times New Roman" w:hAnsi="Times New Roman" w:cs="Times New Roman"/>
                  <w:noProof/>
                  <w:color w:val="000000"/>
                  <w:lang w:val="fr-FR" w:eastAsia="zh-CN"/>
                </w:rPr>
                <w:t>146</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0218A59" w14:textId="4250C8AC"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urmester,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1)</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2" w:tooltip="Burmester, 2011 #209" w:history="1">
              <w:r w:rsidR="00BE2169" w:rsidRPr="00BE2169">
                <w:rPr>
                  <w:rFonts w:ascii="Times New Roman" w:eastAsia="Times New Roman" w:hAnsi="Times New Roman" w:cs="Times New Roman"/>
                  <w:noProof/>
                  <w:color w:val="000000"/>
                  <w:lang w:val="fr-FR" w:eastAsia="zh-CN"/>
                </w:rPr>
                <w:t>152</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51C5667A" w14:textId="520537BF"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mmel, et al.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1CF930C3"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1ED06589"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5F8CD497" w14:textId="77777777" w:rsidTr="00516B41">
        <w:trPr>
          <w:trHeight w:val="630"/>
        </w:trPr>
        <w:tc>
          <w:tcPr>
            <w:cnfStyle w:val="001000000000" w:firstRow="0" w:lastRow="0" w:firstColumn="1" w:lastColumn="0" w:oddVBand="0" w:evenVBand="0" w:oddHBand="0" w:evenHBand="0" w:firstRowFirstColumn="0" w:firstRowLastColumn="0" w:lastRowFirstColumn="0" w:lastRowLastColumn="0"/>
            <w:tcW w:w="1908" w:type="dxa"/>
            <w:noWrap/>
          </w:tcPr>
          <w:p w14:paraId="4CD8B606" w14:textId="77777777" w:rsidR="003F1728" w:rsidRPr="0096439D" w:rsidRDefault="003F1728" w:rsidP="003F1728">
            <w:pPr>
              <w:spacing w:after="200"/>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bCs w:val="0"/>
                <w:color w:val="000000"/>
                <w:lang w:eastAsia="zh-CN"/>
              </w:rPr>
              <w:t>Clinical</w:t>
            </w:r>
          </w:p>
        </w:tc>
        <w:tc>
          <w:tcPr>
            <w:tcW w:w="4811" w:type="dxa"/>
          </w:tcPr>
          <w:p w14:paraId="30CBDA20"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 not more accurately predict dose in blacks</w:t>
            </w:r>
          </w:p>
        </w:tc>
        <w:tc>
          <w:tcPr>
            <w:tcW w:w="3541" w:type="dxa"/>
          </w:tcPr>
          <w:p w14:paraId="177BBE37" w14:textId="06E67AAF"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Kimmel, et al. (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013D0D7D"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1E3B2F28"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76523E7B"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38C4A000" w14:textId="77777777" w:rsidR="003F1728" w:rsidRPr="0096439D" w:rsidRDefault="003F1728" w:rsidP="003F1728">
            <w:pPr>
              <w:spacing w:after="200"/>
              <w:rPr>
                <w:rFonts w:ascii="Times New Roman" w:eastAsia="Times New Roman" w:hAnsi="Times New Roman" w:cs="Times New Roman"/>
                <w:bCs w:val="0"/>
                <w:color w:val="000000"/>
                <w:lang w:eastAsia="zh-CN"/>
              </w:rPr>
            </w:pPr>
            <w:r w:rsidRPr="0096439D">
              <w:rPr>
                <w:rFonts w:ascii="Times New Roman" w:eastAsia="Times New Roman" w:hAnsi="Times New Roman" w:cs="Times New Roman"/>
                <w:bCs w:val="0"/>
                <w:color w:val="000000"/>
                <w:lang w:eastAsia="zh-CN"/>
              </w:rPr>
              <w:t>Clinical</w:t>
            </w:r>
          </w:p>
        </w:tc>
        <w:tc>
          <w:tcPr>
            <w:tcW w:w="4811" w:type="dxa"/>
          </w:tcPr>
          <w:p w14:paraId="6A3AFAD0" w14:textId="77777777"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 not improve time to stable dose</w:t>
            </w:r>
          </w:p>
        </w:tc>
        <w:tc>
          <w:tcPr>
            <w:tcW w:w="3541" w:type="dxa"/>
          </w:tcPr>
          <w:p w14:paraId="73B4DD18" w14:textId="0CBB3FEA"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urmester,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1)</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2" w:tooltip="Burmester, 2011 #209" w:history="1">
              <w:r w:rsidR="00BE2169" w:rsidRPr="00BE2169">
                <w:rPr>
                  <w:rFonts w:ascii="Times New Roman" w:eastAsia="Times New Roman" w:hAnsi="Times New Roman" w:cs="Times New Roman"/>
                  <w:noProof/>
                  <w:color w:val="000000"/>
                  <w:lang w:val="fr-FR" w:eastAsia="zh-CN"/>
                </w:rPr>
                <w:t>152</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C92D242" w14:textId="09A51355"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mmel,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27992796" w14:textId="4D596953"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Jonas,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4" w:tooltip="Jonas, 2013 #212" w:history="1">
              <w:r w:rsidR="00BE2169" w:rsidRPr="00BE2169">
                <w:rPr>
                  <w:rFonts w:ascii="Times New Roman" w:eastAsia="Times New Roman" w:hAnsi="Times New Roman" w:cs="Times New Roman"/>
                  <w:noProof/>
                  <w:color w:val="000000"/>
                  <w:lang w:eastAsia="zh-CN"/>
                </w:rPr>
                <w:t>15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399077D7"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tc>
      </w:tr>
      <w:tr w:rsidR="003F1728" w:rsidRPr="0096439D" w14:paraId="0A496378" w14:textId="77777777" w:rsidTr="008571AD">
        <w:trPr>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4C33EA8C"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7EB9CC0E"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w:t>
            </w:r>
            <w:r w:rsidRPr="0096439D">
              <w:rPr>
                <w:rFonts w:ascii="Times New Roman" w:eastAsia="Times New Roman" w:hAnsi="Times New Roman" w:cs="Times New Roman"/>
                <w:b/>
                <w:color w:val="000000"/>
                <w:lang w:eastAsia="zh-CN"/>
              </w:rPr>
              <w:t xml:space="preserve"> </w:t>
            </w:r>
            <w:r w:rsidRPr="0096439D">
              <w:rPr>
                <w:rFonts w:ascii="Times New Roman" w:eastAsia="Times New Roman" w:hAnsi="Times New Roman" w:cs="Times New Roman"/>
                <w:color w:val="000000"/>
                <w:lang w:eastAsia="zh-CN"/>
              </w:rPr>
              <w:t>not improve percent of time in therapeutic range (TTR)</w:t>
            </w:r>
          </w:p>
          <w:p w14:paraId="38D63510"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c>
          <w:tcPr>
            <w:tcW w:w="3541" w:type="dxa"/>
          </w:tcPr>
          <w:p w14:paraId="0CBE89F2" w14:textId="1175BFC6"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urmester,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1)</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2" w:tooltip="Burmester, 2011 #209" w:history="1">
              <w:r w:rsidR="00BE2169" w:rsidRPr="00BE2169">
                <w:rPr>
                  <w:rFonts w:ascii="Times New Roman" w:eastAsia="Times New Roman" w:hAnsi="Times New Roman" w:cs="Times New Roman"/>
                  <w:noProof/>
                  <w:color w:val="000000"/>
                  <w:lang w:val="fr-FR" w:eastAsia="zh-CN"/>
                </w:rPr>
                <w:t>152</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04BEC84F" w14:textId="74A9F95F"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Jonas,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3)</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4" w:tooltip="Jonas, 2013 #212" w:history="1">
              <w:r w:rsidR="00BE2169" w:rsidRPr="00BE2169">
                <w:rPr>
                  <w:rFonts w:ascii="Times New Roman" w:eastAsia="Times New Roman" w:hAnsi="Times New Roman" w:cs="Times New Roman"/>
                  <w:noProof/>
                  <w:color w:val="000000"/>
                  <w:lang w:val="fr-FR" w:eastAsia="zh-CN"/>
                </w:rPr>
                <w:t>154</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26172570" w14:textId="0C204E87"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immel,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3)</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3" w:tooltip="Kimmel, 2013 #211" w:history="1">
              <w:r w:rsidR="00BE2169" w:rsidRPr="00BE2169">
                <w:rPr>
                  <w:rFonts w:ascii="Times New Roman" w:eastAsia="Times New Roman" w:hAnsi="Times New Roman" w:cs="Times New Roman"/>
                  <w:noProof/>
                  <w:color w:val="000000"/>
                  <w:lang w:val="fr-FR" w:eastAsia="zh-CN"/>
                </w:rPr>
                <w:t>153</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61041001" w14:textId="77777777"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fr-FR" w:eastAsia="zh-CN"/>
              </w:rPr>
            </w:pPr>
          </w:p>
          <w:p w14:paraId="73E6D9CA" w14:textId="77777777" w:rsidR="003F1728" w:rsidRPr="002A59AA"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 xml:space="preserve">Does not support statement: </w:t>
            </w:r>
          </w:p>
          <w:p w14:paraId="3BC55BDB" w14:textId="61D3B8DA"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Lenzini,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08)</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1" w:tooltip="Lenzini, 2008 #210" w:history="1">
              <w:r w:rsidR="00BE2169" w:rsidRPr="00BE2169">
                <w:rPr>
                  <w:rFonts w:ascii="Times New Roman" w:eastAsia="Times New Roman" w:hAnsi="Times New Roman" w:cs="Times New Roman"/>
                  <w:noProof/>
                  <w:color w:val="000000"/>
                  <w:lang w:eastAsia="zh-CN"/>
                </w:rPr>
                <w:t>151</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1D61C663"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4B049809"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444F31A8"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3C79B009"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23632103" w14:textId="77777777"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 not reduce number of times with INR &gt;4</w:t>
            </w:r>
          </w:p>
        </w:tc>
        <w:tc>
          <w:tcPr>
            <w:tcW w:w="3541" w:type="dxa"/>
          </w:tcPr>
          <w:p w14:paraId="2CF63E77" w14:textId="7C2B99DC"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urmester,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11)</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dXJtZXN0ZXI8L0F1dGhvcj48WWVhcj4yMDExPC9ZZWFy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2" w:tooltip="Burmester, 2011 #209" w:history="1">
              <w:r w:rsidR="00BE2169" w:rsidRPr="00BE2169">
                <w:rPr>
                  <w:rFonts w:ascii="Times New Roman" w:eastAsia="Times New Roman" w:hAnsi="Times New Roman" w:cs="Times New Roman"/>
                  <w:noProof/>
                  <w:color w:val="000000"/>
                  <w:lang w:val="fr-FR" w:eastAsia="zh-CN"/>
                </w:rPr>
                <w:t>152</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DC734EB" w14:textId="26B720B8"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mmel,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5E460578" w14:textId="37BE582B"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Jonas,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4" w:tooltip="Jonas, 2013 #212" w:history="1">
              <w:r w:rsidR="00BE2169" w:rsidRPr="00BE2169">
                <w:rPr>
                  <w:rFonts w:ascii="Times New Roman" w:eastAsia="Times New Roman" w:hAnsi="Times New Roman" w:cs="Times New Roman"/>
                  <w:noProof/>
                  <w:color w:val="000000"/>
                  <w:lang w:eastAsia="zh-CN"/>
                </w:rPr>
                <w:t>15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3F4CAE3A"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7BC4B48B"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6567B61D" w14:textId="77777777" w:rsidTr="008571AD">
        <w:trPr>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2D30C8EF"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43993691" w14:textId="77777777" w:rsidR="003F1728" w:rsidRPr="0096439D" w:rsidRDefault="003F1728" w:rsidP="003F1728">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 not reduce percentage of time below therapeutic range (INR&lt;2)</w:t>
            </w:r>
          </w:p>
        </w:tc>
        <w:tc>
          <w:tcPr>
            <w:tcW w:w="3541" w:type="dxa"/>
          </w:tcPr>
          <w:p w14:paraId="67CF25ED" w14:textId="64DCB0D4" w:rsidR="003F1728" w:rsidRPr="0096439D" w:rsidRDefault="003F1728"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Kimmel, </w:t>
            </w:r>
            <w:r w:rsidRPr="0096439D">
              <w:rPr>
                <w:rFonts w:ascii="Times New Roman" w:eastAsia="Times New Roman" w:hAnsi="Times New Roman" w:cs="Times New Roman"/>
                <w:i/>
                <w:color w:val="000000"/>
                <w:lang w:eastAsia="zh-CN"/>
              </w:rPr>
              <w:t>et al</w:t>
            </w:r>
            <w:r w:rsidRPr="0096439D">
              <w:rPr>
                <w:rFonts w:ascii="Times New Roman" w:eastAsia="Times New Roman" w:hAnsi="Times New Roman" w:cs="Times New Roman"/>
                <w:color w:val="000000"/>
                <w:lang w:eastAsia="zh-CN"/>
              </w:rPr>
              <w:t>. (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10EED95B"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36152CE2" w14:textId="77777777" w:rsidR="003F1728" w:rsidRPr="0096439D" w:rsidRDefault="003F1728" w:rsidP="003F17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3F1728" w:rsidRPr="0096439D" w14:paraId="3B06267F" w14:textId="77777777" w:rsidTr="008571A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08" w:type="dxa"/>
            <w:noWrap/>
          </w:tcPr>
          <w:p w14:paraId="56C25279" w14:textId="77777777" w:rsidR="003F1728" w:rsidRPr="0096439D" w:rsidRDefault="003F1728" w:rsidP="003F1728">
            <w:pPr>
              <w:spacing w:after="200"/>
              <w:rPr>
                <w:rFonts w:ascii="Times New Roman" w:hAnsi="Times New Roman" w:cs="Times New Roman"/>
                <w:b w:val="0"/>
                <w:bCs w:val="0"/>
              </w:rPr>
            </w:pPr>
            <w:r w:rsidRPr="0096439D">
              <w:rPr>
                <w:rFonts w:ascii="Times New Roman" w:eastAsia="Times New Roman" w:hAnsi="Times New Roman" w:cs="Times New Roman"/>
                <w:bCs w:val="0"/>
                <w:color w:val="000000"/>
                <w:lang w:eastAsia="zh-CN"/>
              </w:rPr>
              <w:t>Clinical</w:t>
            </w:r>
          </w:p>
        </w:tc>
        <w:tc>
          <w:tcPr>
            <w:tcW w:w="4811" w:type="dxa"/>
          </w:tcPr>
          <w:p w14:paraId="77E2C0EC" w14:textId="77777777" w:rsidR="003F1728" w:rsidRPr="0096439D" w:rsidRDefault="003F1728" w:rsidP="003F1728">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Does not decrease bleeding risk</w:t>
            </w:r>
          </w:p>
        </w:tc>
        <w:tc>
          <w:tcPr>
            <w:tcW w:w="3541" w:type="dxa"/>
          </w:tcPr>
          <w:p w14:paraId="51101D30" w14:textId="1BDB5654" w:rsidR="003F1728" w:rsidRPr="002A59AA"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Lenzini,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2008)</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MZW56aW5pPC9BdXRob3I+PFllYXI+MjAwODwvWWVhcj48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151" w:tooltip="Lenzini, 2008 #210" w:history="1">
              <w:r w:rsidR="00BE2169" w:rsidRPr="00BE2169">
                <w:rPr>
                  <w:rFonts w:ascii="Times New Roman" w:eastAsia="Times New Roman" w:hAnsi="Times New Roman" w:cs="Times New Roman"/>
                  <w:noProof/>
                  <w:color w:val="000000"/>
                  <w:lang w:val="fr-FR" w:eastAsia="zh-CN"/>
                </w:rPr>
                <w:t>151</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723C933A" w14:textId="0D668E8B"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mmel, </w:t>
            </w:r>
            <w:r w:rsidRPr="002A59AA">
              <w:rPr>
                <w:rFonts w:ascii="Times New Roman" w:eastAsia="Times New Roman" w:hAnsi="Times New Roman" w:cs="Times New Roman"/>
                <w:i/>
                <w:color w:val="000000"/>
                <w:lang w:val="fr-FR" w:eastAsia="zh-CN"/>
              </w:rPr>
              <w:t>et al</w:t>
            </w:r>
            <w:r w:rsidRPr="002A59AA">
              <w:rPr>
                <w:rFonts w:ascii="Times New Roman" w:eastAsia="Times New Roman" w:hAnsi="Times New Roman" w:cs="Times New Roman"/>
                <w:color w:val="000000"/>
                <w:lang w:val="fr-FR" w:eastAsia="zh-CN"/>
              </w:rPr>
              <w:t xml:space="preserve">.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3" w:tooltip="Kimmel, 2013 #211" w:history="1">
              <w:r w:rsidR="00BE2169" w:rsidRPr="00BE2169">
                <w:rPr>
                  <w:rFonts w:ascii="Times New Roman" w:eastAsia="Times New Roman" w:hAnsi="Times New Roman" w:cs="Times New Roman"/>
                  <w:noProof/>
                  <w:color w:val="000000"/>
                  <w:lang w:eastAsia="zh-CN"/>
                </w:rPr>
                <w:t>15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18E8FB47" w14:textId="7F3322C5" w:rsidR="003F1728" w:rsidRPr="0096439D" w:rsidRDefault="003F1728"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lang w:eastAsia="zh-CN"/>
              </w:rPr>
            </w:pPr>
            <w:r w:rsidRPr="0096439D">
              <w:rPr>
                <w:rFonts w:ascii="Times New Roman" w:eastAsia="Times New Roman" w:hAnsi="Times New Roman" w:cs="Times New Roman"/>
                <w:color w:val="000000"/>
                <w:lang w:eastAsia="zh-CN"/>
              </w:rPr>
              <w:t xml:space="preserve">Jonas,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3)</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Kb25hczwvQXV0aG9yPjxZZWFyPjIwMTM8L1llYXI+PFJl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54" w:tooltip="Jonas, 2013 #212" w:history="1">
              <w:r w:rsidR="00BE2169" w:rsidRPr="00BE2169">
                <w:rPr>
                  <w:rFonts w:ascii="Times New Roman" w:eastAsia="Times New Roman" w:hAnsi="Times New Roman" w:cs="Times New Roman"/>
                  <w:noProof/>
                  <w:color w:val="000000"/>
                  <w:lang w:eastAsia="zh-CN"/>
                </w:rPr>
                <w:t>154</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2880" w:type="dxa"/>
            <w:gridSpan w:val="2"/>
            <w:noWrap/>
          </w:tcPr>
          <w:p w14:paraId="3CFC9927"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Weak</w:t>
            </w:r>
          </w:p>
          <w:p w14:paraId="418C3626" w14:textId="77777777" w:rsidR="003F1728" w:rsidRPr="0096439D" w:rsidRDefault="003F1728" w:rsidP="003F17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bl>
    <w:p w14:paraId="33755C69" w14:textId="77777777" w:rsidR="003F1728" w:rsidRPr="003F1728" w:rsidRDefault="003F1728" w:rsidP="003F1728">
      <w:pPr>
        <w:spacing w:after="200"/>
        <w:rPr>
          <w:rFonts w:cs="Times New Roman"/>
          <w:szCs w:val="24"/>
        </w:rPr>
      </w:pPr>
      <w:r w:rsidRPr="003F1728">
        <w:rPr>
          <w:rFonts w:cs="Times New Roman"/>
          <w:b/>
          <w:szCs w:val="24"/>
        </w:rPr>
        <w:lastRenderedPageBreak/>
        <w:t xml:space="preserve">Standard of care*: </w:t>
      </w:r>
      <w:r w:rsidRPr="003F1728">
        <w:rPr>
          <w:rFonts w:cs="Times New Roman"/>
          <w:szCs w:val="24"/>
        </w:rPr>
        <w:t>Standard of care for warfarin dosing is not same in all studies but is the standard of care relative to protocols incorporating genetic factors and/or clinical factors into the dosing consideration. It is usually a fixed initial dose (with our without a loading regimen), followed by dose modification according to results of the International Normalized Ratio (INR) or prothrombin time (PT) until a stable warfarin maintenance dose is achieved.</w:t>
      </w:r>
    </w:p>
    <w:p w14:paraId="472668DE" w14:textId="77777777" w:rsidR="00081964" w:rsidRDefault="003F1728" w:rsidP="003F1728">
      <w:pPr>
        <w:spacing w:after="200"/>
        <w:rPr>
          <w:rFonts w:cs="Times New Roman"/>
          <w:szCs w:val="24"/>
        </w:rPr>
        <w:sectPr w:rsidR="00081964" w:rsidSect="003F1728">
          <w:pgSz w:w="15840" w:h="12240" w:orient="landscape"/>
          <w:pgMar w:top="1440" w:right="1440" w:bottom="1440" w:left="1440" w:header="720" w:footer="720" w:gutter="0"/>
          <w:cols w:space="720"/>
          <w:docGrid w:linePitch="360"/>
        </w:sectPr>
      </w:pPr>
      <w:r w:rsidRPr="003F1728">
        <w:rPr>
          <w:rFonts w:cs="Times New Roman"/>
          <w:szCs w:val="24"/>
        </w:rPr>
        <w:t xml:space="preserve">Note: Clinical utility studies not including VKORC1 variant information are excluded from the analysis (Hillman 2005, Caraco 2008). </w:t>
      </w:r>
    </w:p>
    <w:p w14:paraId="5743EB36" w14:textId="24B9CA46" w:rsidR="00081964" w:rsidRDefault="00081964" w:rsidP="003F1728">
      <w:pPr>
        <w:spacing w:after="200"/>
        <w:rPr>
          <w:rFonts w:cs="Times New Roman"/>
          <w:szCs w:val="24"/>
        </w:rPr>
      </w:pPr>
    </w:p>
    <w:p w14:paraId="19E01E67" w14:textId="1F13F7D2" w:rsidR="00081964" w:rsidRDefault="00081964" w:rsidP="00654977">
      <w:pPr>
        <w:pStyle w:val="Heading1"/>
      </w:pPr>
      <w:bookmarkStart w:id="26" w:name="_Toc467238961"/>
      <w:r w:rsidRPr="005E473B">
        <w:t>Supplemental Table S</w:t>
      </w:r>
      <w:r w:rsidR="00654977">
        <w:t>5</w:t>
      </w:r>
      <w:r w:rsidRPr="005E473B">
        <w:t xml:space="preserve">.  </w:t>
      </w:r>
      <w:r>
        <w:t xml:space="preserve">Primary pharmacogenetic Warfarin Dosing Algorithms </w:t>
      </w:r>
      <w:r w:rsidR="00654977">
        <w:t>Used in Prospective Clinical Trials</w:t>
      </w:r>
      <w:bookmarkEnd w:id="26"/>
    </w:p>
    <w:tbl>
      <w:tblPr>
        <w:tblStyle w:val="TableGrid"/>
        <w:tblW w:w="13045" w:type="dxa"/>
        <w:tblLook w:val="04A0" w:firstRow="1" w:lastRow="0" w:firstColumn="1" w:lastColumn="0" w:noHBand="0" w:noVBand="1"/>
      </w:tblPr>
      <w:tblGrid>
        <w:gridCol w:w="2710"/>
        <w:gridCol w:w="3135"/>
        <w:gridCol w:w="7200"/>
      </w:tblGrid>
      <w:tr w:rsidR="00081964" w14:paraId="20F775B5" w14:textId="77777777" w:rsidTr="00680112">
        <w:tc>
          <w:tcPr>
            <w:tcW w:w="2710" w:type="dxa"/>
          </w:tcPr>
          <w:p w14:paraId="2500B729" w14:textId="3CB7FF39" w:rsidR="00081964" w:rsidRPr="00081964" w:rsidRDefault="00081964" w:rsidP="00680112">
            <w:pPr>
              <w:rPr>
                <w:b/>
              </w:rPr>
            </w:pPr>
            <w:r w:rsidRPr="00081964">
              <w:rPr>
                <w:b/>
              </w:rPr>
              <w:t>Algorithm</w:t>
            </w:r>
            <w:r>
              <w:rPr>
                <w:b/>
              </w:rPr>
              <w:t xml:space="preserve"> (ref)</w:t>
            </w:r>
          </w:p>
        </w:tc>
        <w:tc>
          <w:tcPr>
            <w:tcW w:w="3135" w:type="dxa"/>
          </w:tcPr>
          <w:p w14:paraId="277F6248" w14:textId="79C6FD34" w:rsidR="00081964" w:rsidRPr="00081964" w:rsidRDefault="00081964" w:rsidP="00680112">
            <w:pPr>
              <w:rPr>
                <w:b/>
              </w:rPr>
            </w:pPr>
            <w:r w:rsidRPr="00081964">
              <w:rPr>
                <w:b/>
              </w:rPr>
              <w:t>Prospective clinical trial utilizing algorithm</w:t>
            </w:r>
            <w:r>
              <w:rPr>
                <w:b/>
              </w:rPr>
              <w:t xml:space="preserve"> (ref)</w:t>
            </w:r>
          </w:p>
        </w:tc>
        <w:tc>
          <w:tcPr>
            <w:tcW w:w="7200" w:type="dxa"/>
          </w:tcPr>
          <w:p w14:paraId="5CEA3B72" w14:textId="77777777" w:rsidR="00081964" w:rsidRPr="00081964" w:rsidRDefault="00081964" w:rsidP="00680112">
            <w:pPr>
              <w:rPr>
                <w:b/>
              </w:rPr>
            </w:pPr>
            <w:r w:rsidRPr="00081964">
              <w:rPr>
                <w:b/>
              </w:rPr>
              <w:t>Notes</w:t>
            </w:r>
          </w:p>
        </w:tc>
      </w:tr>
      <w:tr w:rsidR="00654977" w14:paraId="2C7BBB43" w14:textId="77777777" w:rsidTr="00680112">
        <w:tc>
          <w:tcPr>
            <w:tcW w:w="2710" w:type="dxa"/>
            <w:vMerge w:val="restart"/>
          </w:tcPr>
          <w:p w14:paraId="506B6CCE" w14:textId="3A5AFD0F" w:rsidR="00654977" w:rsidRDefault="00654977" w:rsidP="00BE2169">
            <w:r>
              <w:t xml:space="preserve">IWPC </w:t>
            </w:r>
            <w:r>
              <w:fldChar w:fldCharType="begin">
                <w:fldData xml:space="preserve">PEVuZE5vdGU+PENpdGU+PEF1dGhvcj5LbGVpbjwvQXV0aG9yPjxZZWFyPjIwMDk8L1llYXI+PFJl
Y051bT4xODwvUmVjTnVtPjxEaXNwbGF5VGV4dD4oMTI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instrText xml:space="preserve"> ADDIN EN.CITE </w:instrText>
            </w:r>
            <w:r w:rsidR="00BE2169">
              <w:fldChar w:fldCharType="begin">
                <w:fldData xml:space="preserve">PEVuZE5vdGU+PENpdGU+PEF1dGhvcj5LbGVpbjwvQXV0aG9yPjxZZWFyPjIwMDk8L1llYXI+PFJl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</w:fldData>
              </w:fldChar>
            </w:r>
            <w:r w:rsidR="00BE2169">
              <w:instrText xml:space="preserve"> ADDIN EN.CITE.DATA </w:instrText>
            </w:r>
            <w:r w:rsidR="00BE2169">
              <w:fldChar w:fldCharType="end"/>
            </w:r>
            <w:r>
              <w:fldChar w:fldCharType="separate"/>
            </w:r>
            <w:r w:rsidR="00BE2169">
              <w:rPr>
                <w:noProof/>
              </w:rPr>
              <w:t>(</w:t>
            </w:r>
            <w:hyperlink w:anchor="_ENREF_12" w:tooltip="Klein, 2009 #18" w:history="1">
              <w:r w:rsidR="00BE2169">
                <w:rPr>
                  <w:noProof/>
                </w:rPr>
                <w:t>12</w:t>
              </w:r>
            </w:hyperlink>
            <w:r w:rsidR="00BE2169">
              <w:rPr>
                <w:noProof/>
              </w:rPr>
              <w:t>)</w:t>
            </w:r>
            <w:r>
              <w:fldChar w:fldCharType="end"/>
            </w:r>
          </w:p>
        </w:tc>
        <w:tc>
          <w:tcPr>
            <w:tcW w:w="3135" w:type="dxa"/>
          </w:tcPr>
          <w:p w14:paraId="443A02B0" w14:textId="4592F58A" w:rsidR="00654977" w:rsidRDefault="00654977" w:rsidP="00BE2169">
            <w:r>
              <w:t>COUMAGEN</w:t>
            </w:r>
            <w:r w:rsidR="00414258">
              <w:t>-II</w:t>
            </w:r>
            <w:r>
              <w:t xml:space="preserve"> </w:t>
            </w:r>
            <w:r>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instrText xml:space="preserve"> ADDIN EN.CITE </w:instrText>
            </w:r>
            <w:r w:rsidR="00BE2169">
              <w:fldChar w:fldCharType="begin">
                <w:fldData xml:space="preserve">PEVuZE5vdGU+PENpdGU+PEF1dGhvcj5BbmRlcnNvbjwvQXV0aG9yPjxZZWFyPjIwMTI8L1llYXI+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</w:fldData>
              </w:fldChar>
            </w:r>
            <w:r w:rsidR="00BE2169">
              <w:instrText xml:space="preserve"> ADDIN EN.CITE.DATA </w:instrText>
            </w:r>
            <w:r w:rsidR="00BE2169">
              <w:fldChar w:fldCharType="end"/>
            </w:r>
            <w:r>
              <w:fldChar w:fldCharType="separate"/>
            </w:r>
            <w:r w:rsidR="00BE2169">
              <w:rPr>
                <w:noProof/>
              </w:rPr>
              <w:t>(</w:t>
            </w:r>
            <w:hyperlink w:anchor="_ENREF_150" w:tooltip="Anderson, 2012 #206" w:history="1">
              <w:r w:rsidR="00BE2169">
                <w:rPr>
                  <w:noProof/>
                </w:rPr>
                <w:t>150</w:t>
              </w:r>
            </w:hyperlink>
            <w:r w:rsidR="00BE2169">
              <w:rPr>
                <w:noProof/>
              </w:rPr>
              <w:t>)</w:t>
            </w:r>
            <w:r>
              <w:fldChar w:fldCharType="end"/>
            </w:r>
          </w:p>
        </w:tc>
        <w:tc>
          <w:tcPr>
            <w:tcW w:w="7200" w:type="dxa"/>
          </w:tcPr>
          <w:p w14:paraId="0085EA57" w14:textId="2143F8F5" w:rsidR="00654977" w:rsidRDefault="00654977" w:rsidP="00680112">
            <w:r>
              <w:t>Modified version</w:t>
            </w:r>
            <w:r w:rsidRPr="00484098">
              <w:t xml:space="preserve"> to accommodate different INR targets and smoking status</w:t>
            </w:r>
          </w:p>
        </w:tc>
      </w:tr>
      <w:tr w:rsidR="00654977" w14:paraId="6D8A583D" w14:textId="77777777" w:rsidTr="00680112">
        <w:tc>
          <w:tcPr>
            <w:tcW w:w="2710" w:type="dxa"/>
            <w:vMerge/>
          </w:tcPr>
          <w:p w14:paraId="21CBC0E6" w14:textId="77777777" w:rsidR="00654977" w:rsidRDefault="00654977" w:rsidP="00680112"/>
        </w:tc>
        <w:tc>
          <w:tcPr>
            <w:tcW w:w="3135" w:type="dxa"/>
          </w:tcPr>
          <w:p w14:paraId="20B40871" w14:textId="10AAC360" w:rsidR="00654977" w:rsidRDefault="00654977" w:rsidP="00BE2169">
            <w:r>
              <w:t xml:space="preserve">EU-PACT </w:t>
            </w:r>
            <w: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 </w:instrText>
            </w:r>
            <w:r w:rsidR="00BE2169">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DATA </w:instrText>
            </w:r>
            <w:r w:rsidR="00BE2169">
              <w:fldChar w:fldCharType="end"/>
            </w:r>
            <w:r>
              <w:fldChar w:fldCharType="separate"/>
            </w:r>
            <w:r w:rsidR="00BE2169">
              <w:rPr>
                <w:noProof/>
              </w:rPr>
              <w:t>(</w:t>
            </w:r>
            <w:hyperlink w:anchor="_ENREF_14" w:tooltip="Pirmohamed, 2013 #205" w:history="1">
              <w:r w:rsidR="00BE2169">
                <w:rPr>
                  <w:noProof/>
                </w:rPr>
                <w:t>14</w:t>
              </w:r>
            </w:hyperlink>
            <w:r w:rsidR="00BE2169">
              <w:rPr>
                <w:noProof/>
              </w:rPr>
              <w:t>)</w:t>
            </w:r>
            <w:r>
              <w:fldChar w:fldCharType="end"/>
            </w:r>
          </w:p>
        </w:tc>
        <w:tc>
          <w:tcPr>
            <w:tcW w:w="7200" w:type="dxa"/>
          </w:tcPr>
          <w:p w14:paraId="35B4A0D2" w14:textId="77777777" w:rsidR="00654977" w:rsidRDefault="00654977" w:rsidP="00680112">
            <w:r>
              <w:t>Modified version used to calculate maintenance dose</w:t>
            </w:r>
          </w:p>
        </w:tc>
      </w:tr>
      <w:tr w:rsidR="00654977" w14:paraId="57BDA433" w14:textId="77777777" w:rsidTr="00680112">
        <w:tc>
          <w:tcPr>
            <w:tcW w:w="2710" w:type="dxa"/>
            <w:vMerge w:val="restart"/>
          </w:tcPr>
          <w:p w14:paraId="6F680A4D" w14:textId="58DA3E13" w:rsidR="00654977" w:rsidRDefault="00654977" w:rsidP="00BE2169">
            <w:r>
              <w:t xml:space="preserve">Gage, </w:t>
            </w:r>
            <w:r w:rsidRPr="00654977">
              <w:rPr>
                <w:i/>
              </w:rPr>
              <w:t>et al</w:t>
            </w:r>
            <w:r>
              <w:t xml:space="preserve">. </w:t>
            </w:r>
            <w:r>
              <w:fldChar w:fldCharType="begin">
                <w:fldData xml:space="preserve">PEVuZE5vdGU+PENpdGU+PEF1dGhvcj5HYWdlPC9BdXRob3I+PFllYXI+MjAwODwvWWVhcj48UmVj
TnVtPjI2NDwvUmVjTnVtPjxEaXNwbGF5VGV4dD4oMTM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BE2169">
              <w:instrText xml:space="preserve"> ADDIN EN.CITE </w:instrText>
            </w:r>
            <w:r w:rsidR="00BE2169">
              <w:fldChar w:fldCharType="begin">
                <w:fldData xml:space="preserve">PEVuZE5vdGU+PENpdGU+PEF1dGhvcj5HYWdlPC9BdXRob3I+PFllYXI+MjAwODwvWWVhcj48UmVj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</w:fldData>
              </w:fldChar>
            </w:r>
            <w:r w:rsidR="00BE2169">
              <w:instrText xml:space="preserve"> ADDIN EN.CITE.DATA </w:instrText>
            </w:r>
            <w:r w:rsidR="00BE2169">
              <w:fldChar w:fldCharType="end"/>
            </w:r>
            <w:r>
              <w:fldChar w:fldCharType="separate"/>
            </w:r>
            <w:r w:rsidR="00BE2169">
              <w:rPr>
                <w:noProof/>
              </w:rPr>
              <w:t>(</w:t>
            </w:r>
            <w:hyperlink w:anchor="_ENREF_13" w:tooltip="Gage, 2008 #264" w:history="1">
              <w:r w:rsidR="00BE2169">
                <w:rPr>
                  <w:noProof/>
                </w:rPr>
                <w:t>13</w:t>
              </w:r>
            </w:hyperlink>
            <w:r w:rsidR="00BE2169">
              <w:rPr>
                <w:noProof/>
              </w:rPr>
              <w:t>)</w:t>
            </w:r>
            <w:r>
              <w:fldChar w:fldCharType="end"/>
            </w:r>
          </w:p>
        </w:tc>
        <w:tc>
          <w:tcPr>
            <w:tcW w:w="3135" w:type="dxa"/>
          </w:tcPr>
          <w:p w14:paraId="05602CC7" w14:textId="446DDA6E" w:rsidR="00654977" w:rsidRDefault="00654977" w:rsidP="00BE2169">
            <w:r>
              <w:t xml:space="preserve">COAG </w:t>
            </w:r>
            <w: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instrText xml:space="preserve"> ADDIN EN.CITE </w:instrText>
            </w:r>
            <w:r w:rsidR="00BE2169">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instrText xml:space="preserve"> ADDIN EN.CITE.DATA </w:instrText>
            </w:r>
            <w:r w:rsidR="00BE2169">
              <w:fldChar w:fldCharType="end"/>
            </w:r>
            <w:r>
              <w:fldChar w:fldCharType="separate"/>
            </w:r>
            <w:r w:rsidR="00BE2169">
              <w:rPr>
                <w:noProof/>
              </w:rPr>
              <w:t>(</w:t>
            </w:r>
            <w:hyperlink w:anchor="_ENREF_153" w:tooltip="Kimmel, 2013 #211" w:history="1">
              <w:r w:rsidR="00BE2169">
                <w:rPr>
                  <w:noProof/>
                </w:rPr>
                <w:t>153</w:t>
              </w:r>
            </w:hyperlink>
            <w:r w:rsidR="00BE2169">
              <w:rPr>
                <w:noProof/>
              </w:rPr>
              <w:t>)</w:t>
            </w:r>
            <w:r>
              <w:fldChar w:fldCharType="end"/>
            </w:r>
          </w:p>
        </w:tc>
        <w:tc>
          <w:tcPr>
            <w:tcW w:w="7200" w:type="dxa"/>
          </w:tcPr>
          <w:p w14:paraId="55A28B0F" w14:textId="7FB874F3" w:rsidR="00654977" w:rsidRDefault="00654977" w:rsidP="00680112">
            <w:r>
              <w:t>Used for first 3 days of warfarin therapy</w:t>
            </w:r>
          </w:p>
        </w:tc>
      </w:tr>
      <w:tr w:rsidR="00654977" w14:paraId="46892CC8" w14:textId="77777777" w:rsidTr="00680112">
        <w:tc>
          <w:tcPr>
            <w:tcW w:w="2710" w:type="dxa"/>
            <w:vMerge/>
          </w:tcPr>
          <w:p w14:paraId="21512BFE" w14:textId="77777777" w:rsidR="00654977" w:rsidRDefault="00654977" w:rsidP="00680112"/>
        </w:tc>
        <w:tc>
          <w:tcPr>
            <w:tcW w:w="3135" w:type="dxa"/>
          </w:tcPr>
          <w:p w14:paraId="42118597" w14:textId="77777777" w:rsidR="00654977" w:rsidRDefault="00654977" w:rsidP="00680112">
            <w:r>
              <w:t>GIFT</w:t>
            </w:r>
          </w:p>
        </w:tc>
        <w:tc>
          <w:tcPr>
            <w:tcW w:w="7200" w:type="dxa"/>
          </w:tcPr>
          <w:p w14:paraId="353ED549" w14:textId="77777777" w:rsidR="00654977" w:rsidRDefault="00654977" w:rsidP="00680112">
            <w:r>
              <w:t>Not yet reported</w:t>
            </w:r>
          </w:p>
        </w:tc>
      </w:tr>
      <w:tr w:rsidR="00081964" w14:paraId="1E32B4D2" w14:textId="77777777" w:rsidTr="00680112">
        <w:tc>
          <w:tcPr>
            <w:tcW w:w="2710" w:type="dxa"/>
          </w:tcPr>
          <w:p w14:paraId="1787D7A4" w14:textId="348E569E" w:rsidR="00081964" w:rsidRDefault="00081964" w:rsidP="00BE2169">
            <w:r>
              <w:t xml:space="preserve">Avery, </w:t>
            </w:r>
            <w:r w:rsidRPr="00654977">
              <w:rPr>
                <w:i/>
              </w:rPr>
              <w:t>et al</w:t>
            </w:r>
            <w:r>
              <w:t xml:space="preserve">. </w:t>
            </w:r>
            <w:r>
              <w:fldChar w:fldCharType="begin">
                <w:fldData xml:space="preserve">PEVuZE5vdGU+PENpdGU+PEF1dGhvcj5BdmVyeTwvQXV0aG9yPjxZZWFyPjIwMTE8L1llYXI+PFJl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</w:fldData>
              </w:fldChar>
            </w:r>
            <w:r w:rsidR="00BE2169">
              <w:instrText xml:space="preserve"> ADDIN EN.CITE </w:instrText>
            </w:r>
            <w:r w:rsidR="00BE2169">
              <w:fldChar w:fldCharType="begin">
                <w:fldData xml:space="preserve">PEVuZE5vdGU+PENpdGU+PEF1dGhvcj5BdmVyeTwvQXV0aG9yPjxZZWFyPjIwMTE8L1llYXI+PFJl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</w:fldData>
              </w:fldChar>
            </w:r>
            <w:r w:rsidR="00BE2169">
              <w:instrText xml:space="preserve"> ADDIN EN.CITE.DATA </w:instrText>
            </w:r>
            <w:r w:rsidR="00BE2169">
              <w:fldChar w:fldCharType="end"/>
            </w:r>
            <w:r>
              <w:fldChar w:fldCharType="separate"/>
            </w:r>
            <w:r w:rsidR="00BE2169">
              <w:rPr>
                <w:noProof/>
              </w:rPr>
              <w:t>(</w:t>
            </w:r>
            <w:hyperlink w:anchor="_ENREF_155" w:tooltip="Avery, 2011 #278" w:history="1">
              <w:r w:rsidR="00BE2169">
                <w:rPr>
                  <w:noProof/>
                </w:rPr>
                <w:t>155</w:t>
              </w:r>
            </w:hyperlink>
            <w:r w:rsidR="00BE2169">
              <w:rPr>
                <w:noProof/>
              </w:rPr>
              <w:t>)</w:t>
            </w:r>
            <w:r>
              <w:fldChar w:fldCharType="end"/>
            </w:r>
          </w:p>
        </w:tc>
        <w:tc>
          <w:tcPr>
            <w:tcW w:w="3135" w:type="dxa"/>
          </w:tcPr>
          <w:p w14:paraId="51686008" w14:textId="07A01C08" w:rsidR="00081964" w:rsidRDefault="00081964" w:rsidP="00BE2169">
            <w:r>
              <w:t xml:space="preserve">EU-PACT  </w:t>
            </w:r>
            <w:r w:rsidR="00680112">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 </w:instrText>
            </w:r>
            <w:r w:rsidR="00BE2169">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DATA </w:instrText>
            </w:r>
            <w:r w:rsidR="00BE2169">
              <w:fldChar w:fldCharType="end"/>
            </w:r>
            <w:r w:rsidR="00680112">
              <w:fldChar w:fldCharType="separate"/>
            </w:r>
            <w:r w:rsidR="00BE2169">
              <w:rPr>
                <w:noProof/>
              </w:rPr>
              <w:t>(</w:t>
            </w:r>
            <w:hyperlink w:anchor="_ENREF_14" w:tooltip="Pirmohamed, 2013 #205" w:history="1">
              <w:r w:rsidR="00BE2169">
                <w:rPr>
                  <w:noProof/>
                </w:rPr>
                <w:t>14</w:t>
              </w:r>
            </w:hyperlink>
            <w:r w:rsidR="00BE2169">
              <w:rPr>
                <w:noProof/>
              </w:rPr>
              <w:t>)</w:t>
            </w:r>
            <w:r w:rsidR="00680112">
              <w:fldChar w:fldCharType="end"/>
            </w:r>
          </w:p>
        </w:tc>
        <w:tc>
          <w:tcPr>
            <w:tcW w:w="7200" w:type="dxa"/>
          </w:tcPr>
          <w:p w14:paraId="2C38E840" w14:textId="72006937" w:rsidR="00081964" w:rsidRDefault="00081964" w:rsidP="00680112">
            <w:r>
              <w:t xml:space="preserve">Modified version </w:t>
            </w:r>
            <w:r w:rsidR="00EE2E03">
              <w:t xml:space="preserve">to account for </w:t>
            </w:r>
            <w:r w:rsidR="00EE2E03" w:rsidRPr="00EE2E03">
              <w:rPr>
                <w:i/>
              </w:rPr>
              <w:t>CYP2C9</w:t>
            </w:r>
            <w:r w:rsidR="00EE2E03">
              <w:t xml:space="preserve"> allelic variants on the pharmacokinetics of warfarin was </w:t>
            </w:r>
            <w:r>
              <w:t>used to calculate loading dose for days 1-3 therapy</w:t>
            </w:r>
          </w:p>
        </w:tc>
      </w:tr>
      <w:tr w:rsidR="00654977" w14:paraId="0CC5B785" w14:textId="77777777" w:rsidTr="00680112">
        <w:tc>
          <w:tcPr>
            <w:tcW w:w="2710" w:type="dxa"/>
            <w:vMerge w:val="restart"/>
          </w:tcPr>
          <w:p w14:paraId="1A4FA067" w14:textId="6391CB37" w:rsidR="00654977" w:rsidRDefault="00654977" w:rsidP="00BE2169">
            <w:r>
              <w:t xml:space="preserve">Lenzini, </w:t>
            </w:r>
            <w:r w:rsidRPr="00654977">
              <w:rPr>
                <w:i/>
              </w:rPr>
              <w:t>et al</w:t>
            </w:r>
            <w:r>
              <w:t xml:space="preserve">. </w:t>
            </w:r>
            <w:r>
              <w:fldChar w:fldCharType="begin">
                <w:fldData xml:space="preserve">PEVuZE5vdGU+PENpdGU+PEF1dGhvcj5MZW56aW5pPC9BdXRob3I+PFllYXI+MjAxMDwvWWVhcj48
UmVjTnVtPjI2ODwvUmVjTnVtPjxEaXNwbGF5VGV4dD4oMTU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BE2169">
              <w:instrText xml:space="preserve"> ADDIN EN.CITE </w:instrText>
            </w:r>
            <w:r w:rsidR="00BE2169">
              <w:fldChar w:fldCharType="begin">
                <w:fldData xml:space="preserve">PEVuZE5vdGU+PENpdGU+PEF1dGhvcj5MZW56aW5pPC9BdXRob3I+PFllYXI+MjAxMDwvWWVhcj48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</w:fldData>
              </w:fldChar>
            </w:r>
            <w:r w:rsidR="00BE2169">
              <w:instrText xml:space="preserve"> ADDIN EN.CITE.DATA </w:instrText>
            </w:r>
            <w:r w:rsidR="00BE2169">
              <w:fldChar w:fldCharType="end"/>
            </w:r>
            <w:r>
              <w:fldChar w:fldCharType="separate"/>
            </w:r>
            <w:r w:rsidR="00BE2169">
              <w:rPr>
                <w:noProof/>
              </w:rPr>
              <w:t>(</w:t>
            </w:r>
            <w:hyperlink w:anchor="_ENREF_15" w:tooltip="Lenzini, 2010 #268" w:history="1">
              <w:r w:rsidR="00BE2169">
                <w:rPr>
                  <w:noProof/>
                </w:rPr>
                <w:t>15</w:t>
              </w:r>
            </w:hyperlink>
            <w:r w:rsidR="00BE2169">
              <w:rPr>
                <w:noProof/>
              </w:rPr>
              <w:t>)</w:t>
            </w:r>
            <w:r>
              <w:fldChar w:fldCharType="end"/>
            </w:r>
          </w:p>
        </w:tc>
        <w:tc>
          <w:tcPr>
            <w:tcW w:w="3135" w:type="dxa"/>
          </w:tcPr>
          <w:p w14:paraId="7BC94729" w14:textId="611B8D21" w:rsidR="00654977" w:rsidRDefault="00654977" w:rsidP="00BE2169">
            <w:r>
              <w:t xml:space="preserve">COAG </w:t>
            </w:r>
            <w:r>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instrText xml:space="preserve"> ADDIN EN.CITE </w:instrText>
            </w:r>
            <w:r w:rsidR="00BE2169">
              <w:fldChar w:fldCharType="begin">
                <w:fldData xml:space="preserve">PEVuZE5vdGU+PENpdGU+PEF1dGhvcj5LaW1tZWw8L0F1dGhvcj48WWVhcj4yMDEzPC9ZZWFyPjxS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</w:fldData>
              </w:fldChar>
            </w:r>
            <w:r w:rsidR="00BE2169">
              <w:instrText xml:space="preserve"> ADDIN EN.CITE.DATA </w:instrText>
            </w:r>
            <w:r w:rsidR="00BE2169">
              <w:fldChar w:fldCharType="end"/>
            </w:r>
            <w:r>
              <w:fldChar w:fldCharType="separate"/>
            </w:r>
            <w:r w:rsidR="00BE2169">
              <w:rPr>
                <w:noProof/>
              </w:rPr>
              <w:t>(</w:t>
            </w:r>
            <w:hyperlink w:anchor="_ENREF_153" w:tooltip="Kimmel, 2013 #211" w:history="1">
              <w:r w:rsidR="00BE2169">
                <w:rPr>
                  <w:noProof/>
                </w:rPr>
                <w:t>153</w:t>
              </w:r>
            </w:hyperlink>
            <w:r w:rsidR="00BE2169">
              <w:rPr>
                <w:noProof/>
              </w:rPr>
              <w:t>)</w:t>
            </w:r>
            <w:r>
              <w:fldChar w:fldCharType="end"/>
            </w:r>
          </w:p>
        </w:tc>
        <w:tc>
          <w:tcPr>
            <w:tcW w:w="7200" w:type="dxa"/>
          </w:tcPr>
          <w:p w14:paraId="73BBF57D" w14:textId="1AE28942" w:rsidR="00654977" w:rsidRDefault="00654977" w:rsidP="00680112">
            <w:r>
              <w:t>Used to determine dose revision on day 4, 5, or both of therapy</w:t>
            </w:r>
          </w:p>
        </w:tc>
      </w:tr>
      <w:tr w:rsidR="00654977" w14:paraId="775990FB" w14:textId="77777777" w:rsidTr="00680112">
        <w:tc>
          <w:tcPr>
            <w:tcW w:w="2710" w:type="dxa"/>
            <w:vMerge/>
          </w:tcPr>
          <w:p w14:paraId="181E2D94" w14:textId="77777777" w:rsidR="00654977" w:rsidRDefault="00654977" w:rsidP="00680112"/>
        </w:tc>
        <w:tc>
          <w:tcPr>
            <w:tcW w:w="3135" w:type="dxa"/>
          </w:tcPr>
          <w:p w14:paraId="58C74C73" w14:textId="302769F6" w:rsidR="00654977" w:rsidRDefault="00654977" w:rsidP="00BE2169">
            <w:r>
              <w:t xml:space="preserve">EU-PACT </w:t>
            </w:r>
            <w:r>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 </w:instrText>
            </w:r>
            <w:r w:rsidR="00BE2169">
              <w:fldChar w:fldCharType="begin">
                <w:fldData xml:space="preserve">PEVuZE5vdGU+PENpdGU+PEF1dGhvcj5QaXJtb2hhbWVkPC9BdXRob3I+PFllYXI+MjAxMzwvWWVh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aGFybWFjb2dlbmV0aWNzPC9rZXl3b3JkPjxrZXl3b3JkPlZlbm91cyBU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</w:fldData>
              </w:fldChar>
            </w:r>
            <w:r w:rsidR="00BE2169">
              <w:instrText xml:space="preserve"> ADDIN EN.CITE.DATA </w:instrText>
            </w:r>
            <w:r w:rsidR="00BE2169">
              <w:fldChar w:fldCharType="end"/>
            </w:r>
            <w:r>
              <w:fldChar w:fldCharType="separate"/>
            </w:r>
            <w:r w:rsidR="00BE2169">
              <w:rPr>
                <w:noProof/>
              </w:rPr>
              <w:t>(</w:t>
            </w:r>
            <w:hyperlink w:anchor="_ENREF_14" w:tooltip="Pirmohamed, 2013 #205" w:history="1">
              <w:r w:rsidR="00BE2169">
                <w:rPr>
                  <w:noProof/>
                </w:rPr>
                <w:t>14</w:t>
              </w:r>
            </w:hyperlink>
            <w:r w:rsidR="00BE2169">
              <w:rPr>
                <w:noProof/>
              </w:rPr>
              <w:t>)</w:t>
            </w:r>
            <w:r>
              <w:fldChar w:fldCharType="end"/>
            </w:r>
          </w:p>
        </w:tc>
        <w:tc>
          <w:tcPr>
            <w:tcW w:w="7200" w:type="dxa"/>
          </w:tcPr>
          <w:p w14:paraId="70CCAEC4" w14:textId="653F212F" w:rsidR="00654977" w:rsidRDefault="00654977" w:rsidP="007149BA">
            <w:r>
              <w:t>Modified version (by removing diabetes, African origin, stroke, and fluvastatin use) used to determine dose revision on days 4-5 therapy based on the INR value on day 4.</w:t>
            </w:r>
          </w:p>
        </w:tc>
      </w:tr>
    </w:tbl>
    <w:p w14:paraId="4E961C90" w14:textId="77777777" w:rsidR="00081964" w:rsidRPr="00081964" w:rsidRDefault="00081964" w:rsidP="00081964">
      <w:pPr>
        <w:rPr>
          <w:rFonts w:cs="Times New Roman"/>
          <w:szCs w:val="24"/>
        </w:rPr>
        <w:sectPr w:rsidR="00081964" w:rsidRPr="00081964" w:rsidSect="003F1728">
          <w:pgSz w:w="15840" w:h="12240" w:orient="landscape"/>
          <w:pgMar w:top="1440" w:right="1440" w:bottom="1440" w:left="1440" w:header="720" w:footer="720" w:gutter="0"/>
          <w:cols w:space="720"/>
          <w:docGrid w:linePitch="360"/>
        </w:sectPr>
      </w:pPr>
    </w:p>
    <w:p w14:paraId="3866EF67" w14:textId="3ED04716" w:rsidR="003F1728" w:rsidRPr="003F1728" w:rsidRDefault="003F1728" w:rsidP="003F1728">
      <w:pPr>
        <w:spacing w:after="200"/>
        <w:rPr>
          <w:rFonts w:cs="Times New Roman"/>
          <w:b/>
          <w:szCs w:val="24"/>
        </w:rPr>
      </w:pPr>
    </w:p>
    <w:p w14:paraId="40B286EB" w14:textId="55FEEA93" w:rsidR="008571AD" w:rsidRPr="008571AD" w:rsidRDefault="008571AD" w:rsidP="008571AD">
      <w:pPr>
        <w:pStyle w:val="Heading1"/>
      </w:pPr>
      <w:bookmarkStart w:id="27" w:name="_Toc445803014"/>
      <w:bookmarkStart w:id="28" w:name="_Toc467238962"/>
      <w:r w:rsidRPr="008571AD">
        <w:t xml:space="preserve">Supplemental Table </w:t>
      </w:r>
      <w:r w:rsidR="00654977" w:rsidRPr="008571AD">
        <w:t>S</w:t>
      </w:r>
      <w:r w:rsidR="00654977">
        <w:t>6</w:t>
      </w:r>
      <w:r w:rsidRPr="008571AD">
        <w:t>. Additional findings with weak/moderate evidence linking other genes/variants to warfarin phenotype (not part of recommendation)</w:t>
      </w:r>
      <w:bookmarkEnd w:id="27"/>
      <w:bookmarkEnd w:id="28"/>
    </w:p>
    <w:tbl>
      <w:tblPr>
        <w:tblStyle w:val="LightShading1"/>
        <w:tblW w:w="12330" w:type="dxa"/>
        <w:tblInd w:w="-72" w:type="dxa"/>
        <w:tblLook w:val="04A0" w:firstRow="1" w:lastRow="0" w:firstColumn="1" w:lastColumn="0" w:noHBand="0" w:noVBand="1"/>
      </w:tblPr>
      <w:tblGrid>
        <w:gridCol w:w="72"/>
        <w:gridCol w:w="1638"/>
        <w:gridCol w:w="7272"/>
        <w:gridCol w:w="3348"/>
      </w:tblGrid>
      <w:tr w:rsidR="008571AD" w:rsidRPr="0096439D" w14:paraId="3694E2B3" w14:textId="77777777" w:rsidTr="0096439D">
        <w:trPr>
          <w:gridBefore w:val="1"/>
          <w:cnfStyle w:val="100000000000" w:firstRow="1" w:lastRow="0" w:firstColumn="0" w:lastColumn="0" w:oddVBand="0" w:evenVBand="0" w:oddHBand="0"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7540D86D"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Type of experimental model</w:t>
            </w:r>
          </w:p>
        </w:tc>
        <w:tc>
          <w:tcPr>
            <w:tcW w:w="7272" w:type="dxa"/>
          </w:tcPr>
          <w:p w14:paraId="53BBC901" w14:textId="77777777" w:rsidR="008571AD" w:rsidRPr="0096439D" w:rsidRDefault="008571AD" w:rsidP="008571AD">
            <w:pPr>
              <w:spacing w:after="20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Major findings</w:t>
            </w:r>
          </w:p>
        </w:tc>
        <w:tc>
          <w:tcPr>
            <w:tcW w:w="3348" w:type="dxa"/>
          </w:tcPr>
          <w:p w14:paraId="661B0B7F" w14:textId="77777777" w:rsidR="008571AD" w:rsidRPr="0096439D" w:rsidRDefault="008571AD" w:rsidP="008571AD">
            <w:pPr>
              <w:spacing w:after="20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References</w:t>
            </w:r>
          </w:p>
        </w:tc>
      </w:tr>
      <w:tr w:rsidR="008571AD" w:rsidRPr="0096439D" w14:paraId="3B17EA49"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08C9C585"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In vitro</w:t>
            </w:r>
          </w:p>
        </w:tc>
        <w:tc>
          <w:tcPr>
            <w:tcW w:w="7272" w:type="dxa"/>
          </w:tcPr>
          <w:p w14:paraId="3FAB46A6"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CYP2C9*12</w:t>
            </w:r>
            <w:r w:rsidRPr="0096439D">
              <w:rPr>
                <w:rFonts w:ascii="Times New Roman" w:eastAsia="Times New Roman" w:hAnsi="Times New Roman" w:cs="Times New Roman"/>
                <w:color w:val="000000"/>
                <w:lang w:eastAsia="zh-CN"/>
              </w:rPr>
              <w:t xml:space="preserve"> allele is associated decreased enzyme activity.</w:t>
            </w:r>
          </w:p>
        </w:tc>
        <w:tc>
          <w:tcPr>
            <w:tcW w:w="3348" w:type="dxa"/>
          </w:tcPr>
          <w:p w14:paraId="28C22526" w14:textId="74CA2155" w:rsidR="008571AD" w:rsidRPr="0096439D" w:rsidRDefault="008571AD" w:rsidP="00BE2169">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O’Brien, </w:t>
            </w:r>
            <w:r w:rsidRPr="0096439D">
              <w:rPr>
                <w:rFonts w:ascii="Times New Roman" w:eastAsia="Times New Roman" w:hAnsi="Times New Roman" w:cs="Times New Roman"/>
                <w:i/>
                <w:color w:val="000000"/>
                <w:lang w:eastAsia="zh-CN"/>
              </w:rPr>
              <w:t xml:space="preserve">et al. </w:t>
            </w:r>
            <w:r w:rsidR="0096439D">
              <w:rPr>
                <w:rFonts w:ascii="Times New Roman" w:eastAsia="Times New Roman" w:hAnsi="Times New Roman" w:cs="Times New Roman"/>
                <w:color w:val="000000"/>
                <w:lang w:eastAsia="zh-CN"/>
              </w:rPr>
              <w:t xml:space="preserve">(2013) </w:t>
            </w:r>
            <w:r w:rsidRPr="0096439D">
              <w:rPr>
                <w:rFonts w:eastAsia="Times New Roman" w:cs="Times New Roman"/>
                <w:color w:val="000000"/>
                <w:lang w:eastAsia="zh-CN"/>
              </w:rPr>
              <w:fldChar w:fldCharType="begin">
                <w:fldData xml:space="preserve">PEVuZE5vdGU+PENpdGU+PEF1dGhvcj5PJmFwb3M7QnJpZW48L0F1dGhvcj48WWVhcj4yMDEzPC9Z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czLTU8L3BhZ2VzPjx2b2x1bWU+NDI0PC92b2x1bWU+PGVkaXRp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PJmFwb3M7QnJpZW48L0F1dGhvcj48WWVhcj4yMDEzPC9Z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czLTU8L3BhZ2VzPjx2b2x1bWU+NDI0PC92b2x1bWU+PGVkaXRp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56" w:tooltip="O'Brien, 2013 #115" w:history="1">
              <w:r w:rsidR="00BE2169" w:rsidRPr="0096439D">
                <w:rPr>
                  <w:rFonts w:ascii="Times New Roman" w:eastAsia="Times New Roman" w:hAnsi="Times New Roman" w:cs="Times New Roman"/>
                  <w:noProof/>
                  <w:color w:val="000000"/>
                  <w:lang w:eastAsia="zh-CN"/>
                </w:rPr>
                <w:t>156</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0CC1D701" w14:textId="77777777" w:rsidTr="0096439D">
        <w:trPr>
          <w:gridBefore w:val="1"/>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F83D74D"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1FE76437"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CYP2C9 *1/*57</w:t>
            </w:r>
            <w:r w:rsidRPr="0096439D">
              <w:rPr>
                <w:rFonts w:ascii="Times New Roman" w:eastAsia="Times New Roman" w:hAnsi="Times New Roman" w:cs="Times New Roman"/>
                <w:color w:val="000000"/>
                <w:lang w:eastAsia="zh-CN"/>
              </w:rPr>
              <w:t xml:space="preserve"> is associated with hyper sensitivity to coumarin anticoagulants with multiple bleeding episodes and supra-elevated International Normalized Ratios.</w:t>
            </w:r>
          </w:p>
        </w:tc>
        <w:tc>
          <w:tcPr>
            <w:tcW w:w="3348" w:type="dxa"/>
          </w:tcPr>
          <w:p w14:paraId="0AFC5126" w14:textId="6ECCC51C" w:rsidR="008571AD" w:rsidRPr="0096439D" w:rsidRDefault="008571AD" w:rsidP="00BE2169">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Nahar, </w:t>
            </w:r>
            <w:r w:rsidRPr="0096439D">
              <w:rPr>
                <w:rFonts w:ascii="Times New Roman" w:eastAsia="Times New Roman" w:hAnsi="Times New Roman" w:cs="Times New Roman"/>
                <w:i/>
                <w:color w:val="000000"/>
                <w:lang w:eastAsia="zh-CN"/>
              </w:rPr>
              <w:t xml:space="preserve">et al. </w:t>
            </w:r>
            <w:r w:rsidR="0096439D">
              <w:rPr>
                <w:rFonts w:ascii="Times New Roman" w:eastAsia="Times New Roman" w:hAnsi="Times New Roman" w:cs="Times New Roman"/>
                <w:color w:val="000000"/>
                <w:lang w:eastAsia="zh-CN"/>
              </w:rPr>
              <w:t xml:space="preserve">(2013) </w:t>
            </w:r>
            <w:r w:rsidRPr="0096439D">
              <w:rPr>
                <w:rFonts w:eastAsia="Times New Roman" w:cs="Times New Roman"/>
                <w:color w:val="000000"/>
                <w:lang w:eastAsia="zh-CN"/>
              </w:rPr>
              <w:fldChar w:fldCharType="begin">
                <w:fldData xml:space="preserve">PEVuZE5vdGU+PENpdGU+PEF1dGhvcj5OYWhhcjwvQXV0aG9yPjxZZWFyPjIwMTM8L1llYXI+PFJl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OYWhhcjwvQXV0aG9yPjxZZWFyPjIwMTM8L1llYXI+PFJl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57" w:tooltip="Nahar, 2013 #116" w:history="1">
              <w:r w:rsidR="00BE2169" w:rsidRPr="0096439D">
                <w:rPr>
                  <w:rFonts w:ascii="Times New Roman" w:eastAsia="Times New Roman" w:hAnsi="Times New Roman" w:cs="Times New Roman"/>
                  <w:noProof/>
                  <w:color w:val="000000"/>
                  <w:lang w:eastAsia="zh-CN"/>
                </w:rPr>
                <w:t>157</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54C0F3BA"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0361FDAF"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Clinical</w:t>
            </w:r>
          </w:p>
        </w:tc>
        <w:tc>
          <w:tcPr>
            <w:tcW w:w="7272" w:type="dxa"/>
          </w:tcPr>
          <w:p w14:paraId="614DDE84"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lang w:eastAsia="zh-CN"/>
              </w:rPr>
            </w:pPr>
            <w:r w:rsidRPr="0096439D">
              <w:rPr>
                <w:rFonts w:ascii="Times New Roman" w:eastAsia="Times New Roman" w:hAnsi="Times New Roman" w:cs="Times New Roman"/>
                <w:lang w:eastAsia="zh-CN"/>
              </w:rPr>
              <w:t>CYP2C9 rs17847036 GG genotype is associated with low dosage requirements in Indonesians</w:t>
            </w:r>
          </w:p>
        </w:tc>
        <w:tc>
          <w:tcPr>
            <w:tcW w:w="3348" w:type="dxa"/>
          </w:tcPr>
          <w:p w14:paraId="035E53C9" w14:textId="7EB365C9" w:rsidR="008571AD" w:rsidRPr="0096439D" w:rsidRDefault="008571AD" w:rsidP="00BE2169">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Suriapranata, </w:t>
            </w:r>
            <w:r w:rsidRPr="0096439D">
              <w:rPr>
                <w:rFonts w:ascii="Times New Roman" w:eastAsia="Times New Roman" w:hAnsi="Times New Roman" w:cs="Times New Roman"/>
                <w:i/>
                <w:color w:val="000000"/>
                <w:lang w:eastAsia="zh-CN"/>
              </w:rPr>
              <w:t xml:space="preserve">et al. </w:t>
            </w:r>
            <w:r w:rsidR="0096439D">
              <w:rPr>
                <w:rFonts w:ascii="Times New Roman" w:eastAsia="Times New Roman" w:hAnsi="Times New Roman" w:cs="Times New Roman"/>
                <w:color w:val="000000"/>
                <w:lang w:eastAsia="zh-CN"/>
              </w:rPr>
              <w:t xml:space="preserve">(2011) </w:t>
            </w:r>
            <w:r w:rsidRPr="0096439D">
              <w:rPr>
                <w:rFonts w:eastAsia="Times New Roman" w:cs="Times New Roman"/>
                <w:color w:val="000000"/>
                <w:lang w:eastAsia="zh-CN"/>
              </w:rPr>
              <w:fldChar w:fldCharType="begin">
                <w:fldData xml:space="preserve">PEVuZE5vdGU+PENpdGU+PEF1dGhvcj5TdXJpYXByYW5hdGE8L0F1dGhvcj48WWVhcj4yMDExPC9Z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gwPC9wYWdlcz48dm9sdW1lPjEyPC92b2x1bWU+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TdXJpYXByYW5hdGE8L0F1dGhvcj48WWVhcj4yMDExPC9Z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gwPC9wYWdlcz48dm9sdW1lPjEyPC92b2x1bWU+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22" w:tooltip="Suriapranata, 2011 #137" w:history="1">
              <w:r w:rsidR="00BE2169" w:rsidRPr="00BE2169">
                <w:rPr>
                  <w:rFonts w:ascii="Times New Roman" w:eastAsia="Times New Roman" w:hAnsi="Times New Roman" w:cs="Times New Roman"/>
                  <w:noProof/>
                  <w:color w:val="000000"/>
                  <w:lang w:eastAsia="zh-CN"/>
                </w:rPr>
                <w:t>122</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4F4150F8" w14:textId="77777777" w:rsidTr="0096439D">
        <w:trPr>
          <w:gridBefore w:val="1"/>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0952F8C5"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Clinical</w:t>
            </w:r>
          </w:p>
        </w:tc>
        <w:tc>
          <w:tcPr>
            <w:tcW w:w="7272" w:type="dxa"/>
          </w:tcPr>
          <w:p w14:paraId="4F1E5B02"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lang w:eastAsia="zh-CN"/>
              </w:rPr>
            </w:pPr>
            <w:r w:rsidRPr="0096439D">
              <w:rPr>
                <w:rFonts w:ascii="Times New Roman" w:eastAsia="Times New Roman" w:hAnsi="Times New Roman" w:cs="Times New Roman"/>
                <w:lang w:eastAsia="zh-CN"/>
              </w:rPr>
              <w:t xml:space="preserve">Chinese patients carrying the </w:t>
            </w:r>
            <w:r w:rsidRPr="0096439D">
              <w:rPr>
                <w:rFonts w:ascii="Times New Roman" w:eastAsia="Times New Roman" w:hAnsi="Times New Roman" w:cs="Times New Roman"/>
                <w:i/>
                <w:lang w:eastAsia="zh-CN"/>
              </w:rPr>
              <w:t>CYP2C9</w:t>
            </w:r>
            <w:r w:rsidRPr="0096439D">
              <w:rPr>
                <w:rFonts w:ascii="Times New Roman" w:eastAsia="Times New Roman" w:hAnsi="Times New Roman" w:cs="Times New Roman"/>
                <w:lang w:eastAsia="zh-CN"/>
              </w:rPr>
              <w:t xml:space="preserve"> rs1057910AA genotype need higher warfarin doses.</w:t>
            </w:r>
          </w:p>
        </w:tc>
        <w:tc>
          <w:tcPr>
            <w:tcW w:w="3348" w:type="dxa"/>
          </w:tcPr>
          <w:p w14:paraId="5A963377" w14:textId="1789B1CF" w:rsidR="008571AD" w:rsidRPr="0096439D" w:rsidRDefault="008571AD" w:rsidP="00BE2169">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 xml:space="preserve">Liang, </w:t>
            </w:r>
            <w:r w:rsidRPr="0096439D">
              <w:rPr>
                <w:rFonts w:ascii="Times New Roman" w:eastAsia="Times New Roman" w:hAnsi="Times New Roman" w:cs="Times New Roman"/>
                <w:i/>
                <w:lang w:eastAsia="zh-CN"/>
              </w:rPr>
              <w:t xml:space="preserve">et al. </w:t>
            </w:r>
            <w:r w:rsidR="0096439D">
              <w:rPr>
                <w:rFonts w:ascii="Times New Roman" w:eastAsia="Times New Roman" w:hAnsi="Times New Roman" w:cs="Times New Roman"/>
                <w:lang w:eastAsia="zh-CN"/>
              </w:rPr>
              <w:t xml:space="preserve">(2013) </w:t>
            </w:r>
            <w:r w:rsidRPr="0096439D">
              <w:rPr>
                <w:rFonts w:eastAsia="Times New Roman" w:cs="Times New Roman"/>
                <w:lang w:eastAsia="zh-CN"/>
              </w:rPr>
              <w:fldChar w:fldCharType="begin">
                <w:fldData xml:space="preserve">PEVuZE5vdGU+PENpdGU+PEF1dGhvcj5MaWFuZzwvQXV0aG9yPjxZZWFyPjIwMTM8L1llYXI+PFJl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==
</w:fldData>
              </w:fldChar>
            </w:r>
            <w:r w:rsidR="00680611" w:rsidRPr="0096439D">
              <w:rPr>
                <w:rFonts w:ascii="Times New Roman" w:eastAsia="Times New Roman" w:hAnsi="Times New Roman" w:cs="Times New Roman"/>
                <w:lang w:eastAsia="zh-CN"/>
              </w:rPr>
              <w:instrText xml:space="preserve"> ADDIN EN.CITE </w:instrText>
            </w:r>
            <w:r w:rsidR="00680611" w:rsidRPr="0096439D">
              <w:rPr>
                <w:rFonts w:eastAsia="Times New Roman" w:cs="Times New Roman"/>
                <w:lang w:eastAsia="zh-CN"/>
              </w:rPr>
              <w:fldChar w:fldCharType="begin">
                <w:fldData xml:space="preserve">PEVuZE5vdGU+PENpdGU+PEF1dGhvcj5MaWFuZzwvQXV0aG9yPjxZZWFyPjIwMTM8L1llYXI+PFJl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==
</w:fldData>
              </w:fldChar>
            </w:r>
            <w:r w:rsidR="00680611" w:rsidRPr="0096439D">
              <w:rPr>
                <w:rFonts w:ascii="Times New Roman" w:eastAsia="Times New Roman" w:hAnsi="Times New Roman" w:cs="Times New Roman"/>
                <w:lang w:eastAsia="zh-CN"/>
              </w:rPr>
              <w:instrText xml:space="preserve"> ADDIN EN.CITE.DATA </w:instrText>
            </w:r>
            <w:r w:rsidR="00680611" w:rsidRPr="0096439D">
              <w:rPr>
                <w:rFonts w:eastAsia="Times New Roman" w:cs="Times New Roman"/>
                <w:lang w:eastAsia="zh-CN"/>
              </w:rPr>
            </w:r>
            <w:r w:rsidR="00680611" w:rsidRPr="0096439D">
              <w:rPr>
                <w:rFonts w:eastAsia="Times New Roman" w:cs="Times New Roman"/>
                <w:lang w:eastAsia="zh-CN"/>
              </w:rPr>
              <w:fldChar w:fldCharType="end"/>
            </w:r>
            <w:r w:rsidRPr="0096439D">
              <w:rPr>
                <w:rFonts w:eastAsia="Times New Roman" w:cs="Times New Roman"/>
                <w:lang w:eastAsia="zh-CN"/>
              </w:rPr>
            </w:r>
            <w:r w:rsidRPr="0096439D">
              <w:rPr>
                <w:rFonts w:eastAsia="Times New Roman" w:cs="Times New Roman"/>
                <w:lang w:eastAsia="zh-CN"/>
              </w:rPr>
              <w:fldChar w:fldCharType="separate"/>
            </w:r>
            <w:r w:rsidR="00680611" w:rsidRPr="0096439D">
              <w:rPr>
                <w:rFonts w:ascii="Times New Roman" w:eastAsia="Times New Roman" w:hAnsi="Times New Roman" w:cs="Times New Roman"/>
                <w:noProof/>
                <w:lang w:eastAsia="zh-CN"/>
              </w:rPr>
              <w:t>(</w:t>
            </w:r>
            <w:hyperlink w:anchor="_ENREF_158" w:tooltip="Liang, 2013 #112" w:history="1">
              <w:r w:rsidR="00BE2169" w:rsidRPr="0096439D">
                <w:rPr>
                  <w:rFonts w:ascii="Times New Roman" w:eastAsia="Times New Roman" w:hAnsi="Times New Roman" w:cs="Times New Roman"/>
                  <w:noProof/>
                  <w:lang w:eastAsia="zh-CN"/>
                </w:rPr>
                <w:t>158</w:t>
              </w:r>
            </w:hyperlink>
            <w:r w:rsidR="00680611" w:rsidRPr="0096439D">
              <w:rPr>
                <w:rFonts w:ascii="Times New Roman" w:eastAsia="Times New Roman" w:hAnsi="Times New Roman" w:cs="Times New Roman"/>
                <w:noProof/>
                <w:lang w:eastAsia="zh-CN"/>
              </w:rPr>
              <w:t>)</w:t>
            </w:r>
            <w:r w:rsidRPr="0096439D">
              <w:rPr>
                <w:rFonts w:eastAsia="Times New Roman" w:cs="Times New Roman"/>
                <w:lang w:eastAsia="zh-CN"/>
              </w:rPr>
              <w:fldChar w:fldCharType="end"/>
            </w:r>
          </w:p>
        </w:tc>
      </w:tr>
      <w:tr w:rsidR="008571AD" w:rsidRPr="0096439D" w14:paraId="7A140F14"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7CC13C9"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Clinical</w:t>
            </w:r>
          </w:p>
        </w:tc>
        <w:tc>
          <w:tcPr>
            <w:tcW w:w="7272" w:type="dxa"/>
          </w:tcPr>
          <w:p w14:paraId="0B1FC9C2"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lang w:eastAsia="zh-CN"/>
              </w:rPr>
            </w:pPr>
            <w:r w:rsidRPr="0096439D">
              <w:rPr>
                <w:rFonts w:ascii="Times New Roman" w:hAnsi="Times New Roman" w:cs="Times New Roman"/>
                <w:i/>
              </w:rPr>
              <w:t>VKORC1-8191</w:t>
            </w:r>
            <w:r w:rsidRPr="0096439D">
              <w:rPr>
                <w:rFonts w:ascii="Times New Roman" w:hAnsi="Times New Roman" w:cs="Times New Roman"/>
              </w:rPr>
              <w:t xml:space="preserve"> (rs61162043) </w:t>
            </w:r>
            <w:r w:rsidRPr="0096439D">
              <w:rPr>
                <w:rFonts w:ascii="Times New Roman" w:eastAsia="Times New Roman" w:hAnsi="Times New Roman" w:cs="Times New Roman"/>
                <w:lang w:eastAsia="zh-CN"/>
              </w:rPr>
              <w:t>variant is associated with higher warfarin dose in African Americans.</w:t>
            </w:r>
          </w:p>
        </w:tc>
        <w:tc>
          <w:tcPr>
            <w:tcW w:w="3348" w:type="dxa"/>
          </w:tcPr>
          <w:p w14:paraId="5D8BD2BE" w14:textId="33E52CB6" w:rsidR="008571AD" w:rsidRPr="0096439D"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zh-CN"/>
              </w:rPr>
            </w:pPr>
            <w:r w:rsidRPr="0096439D">
              <w:rPr>
                <w:rFonts w:ascii="Times New Roman" w:eastAsia="Times New Roman" w:hAnsi="Times New Roman" w:cs="Times New Roman"/>
                <w:lang w:eastAsia="zh-CN"/>
              </w:rPr>
              <w:t xml:space="preserve">Perera, </w:t>
            </w:r>
            <w:r w:rsidRPr="0096439D">
              <w:rPr>
                <w:rFonts w:ascii="Times New Roman" w:eastAsia="Times New Roman" w:hAnsi="Times New Roman" w:cs="Times New Roman"/>
                <w:i/>
                <w:lang w:eastAsia="zh-CN"/>
              </w:rPr>
              <w:t xml:space="preserve">et al. </w:t>
            </w:r>
            <w:r w:rsidR="0096439D">
              <w:rPr>
                <w:rFonts w:ascii="Times New Roman" w:eastAsia="Times New Roman" w:hAnsi="Times New Roman" w:cs="Times New Roman"/>
                <w:lang w:eastAsia="zh-CN"/>
              </w:rPr>
              <w:t xml:space="preserve">(2011) </w:t>
            </w:r>
            <w:r w:rsidRPr="0096439D">
              <w:rPr>
                <w:rFonts w:eastAsia="Times New Roman" w:cs="Times New Roman"/>
                <w:lang w:eastAsia="zh-CN"/>
              </w:rPr>
              <w:fldChar w:fldCharType="begin">
                <w:fldData xml:space="preserve">PEVuZE5vdGU+PENpdGU+PEF1dGhvcj5QZXJlcmE8L0F1dGhvcj48WWVhcj4yMDExPC9ZZWFyPjxS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</w:fldData>
              </w:fldChar>
            </w:r>
            <w:r w:rsidR="00BE2169">
              <w:rPr>
                <w:rFonts w:eastAsia="Times New Roman" w:cs="Times New Roman"/>
                <w:lang w:eastAsia="zh-CN"/>
              </w:rPr>
              <w:instrText xml:space="preserve"> ADDIN EN.CITE </w:instrText>
            </w:r>
            <w:r w:rsidR="00BE2169">
              <w:rPr>
                <w:rFonts w:eastAsia="Times New Roman" w:cs="Times New Roman"/>
                <w:lang w:eastAsia="zh-CN"/>
              </w:rPr>
              <w:fldChar w:fldCharType="begin">
                <w:fldData xml:space="preserve">PEVuZE5vdGU+PENpdGU+PEF1dGhvcj5QZXJlcmE8L0F1dGhvcj48WWVhcj4yMDExPC9ZZWFyPjxS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</w:fldData>
              </w:fldChar>
            </w:r>
            <w:r w:rsidR="00BE2169">
              <w:rPr>
                <w:rFonts w:eastAsia="Times New Roman" w:cs="Times New Roman"/>
                <w:lang w:eastAsia="zh-CN"/>
              </w:rPr>
              <w:instrText xml:space="preserve"> ADDIN EN.CITE.DATA </w:instrText>
            </w:r>
            <w:r w:rsidR="00BE2169">
              <w:rPr>
                <w:rFonts w:eastAsia="Times New Roman" w:cs="Times New Roman"/>
                <w:lang w:eastAsia="zh-CN"/>
              </w:rPr>
            </w:r>
            <w:r w:rsidR="00BE2169">
              <w:rPr>
                <w:rFonts w:eastAsia="Times New Roman" w:cs="Times New Roman"/>
                <w:lang w:eastAsia="zh-CN"/>
              </w:rPr>
              <w:fldChar w:fldCharType="end"/>
            </w:r>
            <w:r w:rsidRPr="0096439D">
              <w:rPr>
                <w:rFonts w:eastAsia="Times New Roman" w:cs="Times New Roman"/>
                <w:lang w:eastAsia="zh-CN"/>
              </w:rPr>
              <w:fldChar w:fldCharType="separate"/>
            </w:r>
            <w:r w:rsidR="00BE2169" w:rsidRPr="00BE2169">
              <w:rPr>
                <w:rFonts w:ascii="Times New Roman" w:eastAsia="Times New Roman" w:hAnsi="Times New Roman" w:cs="Times New Roman"/>
                <w:noProof/>
                <w:lang w:eastAsia="zh-CN"/>
              </w:rPr>
              <w:t>(</w:t>
            </w:r>
            <w:hyperlink w:anchor="_ENREF_114" w:tooltip="Perera, 2011 #27" w:history="1">
              <w:r w:rsidR="00BE2169" w:rsidRPr="00BE2169">
                <w:rPr>
                  <w:rFonts w:ascii="Times New Roman" w:eastAsia="Times New Roman" w:hAnsi="Times New Roman" w:cs="Times New Roman"/>
                  <w:noProof/>
                  <w:lang w:eastAsia="zh-CN"/>
                </w:rPr>
                <w:t>114</w:t>
              </w:r>
            </w:hyperlink>
            <w:r w:rsidR="00BE2169" w:rsidRPr="00BE2169">
              <w:rPr>
                <w:rFonts w:ascii="Times New Roman" w:eastAsia="Times New Roman" w:hAnsi="Times New Roman" w:cs="Times New Roman"/>
                <w:noProof/>
                <w:lang w:eastAsia="zh-CN"/>
              </w:rPr>
              <w:t>)</w:t>
            </w:r>
            <w:r w:rsidRPr="0096439D">
              <w:rPr>
                <w:rFonts w:eastAsia="Times New Roman" w:cs="Times New Roman"/>
                <w:lang w:eastAsia="zh-CN"/>
              </w:rPr>
              <w:fldChar w:fldCharType="end"/>
            </w:r>
          </w:p>
          <w:p w14:paraId="5820B6DD"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8571AD" w:rsidRPr="0096439D" w14:paraId="3A16B2CC" w14:textId="77777777" w:rsidTr="0096439D">
        <w:trPr>
          <w:gridBefore w:val="1"/>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6E936773" w14:textId="77777777" w:rsidR="008571AD" w:rsidRPr="0096439D" w:rsidRDefault="008571AD" w:rsidP="008571AD">
            <w:pPr>
              <w:spacing w:after="190"/>
              <w:rPr>
                <w:rFonts w:ascii="Times New Roman" w:eastAsia="Times New Roman" w:hAnsi="Times New Roman" w:cs="Times New Roman"/>
                <w:lang w:eastAsia="zh-CN"/>
              </w:rPr>
            </w:pPr>
            <w:r w:rsidRPr="0096439D">
              <w:rPr>
                <w:rFonts w:ascii="Times New Roman" w:eastAsia="Times New Roman" w:hAnsi="Times New Roman" w:cs="Times New Roman"/>
                <w:lang w:eastAsia="zh-CN"/>
              </w:rPr>
              <w:t xml:space="preserve">Clinical </w:t>
            </w:r>
          </w:p>
          <w:p w14:paraId="27F4AA47" w14:textId="77777777" w:rsidR="008571AD" w:rsidRPr="0096439D" w:rsidRDefault="008571AD" w:rsidP="008571AD">
            <w:pPr>
              <w:spacing w:after="190"/>
              <w:rPr>
                <w:rFonts w:ascii="Times New Roman" w:eastAsia="Times New Roman" w:hAnsi="Times New Roman" w:cs="Times New Roman"/>
                <w:lang w:eastAsia="zh-CN"/>
              </w:rPr>
            </w:pPr>
          </w:p>
          <w:p w14:paraId="7035373D" w14:textId="77777777" w:rsidR="008571AD" w:rsidRPr="0096439D" w:rsidRDefault="008571AD" w:rsidP="008571AD">
            <w:pPr>
              <w:spacing w:after="200"/>
              <w:rPr>
                <w:rFonts w:ascii="Times New Roman" w:eastAsia="Times New Roman" w:hAnsi="Times New Roman" w:cs="Times New Roman"/>
                <w:color w:val="000000"/>
                <w:lang w:eastAsia="zh-CN"/>
              </w:rPr>
            </w:pPr>
          </w:p>
        </w:tc>
        <w:tc>
          <w:tcPr>
            <w:tcW w:w="7272" w:type="dxa"/>
          </w:tcPr>
          <w:p w14:paraId="44950A02"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lang w:eastAsia="zh-CN"/>
              </w:rPr>
            </w:pPr>
            <w:r w:rsidRPr="0096439D">
              <w:rPr>
                <w:rFonts w:ascii="Times New Roman" w:eastAsia="Times New Roman" w:hAnsi="Times New Roman" w:cs="Times New Roman"/>
                <w:lang w:eastAsia="zh-CN"/>
              </w:rPr>
              <w:t xml:space="preserve">The </w:t>
            </w:r>
            <w:r w:rsidRPr="0096439D">
              <w:rPr>
                <w:rFonts w:ascii="Times New Roman" w:eastAsia="Times New Roman" w:hAnsi="Times New Roman" w:cs="Times New Roman"/>
                <w:i/>
                <w:lang w:eastAsia="zh-CN"/>
              </w:rPr>
              <w:t>VKORC1</w:t>
            </w:r>
            <w:r w:rsidRPr="0096439D">
              <w:rPr>
                <w:rFonts w:ascii="Times New Roman" w:eastAsia="Times New Roman" w:hAnsi="Times New Roman" w:cs="Times New Roman"/>
                <w:lang w:eastAsia="zh-CN"/>
              </w:rPr>
              <w:t xml:space="preserve"> rs17886199 A-allele is associated with lower warfarin dose in African Americans, independent of the </w:t>
            </w:r>
            <w:r w:rsidRPr="0096439D">
              <w:rPr>
                <w:rFonts w:ascii="Times New Roman" w:eastAsia="Times New Roman" w:hAnsi="Times New Roman" w:cs="Times New Roman"/>
                <w:i/>
                <w:lang w:eastAsia="zh-CN"/>
              </w:rPr>
              <w:t>VKORC1 1173C&gt;T</w:t>
            </w:r>
            <w:r w:rsidRPr="0096439D">
              <w:rPr>
                <w:rFonts w:ascii="Times New Roman" w:eastAsia="Times New Roman" w:hAnsi="Times New Roman" w:cs="Times New Roman"/>
                <w:lang w:eastAsia="zh-CN"/>
              </w:rPr>
              <w:t xml:space="preserve"> and </w:t>
            </w:r>
            <w:r w:rsidRPr="0096439D">
              <w:rPr>
                <w:rFonts w:ascii="Times New Roman" w:eastAsia="Times New Roman" w:hAnsi="Times New Roman" w:cs="Times New Roman"/>
                <w:i/>
                <w:lang w:eastAsia="zh-CN"/>
              </w:rPr>
              <w:t>CYP2C9*2</w:t>
            </w:r>
            <w:r w:rsidRPr="0096439D">
              <w:rPr>
                <w:rFonts w:ascii="Times New Roman" w:eastAsia="Times New Roman" w:hAnsi="Times New Roman" w:cs="Times New Roman"/>
                <w:lang w:eastAsia="zh-CN"/>
              </w:rPr>
              <w:t xml:space="preserve"> and </w:t>
            </w:r>
            <w:r w:rsidRPr="0096439D">
              <w:rPr>
                <w:rFonts w:ascii="Times New Roman" w:eastAsia="Times New Roman" w:hAnsi="Times New Roman" w:cs="Times New Roman"/>
                <w:i/>
                <w:lang w:eastAsia="zh-CN"/>
              </w:rPr>
              <w:t>*3 variants</w:t>
            </w:r>
            <w:r w:rsidRPr="0096439D">
              <w:rPr>
                <w:rFonts w:ascii="Times New Roman" w:eastAsia="Times New Roman" w:hAnsi="Times New Roman" w:cs="Times New Roman"/>
                <w:lang w:eastAsia="zh-CN"/>
              </w:rPr>
              <w:t xml:space="preserve">. </w:t>
            </w:r>
          </w:p>
        </w:tc>
        <w:tc>
          <w:tcPr>
            <w:tcW w:w="3348" w:type="dxa"/>
          </w:tcPr>
          <w:p w14:paraId="24ADC977" w14:textId="6ABD9F9F" w:rsidR="008571AD" w:rsidRPr="0096439D" w:rsidRDefault="008571AD" w:rsidP="00BE2169">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 xml:space="preserve">Schelleman, </w:t>
            </w:r>
            <w:r w:rsidRPr="0096439D">
              <w:rPr>
                <w:rFonts w:ascii="Times New Roman" w:eastAsia="Times New Roman" w:hAnsi="Times New Roman" w:cs="Times New Roman"/>
                <w:i/>
                <w:lang w:eastAsia="zh-CN"/>
              </w:rPr>
              <w:t xml:space="preserve">et al. </w:t>
            </w:r>
            <w:r w:rsidR="0096439D">
              <w:rPr>
                <w:rFonts w:ascii="Times New Roman" w:eastAsia="Times New Roman" w:hAnsi="Times New Roman" w:cs="Times New Roman"/>
                <w:lang w:eastAsia="zh-CN"/>
              </w:rPr>
              <w:t xml:space="preserve">(2010) </w:t>
            </w:r>
            <w:r w:rsidRPr="0096439D">
              <w:rPr>
                <w:rFonts w:eastAsia="Times New Roman" w:cs="Times New Roman"/>
                <w:lang w:eastAsia="zh-CN"/>
              </w:rPr>
              <w:fldChar w:fldCharType="begin">
                <w:fldData xml:space="preserve">PEVuZE5vdGU+PENpdGU+PEF1dGhvcj5TY2hlbGxlbWFuPC9BdXRob3I+PFllYXI+MjAxMDwvWWVh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</w:fldData>
              </w:fldChar>
            </w:r>
            <w:r w:rsidR="00680611" w:rsidRPr="0096439D">
              <w:rPr>
                <w:rFonts w:ascii="Times New Roman" w:eastAsia="Times New Roman" w:hAnsi="Times New Roman" w:cs="Times New Roman"/>
                <w:lang w:eastAsia="zh-CN"/>
              </w:rPr>
              <w:instrText xml:space="preserve"> ADDIN EN.CITE </w:instrText>
            </w:r>
            <w:r w:rsidR="00680611" w:rsidRPr="0096439D">
              <w:rPr>
                <w:rFonts w:eastAsia="Times New Roman" w:cs="Times New Roman"/>
                <w:lang w:eastAsia="zh-CN"/>
              </w:rPr>
              <w:fldChar w:fldCharType="begin">
                <w:fldData xml:space="preserve">PEVuZE5vdGU+PENpdGU+PEF1dGhvcj5TY2hlbGxlbWFuPC9BdXRob3I+PFllYXI+MjAxMDwvWWVh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</w:fldData>
              </w:fldChar>
            </w:r>
            <w:r w:rsidR="00680611" w:rsidRPr="0096439D">
              <w:rPr>
                <w:rFonts w:ascii="Times New Roman" w:eastAsia="Times New Roman" w:hAnsi="Times New Roman" w:cs="Times New Roman"/>
                <w:lang w:eastAsia="zh-CN"/>
              </w:rPr>
              <w:instrText xml:space="preserve"> ADDIN EN.CITE.DATA </w:instrText>
            </w:r>
            <w:r w:rsidR="00680611" w:rsidRPr="0096439D">
              <w:rPr>
                <w:rFonts w:eastAsia="Times New Roman" w:cs="Times New Roman"/>
                <w:lang w:eastAsia="zh-CN"/>
              </w:rPr>
            </w:r>
            <w:r w:rsidR="00680611" w:rsidRPr="0096439D">
              <w:rPr>
                <w:rFonts w:eastAsia="Times New Roman" w:cs="Times New Roman"/>
                <w:lang w:eastAsia="zh-CN"/>
              </w:rPr>
              <w:fldChar w:fldCharType="end"/>
            </w:r>
            <w:r w:rsidRPr="0096439D">
              <w:rPr>
                <w:rFonts w:eastAsia="Times New Roman" w:cs="Times New Roman"/>
                <w:lang w:eastAsia="zh-CN"/>
              </w:rPr>
            </w:r>
            <w:r w:rsidRPr="0096439D">
              <w:rPr>
                <w:rFonts w:eastAsia="Times New Roman" w:cs="Times New Roman"/>
                <w:lang w:eastAsia="zh-CN"/>
              </w:rPr>
              <w:fldChar w:fldCharType="separate"/>
            </w:r>
            <w:r w:rsidR="00680611" w:rsidRPr="0096439D">
              <w:rPr>
                <w:rFonts w:ascii="Times New Roman" w:eastAsia="Times New Roman" w:hAnsi="Times New Roman" w:cs="Times New Roman"/>
                <w:noProof/>
                <w:lang w:eastAsia="zh-CN"/>
              </w:rPr>
              <w:t>(</w:t>
            </w:r>
            <w:hyperlink w:anchor="_ENREF_159" w:tooltip="Schelleman, 2010 #130" w:history="1">
              <w:r w:rsidR="00BE2169" w:rsidRPr="0096439D">
                <w:rPr>
                  <w:rFonts w:ascii="Times New Roman" w:eastAsia="Times New Roman" w:hAnsi="Times New Roman" w:cs="Times New Roman"/>
                  <w:noProof/>
                  <w:lang w:eastAsia="zh-CN"/>
                </w:rPr>
                <w:t>159</w:t>
              </w:r>
            </w:hyperlink>
            <w:r w:rsidR="00680611" w:rsidRPr="0096439D">
              <w:rPr>
                <w:rFonts w:ascii="Times New Roman" w:eastAsia="Times New Roman" w:hAnsi="Times New Roman" w:cs="Times New Roman"/>
                <w:noProof/>
                <w:lang w:eastAsia="zh-CN"/>
              </w:rPr>
              <w:t>)</w:t>
            </w:r>
            <w:r w:rsidRPr="0096439D">
              <w:rPr>
                <w:rFonts w:eastAsia="Times New Roman" w:cs="Times New Roman"/>
                <w:lang w:eastAsia="zh-CN"/>
              </w:rPr>
              <w:fldChar w:fldCharType="end"/>
            </w:r>
          </w:p>
        </w:tc>
      </w:tr>
      <w:tr w:rsidR="008571AD" w:rsidRPr="0096439D" w14:paraId="79E2421E"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13D60A6A"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155A30DE"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CYP4F2</w:t>
            </w:r>
            <w:r w:rsidRPr="0096439D">
              <w:rPr>
                <w:rFonts w:ascii="Times New Roman" w:eastAsia="Times New Roman" w:hAnsi="Times New Roman" w:cs="Times New Roman"/>
                <w:color w:val="000000"/>
                <w:lang w:eastAsia="zh-CN"/>
              </w:rPr>
              <w:t xml:space="preserve"> rs2189784 (but not rs2108622) is associated with time-to-therapeutic international normalized ratio.</w:t>
            </w:r>
          </w:p>
        </w:tc>
        <w:tc>
          <w:tcPr>
            <w:tcW w:w="3348" w:type="dxa"/>
          </w:tcPr>
          <w:p w14:paraId="40117C81" w14:textId="6ACDFDEB" w:rsidR="008571AD" w:rsidRPr="0096439D" w:rsidRDefault="008571AD" w:rsidP="00BE2169">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Zhang, </w:t>
            </w:r>
            <w:r w:rsidRPr="0096439D">
              <w:rPr>
                <w:rFonts w:ascii="Times New Roman" w:eastAsia="Times New Roman" w:hAnsi="Times New Roman" w:cs="Times New Roman"/>
                <w:i/>
                <w:color w:val="000000"/>
                <w:lang w:eastAsia="zh-CN"/>
              </w:rPr>
              <w:t xml:space="preserve">et al. </w:t>
            </w:r>
            <w:r w:rsidR="0096439D">
              <w:rPr>
                <w:rFonts w:ascii="Times New Roman" w:eastAsia="Times New Roman" w:hAnsi="Times New Roman" w:cs="Times New Roman"/>
                <w:color w:val="000000"/>
                <w:lang w:eastAsia="zh-CN"/>
              </w:rPr>
              <w:t xml:space="preserve">(2009) </w:t>
            </w:r>
            <w:r w:rsidRPr="0096439D">
              <w:rPr>
                <w:rFonts w:eastAsia="Times New Roman" w:cs="Times New Roman"/>
                <w:color w:val="000000"/>
                <w:lang w:eastAsia="zh-CN"/>
              </w:rPr>
              <w:fldChar w:fldCharType="begin"/>
            </w:r>
            <w:r w:rsidR="00680611" w:rsidRPr="0096439D">
              <w:rPr>
                <w:rFonts w:ascii="Times New Roman" w:eastAsia="Times New Roman" w:hAnsi="Times New Roman" w:cs="Times New Roman"/>
                <w:color w:val="000000"/>
                <w:lang w:eastAsia="zh-CN"/>
              </w:rPr>
              <w:instrText xml:space="preserve"> ADDIN EN.CITE &lt;EndNote&gt;&lt;Cite&gt;&lt;Author&gt;Zhang&lt;/Author&gt;&lt;Year&gt;2009&lt;/Year&gt;&lt;RecNum&gt;135&lt;/RecNum&gt;&lt;DisplayText&gt;(160)&lt;/DisplayText&gt;&lt;record&gt;&lt;rec-number&gt;135&lt;/rec-number&gt;&lt;foreign-keys&gt;&lt;key app="EN" db-id="ss05wdtz4x59tpeaffpvpvfjde9t9wessdp2" timestamp="1438027047"&gt;135&lt;/key&gt;&lt;/foreign-keys&gt;&lt;ref-type name="Journal Article"&gt;17&lt;/ref-type&gt;&lt;contributors&gt;&lt;authors&gt;&lt;author&gt;Zhang, J. E.&lt;/author&gt;&lt;author&gt;Jorgensen, A. L.&lt;/author&gt;&lt;author&gt;Alfirevic, A.&lt;/author&gt;&lt;author&gt;Williamson, P. R.&lt;/author&gt;&lt;author&gt;Toh, C. H.&lt;/author&gt;&lt;author&gt;Park, B. K.&lt;/author&gt;&lt;author&gt;Pirmohamed, M.&lt;/author&gt;&lt;/authors&gt;&lt;/contributors&gt;&lt;auth-address&gt;Department of Pharmacology and Therapeutics, The University of Liverpool, Royal Liverpool University Hospital, UK.&lt;/auth-address&gt;&lt;titles&gt;&lt;title&gt;Effects of CYP4F2 genetic polymorphisms and haplotypes on clinical outcomes in patients initiated on warfarin therapy&lt;/title&gt;&lt;secondary-title&gt;Pharmacogenet Genomics&lt;/secondary-title&gt;&lt;alt-title&gt;Pharmacogenetics and genomics&lt;/alt-title&gt;&lt;/titles&gt;&lt;periodical&gt;&lt;full-title&gt;Pharmacogenet Genomics&lt;/full-title&gt;&lt;/periodical&gt;&lt;pages&gt;781-9&lt;/pages&gt;&lt;volume&gt;19&lt;/volume&gt;&lt;number&gt;10&lt;/number&gt;&lt;edition&gt;2009/09/11&lt;/edition&gt;&lt;keywords&gt;&lt;keyword&gt;Anticoagulants/*therapeutic use&lt;/keyword&gt;&lt;keyword&gt;Cytochrome P-450 Enzyme System/*genetics/metabolism&lt;/keyword&gt;&lt;keyword&gt;*Haplotypes&lt;/keyword&gt;&lt;keyword&gt;Humans&lt;/keyword&gt;&lt;keyword&gt;*Polymorphism, Genetic&lt;/keyword&gt;&lt;keyword&gt;Warfarin/*therapeutic use&lt;/keyword&gt;&lt;/keywords&gt;&lt;dates&gt;&lt;year&gt;2009&lt;/year&gt;&lt;pub-dates&gt;&lt;date&gt;Oct&lt;/date&gt;&lt;/pub-dates&gt;&lt;/dates&gt;&lt;isbn&gt;1744-6872 (Print)&amp;#xD;1744-6872 (Linking)&lt;/isbn&gt;&lt;accession-num&gt;19741565&lt;/accession-num&gt;&lt;work-type&gt;Research Support, Non-U.S. Gov&amp;apos;t&lt;/work-type&gt;&lt;urls&gt;&lt;related-urls&gt;&lt;url&gt;http://www.ncbi.nlm.nih.gov/pubmed/19741565&lt;/url&gt;&lt;/related-urls&gt;&lt;/urls&gt;&lt;electronic-resource-num&gt;10.1097/FPC.0b013e3283311347&lt;/electronic-resource-num&gt;&lt;language&gt;eng&lt;/language&gt;&lt;/record&gt;&lt;/Cite&gt;&lt;/EndNote&gt;</w:instrText>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0" w:tooltip="Zhang, 2009 #135" w:history="1">
              <w:r w:rsidR="00BE2169" w:rsidRPr="0096439D">
                <w:rPr>
                  <w:rFonts w:ascii="Times New Roman" w:eastAsia="Times New Roman" w:hAnsi="Times New Roman" w:cs="Times New Roman"/>
                  <w:noProof/>
                  <w:color w:val="000000"/>
                  <w:lang w:eastAsia="zh-CN"/>
                </w:rPr>
                <w:t>160</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7886F2FB" w14:textId="77777777" w:rsidTr="00516B41">
        <w:trPr>
          <w:gridBefore w:val="1"/>
          <w:wBefore w:w="72" w:type="dxa"/>
          <w:trHeight w:val="612"/>
        </w:trPr>
        <w:tc>
          <w:tcPr>
            <w:cnfStyle w:val="001000000000" w:firstRow="0" w:lastRow="0" w:firstColumn="1" w:lastColumn="0" w:oddVBand="0" w:evenVBand="0" w:oddHBand="0" w:evenHBand="0" w:firstRowFirstColumn="0" w:firstRowLastColumn="0" w:lastRowFirstColumn="0" w:lastRowLastColumn="0"/>
            <w:tcW w:w="1638" w:type="dxa"/>
            <w:noWrap/>
          </w:tcPr>
          <w:p w14:paraId="780F7042"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lastRenderedPageBreak/>
              <w:t>Clinical</w:t>
            </w:r>
          </w:p>
        </w:tc>
        <w:tc>
          <w:tcPr>
            <w:tcW w:w="7272" w:type="dxa"/>
          </w:tcPr>
          <w:p w14:paraId="03527B75"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Variant rs339097 in </w:t>
            </w:r>
            <w:r w:rsidRPr="0096439D">
              <w:rPr>
                <w:rFonts w:ascii="Times New Roman" w:eastAsia="Times New Roman" w:hAnsi="Times New Roman" w:cs="Times New Roman"/>
                <w:i/>
                <w:color w:val="000000"/>
                <w:lang w:eastAsia="zh-CN"/>
              </w:rPr>
              <w:t>CALU</w:t>
            </w:r>
            <w:r w:rsidRPr="0096439D">
              <w:rPr>
                <w:rFonts w:ascii="Times New Roman" w:eastAsia="Times New Roman" w:hAnsi="Times New Roman" w:cs="Times New Roman"/>
                <w:color w:val="000000"/>
                <w:lang w:eastAsia="zh-CN"/>
              </w:rPr>
              <w:t xml:space="preserve"> predicts higher warfarin dose in African Americans populations.</w:t>
            </w:r>
          </w:p>
        </w:tc>
        <w:tc>
          <w:tcPr>
            <w:tcW w:w="3348" w:type="dxa"/>
          </w:tcPr>
          <w:p w14:paraId="0E56E523" w14:textId="47B67E45" w:rsidR="008571AD" w:rsidRPr="002A59AA"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Voora, </w:t>
            </w:r>
            <w:r w:rsidRPr="002A59AA">
              <w:rPr>
                <w:rFonts w:ascii="Times New Roman" w:eastAsia="Times New Roman" w:hAnsi="Times New Roman" w:cs="Times New Roman"/>
                <w:i/>
                <w:color w:val="000000"/>
                <w:lang w:val="fr-FR" w:eastAsia="zh-CN"/>
              </w:rPr>
              <w:t xml:space="preserve">et al. </w:t>
            </w:r>
            <w:r w:rsidR="0096439D" w:rsidRPr="002A59AA">
              <w:rPr>
                <w:rFonts w:ascii="Times New Roman" w:eastAsia="Times New Roman" w:hAnsi="Times New Roman" w:cs="Times New Roman"/>
                <w:color w:val="000000"/>
                <w:lang w:val="fr-FR" w:eastAsia="zh-CN"/>
              </w:rPr>
              <w:t xml:space="preserve">(2010) </w:t>
            </w:r>
            <w:r w:rsidRPr="0096439D">
              <w:rPr>
                <w:rFonts w:eastAsia="Times New Roman" w:cs="Times New Roman"/>
                <w:color w:val="000000"/>
                <w:lang w:eastAsia="zh-CN"/>
              </w:rPr>
              <w:fldChar w:fldCharType="begin">
                <w:fldData xml:space="preserve">PEVuZE5vdGU+PENpdGU+PEF1dGhvcj5Wb29yYTwvQXV0aG9yPjxZZWFyPjIwMTA8L1llYXI+PFJl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Wb29yYTwvQXV0aG9yPjxZZWFyPjIwMTA8L1llYXI+PFJl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1" w:tooltip="Voora, 2010 #48" w:history="1">
              <w:r w:rsidR="00BE2169" w:rsidRPr="00BE2169">
                <w:rPr>
                  <w:rFonts w:ascii="Times New Roman" w:eastAsia="Times New Roman" w:hAnsi="Times New Roman" w:cs="Times New Roman"/>
                  <w:noProof/>
                  <w:color w:val="000000"/>
                  <w:lang w:val="fr-FR" w:eastAsia="zh-CN"/>
                </w:rPr>
                <w:t>21</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625F2E7A" w14:textId="2F35CDCB" w:rsidR="008571AD" w:rsidRPr="0096439D" w:rsidRDefault="008571AD"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hahin, </w:t>
            </w:r>
            <w:r w:rsidRPr="002A59AA">
              <w:rPr>
                <w:rFonts w:ascii="Times New Roman" w:eastAsia="Times New Roman" w:hAnsi="Times New Roman" w:cs="Times New Roman"/>
                <w:i/>
                <w:color w:val="000000"/>
                <w:lang w:val="fr-FR" w:eastAsia="zh-CN"/>
              </w:rPr>
              <w:t xml:space="preserve">et al. </w:t>
            </w:r>
            <w:r w:rsidR="0096439D">
              <w:rPr>
                <w:rFonts w:ascii="Times New Roman" w:eastAsia="Times New Roman" w:hAnsi="Times New Roman" w:cs="Times New Roman"/>
                <w:color w:val="000000"/>
                <w:lang w:eastAsia="zh-CN"/>
              </w:rPr>
              <w:t xml:space="preserve">(2011) </w:t>
            </w:r>
            <w:r w:rsidRPr="0096439D">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22" w:tooltip="Shahin, 2011 #47" w:history="1">
              <w:r w:rsidR="00BE2169" w:rsidRPr="00BE2169">
                <w:rPr>
                  <w:rFonts w:ascii="Times New Roman" w:eastAsia="Times New Roman" w:hAnsi="Times New Roman" w:cs="Times New Roman"/>
                  <w:noProof/>
                  <w:color w:val="000000"/>
                  <w:lang w:eastAsia="zh-CN"/>
                </w:rPr>
                <w:t>22</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7DF35523"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900"/>
        </w:trPr>
        <w:tc>
          <w:tcPr>
            <w:cnfStyle w:val="001000000000" w:firstRow="0" w:lastRow="0" w:firstColumn="1" w:lastColumn="0" w:oddVBand="0" w:evenVBand="0" w:oddHBand="0" w:evenHBand="0" w:firstRowFirstColumn="0" w:firstRowLastColumn="0" w:lastRowFirstColumn="0" w:lastRowLastColumn="0"/>
            <w:tcW w:w="1638" w:type="dxa"/>
            <w:noWrap/>
          </w:tcPr>
          <w:p w14:paraId="6C248044"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4F599EEC"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Variant rs1043550 in </w:t>
            </w:r>
            <w:r w:rsidRPr="0096439D">
              <w:rPr>
                <w:rFonts w:ascii="Times New Roman" w:eastAsia="Times New Roman" w:hAnsi="Times New Roman" w:cs="Times New Roman"/>
                <w:i/>
                <w:color w:val="000000"/>
                <w:lang w:eastAsia="zh-CN"/>
              </w:rPr>
              <w:t>CALU</w:t>
            </w:r>
            <w:r w:rsidRPr="0096439D">
              <w:rPr>
                <w:rFonts w:ascii="Times New Roman" w:eastAsia="Times New Roman" w:hAnsi="Times New Roman" w:cs="Times New Roman"/>
                <w:color w:val="000000"/>
                <w:lang w:eastAsia="zh-CN"/>
              </w:rPr>
              <w:t xml:space="preserve"> does not predict higher warfarin dose in Caucasians. </w:t>
            </w:r>
          </w:p>
        </w:tc>
        <w:tc>
          <w:tcPr>
            <w:tcW w:w="3348" w:type="dxa"/>
          </w:tcPr>
          <w:p w14:paraId="3C32A511" w14:textId="41F25D05" w:rsidR="008571AD" w:rsidRPr="0096439D" w:rsidRDefault="008571AD" w:rsidP="00BE2169">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Glurich,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3) </w:t>
            </w:r>
            <w:r w:rsidRPr="0096439D">
              <w:rPr>
                <w:rFonts w:eastAsia="Times New Roman" w:cs="Times New Roman"/>
                <w:color w:val="000000"/>
                <w:lang w:eastAsia="zh-CN"/>
              </w:rPr>
              <w:fldChar w:fldCharType="begin">
                <w:fldData xml:space="preserve">PEVuZE5vdGU+PENpdGU+PEF1dGhvcj5HbHVyaWNoPC9BdXRob3I+PFllYXI+MjAxMzwvWWVhcj48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HbHVyaWNoPC9BdXRob3I+PFllYXI+MjAxMzwvWWVhcj48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1" w:tooltip="Glurich, 2013 #104" w:history="1">
              <w:r w:rsidR="00BE2169" w:rsidRPr="0096439D">
                <w:rPr>
                  <w:rFonts w:ascii="Times New Roman" w:eastAsia="Times New Roman" w:hAnsi="Times New Roman" w:cs="Times New Roman"/>
                  <w:noProof/>
                  <w:color w:val="000000"/>
                  <w:lang w:eastAsia="zh-CN"/>
                </w:rPr>
                <w:t>161</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144C700F" w14:textId="77777777" w:rsidTr="00516B41">
        <w:trPr>
          <w:gridBefore w:val="1"/>
          <w:wBefore w:w="72" w:type="dxa"/>
          <w:trHeight w:val="1125"/>
        </w:trPr>
        <w:tc>
          <w:tcPr>
            <w:cnfStyle w:val="001000000000" w:firstRow="0" w:lastRow="0" w:firstColumn="1" w:lastColumn="0" w:oddVBand="0" w:evenVBand="0" w:oddHBand="0" w:evenHBand="0" w:firstRowFirstColumn="0" w:firstRowLastColumn="0" w:lastRowFirstColumn="0" w:lastRowLastColumn="0"/>
            <w:tcW w:w="1638" w:type="dxa"/>
            <w:noWrap/>
          </w:tcPr>
          <w:p w14:paraId="7B16295B"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1C3D7BD3"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rs11676382 in </w:t>
            </w:r>
            <w:r w:rsidRPr="0096439D">
              <w:rPr>
                <w:rFonts w:ascii="Times New Roman" w:eastAsia="Times New Roman" w:hAnsi="Times New Roman" w:cs="Times New Roman"/>
                <w:i/>
                <w:color w:val="000000"/>
                <w:lang w:eastAsia="zh-CN"/>
              </w:rPr>
              <w:t>GGCX</w:t>
            </w:r>
            <w:r w:rsidRPr="0096439D">
              <w:rPr>
                <w:rFonts w:ascii="Times New Roman" w:eastAsia="Times New Roman" w:hAnsi="Times New Roman" w:cs="Times New Roman"/>
                <w:color w:val="000000"/>
                <w:lang w:eastAsia="zh-CN"/>
              </w:rPr>
              <w:t xml:space="preserve"> was shown to be a significant was associated with a reduction in warfarin dose.  </w:t>
            </w:r>
          </w:p>
        </w:tc>
        <w:tc>
          <w:tcPr>
            <w:tcW w:w="3348" w:type="dxa"/>
          </w:tcPr>
          <w:p w14:paraId="7DC4198D" w14:textId="195472B0" w:rsidR="008571AD" w:rsidRPr="0096439D"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Rieder,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07) </w:t>
            </w:r>
            <w:r w:rsidRPr="0096439D">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Rieder&lt;/Author&gt;&lt;Year&gt;2007&lt;/Year&gt;&lt;RecNum&gt;50&lt;/RecNum&gt;&lt;DisplayText&gt;(26)&lt;/DisplayText&gt;&lt;record&gt;&lt;rec-number&gt;50&lt;/rec-number&gt;&lt;foreign-keys&gt;&lt;key app="EN" db-id="ss05wdtz4x59tpeaffpvpvfjde9t9wessdp2" timestamp="1437594331"&gt;50&lt;/key&gt;&lt;/foreign-keys&gt;&lt;ref-type name="Journal Article"&gt;17&lt;/ref-type&gt;&lt;contributors&gt;&lt;authors&gt;&lt;author&gt;Rieder, M. J.&lt;/author&gt;&lt;author&gt;Reiner, A. P.&lt;/author&gt;&lt;author&gt;Rettie, A. E.&lt;/author&gt;&lt;/authors&gt;&lt;/contributors&gt;&lt;auth-address&gt;Department of Genome Sciences, Epidemiology, and Medicinal Chemistry, University of Washington, Seattle, WA 98195, USA. mrieder@u.washington.edu&lt;/auth-address&gt;&lt;titles&gt;&lt;title&gt;Gamma-glutamyl carboxylase (GGCX) tagSNPs have limited utility for predicting warfarin maintenance dose&lt;/title&gt;&lt;secondary-title&gt;J Thromb Haemost&lt;/secondary-title&gt;&lt;/titles&gt;&lt;periodical&gt;&lt;full-title&gt;J Thromb Haemost&lt;/full-title&gt;&lt;/periodical&gt;&lt;pages&gt;2227-34&lt;/pages&gt;&lt;volume&gt;5&lt;/volume&gt;&lt;number&gt;11&lt;/number&gt;&lt;edition&gt;2007/09/04&lt;/edition&gt;&lt;keywords&gt;&lt;keyword&gt;Carbon-Carbon Ligases/*genetics&lt;/keyword&gt;&lt;keyword&gt;European Continental Ancestry Group/genetics&lt;/keyword&gt;&lt;keyword&gt;Genotype&lt;/keyword&gt;&lt;keyword&gt;Humans&lt;/keyword&gt;&lt;keyword&gt;Linear Models&lt;/keyword&gt;&lt;keyword&gt;Pharmacogenetics/*statistics &amp;amp; numerical data&lt;/keyword&gt;&lt;keyword&gt;*Polymorphism, Single Nucleotide&lt;/keyword&gt;&lt;keyword&gt;Warfarin/*administration &amp;amp; dosage&lt;/keyword&gt;&lt;/keywords&gt;&lt;dates&gt;&lt;year&gt;2007&lt;/year&gt;&lt;pub-dates&gt;&lt;date&gt;Nov&lt;/date&gt;&lt;/pub-dates&gt;&lt;/dates&gt;&lt;isbn&gt;1538-7933 (Print)&amp;#xD;1538-7836 (Linking)&lt;/isbn&gt;&lt;accession-num&gt;17764537&lt;/accession-num&gt;&lt;urls&gt;&lt;related-urls&gt;&lt;url&gt;http://www.ncbi.nlm.nih.gov/pubmed/17764537&lt;/url&gt;&lt;/related-urls&gt;&lt;/urls&gt;&lt;electronic-resource-num&gt;JTH02744 [pii]&amp;#xD;10.1111/j.1538-7836.2007.02744.x&lt;/electronic-resource-num&gt;&lt;language&gt;eng&lt;/language&gt;&lt;/record&gt;&lt;/Cite&gt;&lt;/EndNote&gt;</w:instrText>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26" w:tooltip="Rieder, 2007 #50" w:history="1">
              <w:r w:rsidR="00BE2169" w:rsidRPr="00BE2169">
                <w:rPr>
                  <w:rFonts w:ascii="Times New Roman" w:eastAsia="Times New Roman" w:hAnsi="Times New Roman" w:cs="Times New Roman"/>
                  <w:noProof/>
                  <w:color w:val="000000"/>
                  <w:lang w:eastAsia="zh-CN"/>
                </w:rPr>
                <w:t>26</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6715367F" w14:textId="4A33E6DC" w:rsidR="008571AD" w:rsidRPr="0096439D"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King,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0) </w:t>
            </w:r>
            <w:r w:rsidRPr="0096439D">
              <w:rPr>
                <w:rFonts w:eastAsia="Times New Roman" w:cs="Times New Roman"/>
                <w:color w:val="000000"/>
                <w:lang w:eastAsia="zh-CN"/>
              </w:rPr>
              <w:fldChar w:fldCharType="begin"/>
            </w:r>
            <w:r w:rsidR="00D85983" w:rsidRPr="0096439D">
              <w:rPr>
                <w:rFonts w:ascii="Times New Roman" w:eastAsia="Times New Roman" w:hAnsi="Times New Roman" w:cs="Times New Roman"/>
                <w:color w:val="000000"/>
                <w:lang w:eastAsia="zh-CN"/>
              </w:rPr>
              <w:instrText xml:space="preserve"> ADDIN EN.CITE &lt;EndNote&gt;&lt;Cite&gt;&lt;Author&gt;King&lt;/Author&gt;&lt;Year&gt;2010&lt;/Year&gt;&lt;RecNum&gt;49&lt;/RecNum&gt;&lt;DisplayText&gt;(11)&lt;/DisplayText&gt;&lt;record&gt;&lt;rec-number&gt;49&lt;/rec-number&gt;&lt;foreign-keys&gt;&lt;key app="EN" db-id="ss05wdtz4x59tpeaffpvpvfjde9t9wessdp2" timestamp="1437594331"&gt;49&lt;/key&gt;&lt;/foreign-keys&gt;&lt;ref-type name="Journal Article"&gt;17&lt;/ref-type&gt;&lt;contributors&gt;&lt;authors&gt;&lt;author&gt;King, C. R.&lt;/author&gt;&lt;author&gt;Deych, E.&lt;/author&gt;&lt;author&gt;Milligan, P.&lt;/author&gt;&lt;author&gt;Eby, C.&lt;/author&gt;&lt;author&gt;Lenzini, P.&lt;/author&gt;&lt;author&gt;Grice, G.&lt;/author&gt;&lt;author&gt;Porche-Sorbet, R. M.&lt;/author&gt;&lt;author&gt;Ridker, P. M.&lt;/author&gt;&lt;author&gt;Gage, B. F.&lt;/author&gt;&lt;/authors&gt;&lt;/contributors&gt;&lt;auth-address&gt;Department of Internal Medicine, Washington University School of Medicine, Saint Louis, Missouri 63110, USA.&lt;/auth-address&gt;&lt;titles&gt;&lt;title&gt;Gamma-glutamyl carboxylase and its influence on warfarin dose&lt;/title&gt;&lt;secondary-title&gt;Thromb Haemost&lt;/secondary-title&gt;&lt;/titles&gt;&lt;periodical&gt;&lt;full-title&gt;Thromb Haemost&lt;/full-title&gt;&lt;abbr-1&gt;Thrombosis and haemostasis&lt;/abbr-1&gt;&lt;/periodical&gt;&lt;pages&gt;750-4&lt;/pages&gt;&lt;volume&gt;104&lt;/volume&gt;&lt;number&gt;4&lt;/number&gt;&lt;edition&gt;2010/08/10&lt;/edition&gt;&lt;dates&gt;&lt;year&gt;2010&lt;/year&gt;&lt;pub-dates&gt;&lt;date&gt;Oct&lt;/date&gt;&lt;/pub-dates&gt;&lt;/dates&gt;&lt;isbn&gt;0340-6245 (Print)&amp;#xD;0340-6245 (Linking)&lt;/isbn&gt;&lt;accession-num&gt;20694283&lt;/accession-num&gt;&lt;urls&gt;&lt;related-urls&gt;&lt;url&gt;http://www.ncbi.nlm.nih.gov/pubmed/20694283&lt;/url&gt;&lt;/related-urls&gt;&lt;/urls&gt;&lt;custom2&gt;2949522&lt;/custom2&gt;&lt;electronic-resource-num&gt;09-11-0763 [pii]&amp;#xD;10.1160/TH09-11-0763&lt;/electronic-resource-num&gt;&lt;language&gt;eng&lt;/language&gt;&lt;/record&gt;&lt;/Cite&gt;&lt;/EndNote&gt;</w:instrText>
            </w:r>
            <w:r w:rsidRPr="0096439D">
              <w:rPr>
                <w:rFonts w:eastAsia="Times New Roman" w:cs="Times New Roman"/>
                <w:color w:val="000000"/>
                <w:lang w:eastAsia="zh-CN"/>
              </w:rPr>
              <w:fldChar w:fldCharType="separate"/>
            </w:r>
            <w:r w:rsidR="00D85983" w:rsidRPr="0096439D">
              <w:rPr>
                <w:rFonts w:ascii="Times New Roman" w:eastAsia="Times New Roman" w:hAnsi="Times New Roman" w:cs="Times New Roman"/>
                <w:noProof/>
                <w:color w:val="000000"/>
                <w:lang w:eastAsia="zh-CN"/>
              </w:rPr>
              <w:t>(</w:t>
            </w:r>
            <w:hyperlink w:anchor="_ENREF_11" w:tooltip="King, 2010 #49" w:history="1">
              <w:r w:rsidR="00BE2169" w:rsidRPr="0096439D">
                <w:rPr>
                  <w:rFonts w:ascii="Times New Roman" w:eastAsia="Times New Roman" w:hAnsi="Times New Roman" w:cs="Times New Roman"/>
                  <w:noProof/>
                  <w:color w:val="000000"/>
                  <w:lang w:eastAsia="zh-CN"/>
                </w:rPr>
                <w:t>11</w:t>
              </w:r>
            </w:hyperlink>
            <w:r w:rsidR="00D85983"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33D8A524" w14:textId="2CCF1833" w:rsidR="008571AD" w:rsidRPr="0096439D"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Wypasek,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4) </w:t>
            </w:r>
            <w:r w:rsidRPr="0096439D">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Wypasek&lt;/Author&gt;&lt;Year&gt;2014&lt;/Year&gt;&lt;RecNum&gt;100&lt;/RecNum&gt;&lt;DisplayText&gt;(143)&lt;/DisplayText&gt;&lt;record&gt;&lt;rec-number&gt;100&lt;/rec-number&gt;&lt;foreign-keys&gt;&lt;key app="EN" db-id="ss05wdtz4x59tpeaffpvpvfjde9t9wessdp2" timestamp="1437763988"&gt;100&lt;/key&gt;&lt;/foreign-keys&gt;&lt;ref-type name="Journal Article"&gt;17&lt;/ref-type&gt;&lt;contributors&gt;&lt;authors&gt;&lt;author&gt;Wypasek, E.&lt;/author&gt;&lt;author&gt;Branicka, A.&lt;/author&gt;&lt;author&gt;Awsiuk, M.&lt;/author&gt;&lt;author&gt;Sadowski, J.&lt;/author&gt;&lt;author&gt;Undas, A.&lt;/author&gt;&lt;/authors&gt;&lt;/contributors&gt;&lt;auth-address&gt;Institute of Cardiology, Jagiellonian University School of Medicine, Cracow, Poland; John Paul II Hospital, Cracow, Poland. Electronic address: ewa.wypasek@uj.edu.pl.&amp;#xD;John Paul II Hospital, Cracow, Poland.&amp;#xD;Institute of Cardiology, Jagiellonian University School of Medicine, Cracow, Poland; John Paul II Hospital, Cracow, Poland.&lt;/auth-address&gt;&lt;titles&gt;&lt;title&gt;Genetic determinants of acenocoumarol and warfarin maintenance dose requirements in Slavic population: a potential role of CYP4F2 and GGCX polymorphisms&lt;/title&gt;&lt;secondary-title&gt;Thromb Res&lt;/secondary-title&gt;&lt;alt-title&gt;Thrombosis research&lt;/alt-title&gt;&lt;/titles&gt;&lt;periodical&gt;&lt;full-title&gt;Thromb Res&lt;/full-title&gt;&lt;/periodical&gt;&lt;pages&gt;604-9&lt;/pages&gt;&lt;volume&gt;134&lt;/volume&gt;&lt;number&gt;3&lt;/number&gt;&lt;edition&gt;2014/07/22&lt;/edition&gt;&lt;dates&gt;&lt;year&gt;2014&lt;/year&gt;&lt;pub-dates&gt;&lt;date&gt;Sep&lt;/date&gt;&lt;/pub-dates&gt;&lt;/dates&gt;&lt;isbn&gt;1879-2472 (Electronic)&amp;#xD;0049-3848 (Linking)&lt;/isbn&gt;&lt;accession-num&gt;25042728&lt;/accession-num&gt;&lt;work-type&gt;Research Support, Non-U.S. Gov&amp;apos;t&lt;/work-type&gt;&lt;urls&gt;&lt;related-urls&gt;&lt;url&gt;http://www.ncbi.nlm.nih.gov/pubmed/25042728&lt;/url&gt;&lt;/related-urls&gt;&lt;/urls&gt;&lt;electronic-resource-num&gt;10.1016/j.thromres.2014.06.022&lt;/electronic-resource-num&gt;&lt;language&gt;eng&lt;/language&gt;&lt;/record&gt;&lt;/Cite&gt;&lt;/EndNote&gt;</w:instrText>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43" w:tooltip="Wypasek, 2014 #100" w:history="1">
              <w:r w:rsidR="00BE2169" w:rsidRPr="00BE2169">
                <w:rPr>
                  <w:rFonts w:ascii="Times New Roman" w:eastAsia="Times New Roman" w:hAnsi="Times New Roman" w:cs="Times New Roman"/>
                  <w:noProof/>
                  <w:color w:val="000000"/>
                  <w:lang w:eastAsia="zh-CN"/>
                </w:rPr>
                <w:t>143</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673FC3EE" w14:textId="78DAA72D" w:rsidR="008571AD" w:rsidRPr="0096439D" w:rsidRDefault="008571AD"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Sun,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5) </w:t>
            </w:r>
            <w:r w:rsidRPr="0096439D">
              <w:rPr>
                <w:rFonts w:eastAsia="Times New Roman" w:cs="Times New Roman"/>
                <w:color w:val="000000"/>
                <w:lang w:eastAsia="zh-CN"/>
              </w:rPr>
              <w:fldChar w:fldCharType="begin">
                <w:fldData xml:space="preserve">PEVuZE5vdGU+PENpdGU+PEF1dGhvcj5TdW48L0F1dGhvcj48WWVhcj4yMDE1PC9ZZWFyPjxSZWNO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dW48L0F1dGhvcj48WWVhcj4yMDE1PC9ZZWFyPjxSZWNO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2" w:tooltip="Sun, 2015 #106" w:history="1">
              <w:r w:rsidR="00BE2169" w:rsidRPr="0096439D">
                <w:rPr>
                  <w:rFonts w:ascii="Times New Roman" w:eastAsia="Times New Roman" w:hAnsi="Times New Roman" w:cs="Times New Roman"/>
                  <w:noProof/>
                  <w:color w:val="000000"/>
                  <w:lang w:eastAsia="zh-CN"/>
                </w:rPr>
                <w:t>162</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6B8957B6" w14:textId="77777777" w:rsidTr="0096439D">
        <w:trPr>
          <w:gridBefore w:val="1"/>
          <w:cnfStyle w:val="000000100000" w:firstRow="0" w:lastRow="0" w:firstColumn="0" w:lastColumn="0" w:oddVBand="0" w:evenVBand="0" w:oddHBand="1" w:evenHBand="0" w:firstRowFirstColumn="0" w:firstRowLastColumn="0" w:lastRowFirstColumn="0" w:lastRowLastColumn="0"/>
          <w:wBefore w:w="72" w:type="dxa"/>
          <w:trHeight w:val="2655"/>
        </w:trPr>
        <w:tc>
          <w:tcPr>
            <w:cnfStyle w:val="001000000000" w:firstRow="0" w:lastRow="0" w:firstColumn="1" w:lastColumn="0" w:oddVBand="0" w:evenVBand="0" w:oddHBand="0" w:evenHBand="0" w:firstRowFirstColumn="0" w:firstRowLastColumn="0" w:lastRowFirstColumn="0" w:lastRowLastColumn="0"/>
            <w:tcW w:w="1638" w:type="dxa"/>
            <w:noWrap/>
          </w:tcPr>
          <w:p w14:paraId="5373A6D2"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16D3A90C" w14:textId="4604A9D0"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rs12714145/</w:t>
            </w:r>
            <w:r w:rsidRPr="0096439D">
              <w:rPr>
                <w:rFonts w:ascii="Times New Roman" w:eastAsia="Times New Roman" w:hAnsi="Times New Roman" w:cs="Times New Roman"/>
                <w:bCs/>
              </w:rPr>
              <w:t>rs7568458</w:t>
            </w:r>
            <w:r w:rsidRPr="0096439D">
              <w:rPr>
                <w:rFonts w:ascii="Times New Roman" w:eastAsia="Times New Roman" w:hAnsi="Times New Roman" w:cs="Times New Roman"/>
                <w:color w:val="000000"/>
                <w:lang w:eastAsia="zh-CN"/>
              </w:rPr>
              <w:t xml:space="preserve"> in </w:t>
            </w:r>
            <w:r w:rsidRPr="0096439D">
              <w:rPr>
                <w:rFonts w:ascii="Times New Roman" w:eastAsia="Times New Roman" w:hAnsi="Times New Roman" w:cs="Times New Roman"/>
                <w:i/>
                <w:color w:val="000000"/>
                <w:lang w:eastAsia="zh-CN"/>
              </w:rPr>
              <w:t>GGCX</w:t>
            </w:r>
            <w:r w:rsidRPr="0096439D">
              <w:rPr>
                <w:rFonts w:ascii="Times New Roman" w:eastAsia="Times New Roman" w:hAnsi="Times New Roman" w:cs="Times New Roman"/>
                <w:color w:val="000000"/>
                <w:lang w:eastAsia="zh-CN"/>
              </w:rPr>
              <w:t xml:space="preserve"> is no</w:t>
            </w:r>
            <w:r w:rsidR="006C7658">
              <w:rPr>
                <w:rFonts w:ascii="Times New Roman" w:eastAsia="Times New Roman" w:hAnsi="Times New Roman" w:cs="Times New Roman"/>
                <w:color w:val="000000"/>
                <w:lang w:eastAsia="zh-CN"/>
              </w:rPr>
              <w:t>t associated with warfarin dose</w:t>
            </w:r>
            <w:bookmarkStart w:id="29" w:name="_GoBack"/>
            <w:bookmarkEnd w:id="29"/>
            <w:r w:rsidRPr="0096439D">
              <w:rPr>
                <w:rFonts w:ascii="Times New Roman" w:eastAsia="Times New Roman" w:hAnsi="Times New Roman" w:cs="Times New Roman"/>
                <w:color w:val="000000"/>
                <w:lang w:eastAsia="zh-CN"/>
              </w:rPr>
              <w:t>.</w:t>
            </w:r>
          </w:p>
        </w:tc>
        <w:tc>
          <w:tcPr>
            <w:tcW w:w="3348" w:type="dxa"/>
          </w:tcPr>
          <w:p w14:paraId="5108F445" w14:textId="77777777"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Supports statement:</w:t>
            </w:r>
          </w:p>
          <w:p w14:paraId="5F8FDCC5" w14:textId="27D3720B"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Cha,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96439D">
              <w:rPr>
                <w:rFonts w:eastAsia="Times New Roman" w:cs="Times New Roman"/>
                <w:color w:val="000000"/>
                <w:lang w:eastAsia="zh-CN"/>
              </w:rPr>
              <w:fldChar w:fldCharType="begin">
                <w:fldData xml:space="preserve">PEVuZE5vdGU+PENpdGU+PEF1dGhvcj5DaGE8L0F1dGhvcj48WWVhcj4yMDA3PC9ZZWFyPjxSZWNO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DaGE8L0F1dGhvcj48WWVhcj4yMDA3PC9ZZWFyPjxSZWNO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9" w:tooltip="Cha, 2007 #51" w:history="1">
              <w:r w:rsidR="00BE2169" w:rsidRPr="00BE2169">
                <w:rPr>
                  <w:rFonts w:ascii="Times New Roman" w:eastAsia="Times New Roman" w:hAnsi="Times New Roman" w:cs="Times New Roman"/>
                  <w:noProof/>
                  <w:color w:val="000000"/>
                  <w:lang w:val="fr-FR" w:eastAsia="zh-CN"/>
                </w:rPr>
                <w:t>29</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2D156C60" w14:textId="4A061D57"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7) </w:t>
            </w:r>
            <w:r w:rsidRPr="0096439D">
              <w:rPr>
                <w:rFonts w:eastAsia="Times New Roman" w:cs="Times New Roman"/>
                <w:color w:val="000000"/>
                <w:lang w:eastAsia="zh-CN"/>
              </w:rPr>
              <w:fldChar w:fldCharType="begin">
                <w:fldData xml:space="preserve">PEVuZE5vdGU+PENpdGU+PEF1dGhvcj5XYWRlbGl1czwvQXV0aG9yPjxZZWFyPjIwMDc8L1llYXI+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jMtMzQ8L3BhZ2VzPjx2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c8L1llYXI+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jMtMzQ8L3BhZ2VzPjx2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0" w:tooltip="Wadelius, 2007 #52" w:history="1">
              <w:r w:rsidR="00BE2169" w:rsidRPr="00BE2169">
                <w:rPr>
                  <w:rFonts w:ascii="Times New Roman" w:eastAsia="Times New Roman" w:hAnsi="Times New Roman" w:cs="Times New Roman"/>
                  <w:noProof/>
                  <w:color w:val="000000"/>
                  <w:lang w:val="fr-FR" w:eastAsia="zh-CN"/>
                </w:rPr>
                <w:t>20</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29EB6D8D" w14:textId="0EA34E51"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Wadeliu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09) </w:t>
            </w:r>
            <w:r w:rsidRPr="0096439D">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XYWRlbGl1czwvQXV0aG9yPjxZZWFyPjIwMDk8L1llYXI+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Q3l0b2Nocm9tZSBQLTQ1MCBDWVAyQzk8L2tleXdvcmQ+PGtleXdvcmQ+RG9zZS1SZXNw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1" w:tooltip="Wadelius, 2009 #155" w:history="1">
              <w:r w:rsidR="00BE2169" w:rsidRPr="00BE2169">
                <w:rPr>
                  <w:rFonts w:ascii="Times New Roman" w:eastAsia="Times New Roman" w:hAnsi="Times New Roman" w:cs="Times New Roman"/>
                  <w:noProof/>
                  <w:color w:val="000000"/>
                  <w:lang w:val="fr-FR" w:eastAsia="zh-CN"/>
                </w:rPr>
                <w:t>81</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47D6896C" w14:textId="77814E49"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Pauta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0) </w:t>
            </w:r>
            <w:r w:rsidRPr="0096439D">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QYXV0YXM8L0F1dGhvcj48WWVhcj4yMDEwPC9ZZWFyPjxS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8" w:tooltip="Pautas, 2010 #16" w:history="1">
              <w:r w:rsidR="00BE2169" w:rsidRPr="00BE2169">
                <w:rPr>
                  <w:rFonts w:ascii="Times New Roman" w:eastAsia="Times New Roman" w:hAnsi="Times New Roman" w:cs="Times New Roman"/>
                  <w:noProof/>
                  <w:color w:val="000000"/>
                  <w:lang w:val="fr-FR" w:eastAsia="zh-CN"/>
                </w:rPr>
                <w:t>28</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0C62CDDA" w14:textId="7F7DB125" w:rsidR="008571AD" w:rsidRPr="0096439D"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ing,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 xml:space="preserve">(2010) </w:t>
            </w:r>
            <w:r w:rsidRPr="0096439D">
              <w:rPr>
                <w:rFonts w:eastAsia="Times New Roman" w:cs="Times New Roman"/>
                <w:color w:val="000000"/>
                <w:lang w:eastAsia="zh-CN"/>
              </w:rPr>
              <w:fldChar w:fldCharType="begin"/>
            </w:r>
            <w:r w:rsidR="00D85983" w:rsidRPr="0096439D">
              <w:rPr>
                <w:rFonts w:ascii="Times New Roman" w:eastAsia="Times New Roman" w:hAnsi="Times New Roman" w:cs="Times New Roman"/>
                <w:color w:val="000000"/>
                <w:lang w:eastAsia="zh-CN"/>
              </w:rPr>
              <w:instrText xml:space="preserve"> ADDIN EN.CITE &lt;EndNote&gt;&lt;Cite&gt;&lt;Author&gt;King&lt;/Author&gt;&lt;Year&gt;2010&lt;/Year&gt;&lt;RecNum&gt;49&lt;/RecNum&gt;&lt;DisplayText&gt;(11)&lt;/DisplayText&gt;&lt;record&gt;&lt;rec-number&gt;49&lt;/rec-number&gt;&lt;foreign-keys&gt;&lt;key app="EN" db-id="ss05wdtz4x59tpeaffpvpvfjde9t9wessdp2" timestamp="1437594331"&gt;49&lt;/key&gt;&lt;/foreign-keys&gt;&lt;ref-type name="Journal Article"&gt;17&lt;/ref-type&gt;&lt;contributors&gt;&lt;authors&gt;&lt;author&gt;King, C. R.&lt;/author&gt;&lt;author&gt;Deych, E.&lt;/author&gt;&lt;author&gt;Milligan, P.&lt;/author&gt;&lt;author&gt;Eby, C.&lt;/author&gt;&lt;author&gt;Lenzini, P.&lt;/author&gt;&lt;author&gt;Grice, G.&lt;/author&gt;&lt;author&gt;Porche-Sorbet, R. M.&lt;/author&gt;&lt;author&gt;Ridker, P. M.&lt;/author&gt;&lt;author&gt;Gage, B. F.&lt;/author&gt;&lt;/authors&gt;&lt;/contributors&gt;&lt;auth-address&gt;Department of Internal Medicine, Washington University School of Medicine, Saint Louis, Missouri 63110, USA.&lt;/auth-address&gt;&lt;titles&gt;&lt;title&gt;Gamma-glutamyl carboxylase and its influence on warfarin dose&lt;/title&gt;&lt;secondary-title&gt;Thromb Haemost&lt;/secondary-title&gt;&lt;/titles&gt;&lt;periodical&gt;&lt;full-title&gt;Thromb Haemost&lt;/full-title&gt;&lt;abbr-1&gt;Thrombosis and haemostasis&lt;/abbr-1&gt;&lt;/periodical&gt;&lt;pages&gt;750-4&lt;/pages&gt;&lt;volume&gt;104&lt;/volume&gt;&lt;number&gt;4&lt;/number&gt;&lt;edition&gt;2010/08/10&lt;/edition&gt;&lt;dates&gt;&lt;year&gt;2010&lt;/year&gt;&lt;pub-dates&gt;&lt;date&gt;Oct&lt;/date&gt;&lt;/pub-dates&gt;&lt;/dates&gt;&lt;isbn&gt;0340-6245 (Print)&amp;#xD;0340-6245 (Linking)&lt;/isbn&gt;&lt;accession-num&gt;20694283&lt;/accession-num&gt;&lt;urls&gt;&lt;related-urls&gt;&lt;url&gt;http://www.ncbi.nlm.nih.gov/pubmed/20694283&lt;/url&gt;&lt;/related-urls&gt;&lt;/urls&gt;&lt;custom2&gt;2949522&lt;/custom2&gt;&lt;electronic-resource-num&gt;09-11-0763 [pii]&amp;#xD;10.1160/TH09-11-0763&lt;/electronic-resource-num&gt;&lt;language&gt;eng&lt;/language&gt;&lt;/record&gt;&lt;/Cite&gt;&lt;/EndNote&gt;</w:instrText>
            </w:r>
            <w:r w:rsidRPr="0096439D">
              <w:rPr>
                <w:rFonts w:eastAsia="Times New Roman" w:cs="Times New Roman"/>
                <w:color w:val="000000"/>
                <w:lang w:eastAsia="zh-CN"/>
              </w:rPr>
              <w:fldChar w:fldCharType="separate"/>
            </w:r>
            <w:r w:rsidR="00D85983" w:rsidRPr="0096439D">
              <w:rPr>
                <w:rFonts w:ascii="Times New Roman" w:eastAsia="Times New Roman" w:hAnsi="Times New Roman" w:cs="Times New Roman"/>
                <w:noProof/>
                <w:color w:val="000000"/>
                <w:lang w:eastAsia="zh-CN"/>
              </w:rPr>
              <w:t>(</w:t>
            </w:r>
            <w:hyperlink w:anchor="_ENREF_11" w:tooltip="King, 2010 #49" w:history="1">
              <w:r w:rsidR="00BE2169" w:rsidRPr="0096439D">
                <w:rPr>
                  <w:rFonts w:ascii="Times New Roman" w:eastAsia="Times New Roman" w:hAnsi="Times New Roman" w:cs="Times New Roman"/>
                  <w:noProof/>
                  <w:color w:val="000000"/>
                  <w:lang w:eastAsia="zh-CN"/>
                </w:rPr>
                <w:t>11</w:t>
              </w:r>
            </w:hyperlink>
            <w:r w:rsidR="00D85983"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457FE0F6" w14:textId="77777777" w:rsidR="008571AD" w:rsidRPr="0096439D"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p w14:paraId="55E6231E" w14:textId="77777777" w:rsidR="008571AD" w:rsidRPr="0096439D"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Does not support statement:</w:t>
            </w:r>
          </w:p>
          <w:p w14:paraId="6EE1E7DF" w14:textId="1062917E" w:rsidR="008571AD" w:rsidRPr="0096439D" w:rsidRDefault="008571AD"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Huang,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1) </w:t>
            </w:r>
            <w:r w:rsidRPr="0096439D">
              <w:rPr>
                <w:rFonts w:eastAsia="Times New Roman" w:cs="Times New Roman"/>
                <w:color w:val="000000"/>
                <w:lang w:eastAsia="zh-CN"/>
              </w:rPr>
              <w:fldChar w:fldCharType="begin">
                <w:fldData xml:space="preserve">PEVuZE5vdGU+PENpdGU+PEF1dGhvcj5IdWFuZzwvQXV0aG9yPjxZZWFyPjIwMTE8L1llYXI+PFJl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dWFuZzwvQXV0aG9yPjxZZWFyPjIwMTE8L1llYXI+PFJl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3" w:tooltip="Huang, 2011 #107" w:history="1">
              <w:r w:rsidR="00BE2169" w:rsidRPr="0096439D">
                <w:rPr>
                  <w:rFonts w:ascii="Times New Roman" w:eastAsia="Times New Roman" w:hAnsi="Times New Roman" w:cs="Times New Roman"/>
                  <w:noProof/>
                  <w:color w:val="000000"/>
                  <w:lang w:eastAsia="zh-CN"/>
                </w:rPr>
                <w:t>163</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2DA76013" w14:textId="77777777" w:rsidTr="0096439D">
        <w:trPr>
          <w:gridBefore w:val="1"/>
          <w:wBefore w:w="72" w:type="dxa"/>
          <w:trHeight w:val="720"/>
        </w:trPr>
        <w:tc>
          <w:tcPr>
            <w:cnfStyle w:val="001000000000" w:firstRow="0" w:lastRow="0" w:firstColumn="1" w:lastColumn="0" w:oddVBand="0" w:evenVBand="0" w:oddHBand="0" w:evenHBand="0" w:firstRowFirstColumn="0" w:firstRowLastColumn="0" w:lastRowFirstColumn="0" w:lastRowLastColumn="0"/>
            <w:tcW w:w="1638" w:type="dxa"/>
            <w:noWrap/>
          </w:tcPr>
          <w:p w14:paraId="0EF6CB25"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2CDBFED1"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Chinese patients carrying the </w:t>
            </w:r>
            <w:r w:rsidRPr="0096439D">
              <w:rPr>
                <w:rFonts w:ascii="Times New Roman" w:eastAsia="Times New Roman" w:hAnsi="Times New Roman" w:cs="Times New Roman"/>
                <w:i/>
                <w:color w:val="000000"/>
                <w:lang w:eastAsia="zh-CN"/>
              </w:rPr>
              <w:t>CYP2C19</w:t>
            </w:r>
            <w:r w:rsidRPr="0096439D">
              <w:rPr>
                <w:rFonts w:ascii="Times New Roman" w:eastAsia="Times New Roman" w:hAnsi="Times New Roman" w:cs="Times New Roman"/>
                <w:color w:val="000000"/>
                <w:lang w:eastAsia="zh-CN"/>
              </w:rPr>
              <w:t xml:space="preserve"> rs3814637CC or GGCX rs699664AA genotype need higher warfarin doses.</w:t>
            </w:r>
          </w:p>
        </w:tc>
        <w:tc>
          <w:tcPr>
            <w:tcW w:w="3348" w:type="dxa"/>
          </w:tcPr>
          <w:p w14:paraId="0ECB707F" w14:textId="004B2F15" w:rsidR="008571AD" w:rsidRPr="0096439D" w:rsidRDefault="008571AD"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lang w:eastAsia="zh-CN"/>
              </w:rPr>
              <w:t xml:space="preserve">Liang, </w:t>
            </w:r>
            <w:r w:rsidRPr="0096439D">
              <w:rPr>
                <w:rFonts w:ascii="Times New Roman" w:eastAsia="Times New Roman" w:hAnsi="Times New Roman" w:cs="Times New Roman"/>
                <w:i/>
                <w:lang w:eastAsia="zh-CN"/>
              </w:rPr>
              <w:t xml:space="preserve">et al. </w:t>
            </w:r>
            <w:r w:rsidRPr="0096439D">
              <w:rPr>
                <w:rFonts w:ascii="Times New Roman" w:eastAsia="Times New Roman" w:hAnsi="Times New Roman" w:cs="Times New Roman"/>
                <w:lang w:eastAsia="zh-CN"/>
              </w:rPr>
              <w:t xml:space="preserve">(2013) </w:t>
            </w:r>
            <w:r w:rsidRPr="0096439D">
              <w:rPr>
                <w:rFonts w:eastAsia="Times New Roman" w:cs="Times New Roman"/>
                <w:lang w:eastAsia="zh-CN"/>
              </w:rPr>
              <w:fldChar w:fldCharType="begin">
                <w:fldData xml:space="preserve">PEVuZE5vdGU+PENpdGU+PEF1dGhvcj5MaWFuZzwvQXV0aG9yPjxZZWFyPjIwMTM8L1llYXI+PFJl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==
</w:fldData>
              </w:fldChar>
            </w:r>
            <w:r w:rsidR="00680611" w:rsidRPr="0096439D">
              <w:rPr>
                <w:rFonts w:ascii="Times New Roman" w:eastAsia="Times New Roman" w:hAnsi="Times New Roman" w:cs="Times New Roman"/>
                <w:lang w:eastAsia="zh-CN"/>
              </w:rPr>
              <w:instrText xml:space="preserve"> ADDIN EN.CITE </w:instrText>
            </w:r>
            <w:r w:rsidR="00680611" w:rsidRPr="0096439D">
              <w:rPr>
                <w:rFonts w:eastAsia="Times New Roman" w:cs="Times New Roman"/>
                <w:lang w:eastAsia="zh-CN"/>
              </w:rPr>
              <w:fldChar w:fldCharType="begin">
                <w:fldData xml:space="preserve">PEVuZE5vdGU+PENpdGU+PEF1dGhvcj5MaWFuZzwvQXV0aG9yPjxZZWFyPjIwMTM8L1llYXI+PFJl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==
</w:fldData>
              </w:fldChar>
            </w:r>
            <w:r w:rsidR="00680611" w:rsidRPr="0096439D">
              <w:rPr>
                <w:rFonts w:ascii="Times New Roman" w:eastAsia="Times New Roman" w:hAnsi="Times New Roman" w:cs="Times New Roman"/>
                <w:lang w:eastAsia="zh-CN"/>
              </w:rPr>
              <w:instrText xml:space="preserve"> ADDIN EN.CITE.DATA </w:instrText>
            </w:r>
            <w:r w:rsidR="00680611" w:rsidRPr="0096439D">
              <w:rPr>
                <w:rFonts w:eastAsia="Times New Roman" w:cs="Times New Roman"/>
                <w:lang w:eastAsia="zh-CN"/>
              </w:rPr>
            </w:r>
            <w:r w:rsidR="00680611" w:rsidRPr="0096439D">
              <w:rPr>
                <w:rFonts w:eastAsia="Times New Roman" w:cs="Times New Roman"/>
                <w:lang w:eastAsia="zh-CN"/>
              </w:rPr>
              <w:fldChar w:fldCharType="end"/>
            </w:r>
            <w:r w:rsidRPr="0096439D">
              <w:rPr>
                <w:rFonts w:eastAsia="Times New Roman" w:cs="Times New Roman"/>
                <w:lang w:eastAsia="zh-CN"/>
              </w:rPr>
            </w:r>
            <w:r w:rsidRPr="0096439D">
              <w:rPr>
                <w:rFonts w:eastAsia="Times New Roman" w:cs="Times New Roman"/>
                <w:lang w:eastAsia="zh-CN"/>
              </w:rPr>
              <w:fldChar w:fldCharType="separate"/>
            </w:r>
            <w:r w:rsidR="00680611" w:rsidRPr="0096439D">
              <w:rPr>
                <w:rFonts w:ascii="Times New Roman" w:eastAsia="Times New Roman" w:hAnsi="Times New Roman" w:cs="Times New Roman"/>
                <w:noProof/>
                <w:lang w:eastAsia="zh-CN"/>
              </w:rPr>
              <w:t>(</w:t>
            </w:r>
            <w:hyperlink w:anchor="_ENREF_158" w:tooltip="Liang, 2013 #112" w:history="1">
              <w:r w:rsidR="00BE2169" w:rsidRPr="0096439D">
                <w:rPr>
                  <w:rFonts w:ascii="Times New Roman" w:eastAsia="Times New Roman" w:hAnsi="Times New Roman" w:cs="Times New Roman"/>
                  <w:noProof/>
                  <w:lang w:eastAsia="zh-CN"/>
                </w:rPr>
                <w:t>158</w:t>
              </w:r>
            </w:hyperlink>
            <w:r w:rsidR="00680611" w:rsidRPr="0096439D">
              <w:rPr>
                <w:rFonts w:ascii="Times New Roman" w:eastAsia="Times New Roman" w:hAnsi="Times New Roman" w:cs="Times New Roman"/>
                <w:noProof/>
                <w:lang w:eastAsia="zh-CN"/>
              </w:rPr>
              <w:t>)</w:t>
            </w:r>
            <w:r w:rsidRPr="0096439D">
              <w:rPr>
                <w:rFonts w:eastAsia="Times New Roman" w:cs="Times New Roman"/>
                <w:lang w:eastAsia="zh-CN"/>
              </w:rPr>
              <w:fldChar w:fldCharType="end"/>
            </w:r>
          </w:p>
        </w:tc>
      </w:tr>
      <w:tr w:rsidR="008571AD" w:rsidRPr="0096439D" w14:paraId="22B182CB" w14:textId="77777777" w:rsidTr="00516B41">
        <w:trPr>
          <w:gridBefore w:val="1"/>
          <w:cnfStyle w:val="000000100000" w:firstRow="0" w:lastRow="0" w:firstColumn="0" w:lastColumn="0" w:oddVBand="0" w:evenVBand="0" w:oddHBand="1" w:evenHBand="0" w:firstRowFirstColumn="0" w:firstRowLastColumn="0" w:lastRowFirstColumn="0" w:lastRowLastColumn="0"/>
          <w:wBefore w:w="72" w:type="dxa"/>
          <w:trHeight w:val="630"/>
        </w:trPr>
        <w:tc>
          <w:tcPr>
            <w:cnfStyle w:val="001000000000" w:firstRow="0" w:lastRow="0" w:firstColumn="1" w:lastColumn="0" w:oddVBand="0" w:evenVBand="0" w:oddHBand="0" w:evenHBand="0" w:firstRowFirstColumn="0" w:firstRowLastColumn="0" w:lastRowFirstColumn="0" w:lastRowLastColumn="0"/>
            <w:tcW w:w="1638" w:type="dxa"/>
            <w:noWrap/>
          </w:tcPr>
          <w:p w14:paraId="091D8BA0"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4D8240FB"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Apolipoprotein E genotype is associated with duration of time to reach a stable warfarin dose in African-American patients. </w:t>
            </w:r>
            <w:r w:rsidRPr="0096439D">
              <w:rPr>
                <w:rFonts w:ascii="Times New Roman" w:hAnsi="Times New Roman" w:cs="Times New Roman"/>
              </w:rPr>
              <w:t xml:space="preserve">  </w:t>
            </w:r>
          </w:p>
        </w:tc>
        <w:tc>
          <w:tcPr>
            <w:tcW w:w="3348" w:type="dxa"/>
          </w:tcPr>
          <w:p w14:paraId="1903BE71" w14:textId="06EA7248" w:rsidR="008571AD" w:rsidRPr="002A59AA" w:rsidRDefault="008571AD" w:rsidP="008571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hahi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 xml:space="preserve">(2011) </w:t>
            </w:r>
            <w:r w:rsidRPr="0096439D">
              <w:rPr>
                <w:rFonts w:eastAsia="Times New Roman" w:cs="Times New Roman"/>
                <w:color w:val="000000"/>
                <w:lang w:eastAsia="zh-CN"/>
              </w:rPr>
              <w:fldChar w:fldCharType="begin"/>
            </w:r>
            <w:r w:rsidR="00BE2169">
              <w:rPr>
                <w:rFonts w:eastAsia="Times New Roman" w:cs="Times New Roman"/>
                <w:color w:val="000000"/>
                <w:lang w:eastAsia="zh-CN"/>
              </w:rPr>
              <w:instrText xml:space="preserve"> ADDIN EN.CITE &lt;EndNote&gt;&lt;Cite&gt;&lt;Author&gt;Shahin&lt;/Author&gt;&lt;Year&gt;2011&lt;/Year&gt;&lt;RecNum&gt;47&lt;/RecNum&gt;&lt;DisplayText&gt;(22)&lt;/DisplayText&gt;&lt;record&gt;&lt;rec-number&gt;47&lt;/rec-number&gt;&lt;foreign-keys&gt;&lt;key app="EN" db-id="ss05wdtz4x59tpeaffpvpvfjde9t9wessdp2" timestamp="1437594330"&gt;47&lt;/key&gt;&lt;/foreign-keys&gt;&lt;ref-type name="Journal Article"&gt;17&lt;/ref-type&gt;&lt;contributors&gt;&lt;authors&gt;&lt;author&gt;Shahin, M. H.&lt;/author&gt;&lt;author&gt;Khalifa, S. I.&lt;/author&gt;&lt;author&gt;Gong, Y.&lt;/author&gt;&lt;author&gt;Hammad, L. N.&lt;/author&gt;&lt;author&gt;Sallam, M. T.&lt;/author&gt;&lt;author&gt;El Shafey, M.&lt;/author&gt;&lt;author&gt;Ali, S. S.&lt;/author&gt;&lt;author&gt;Mohamed, M. E.&lt;/author&gt;&lt;author&gt;Langaee, T.&lt;/author&gt;&lt;author&gt;Johnson, J. A.&lt;/author&gt;&lt;/authors&gt;&lt;/contributors&gt;&lt;auth-address&gt;Department of Pharmacy Practice and Clinical Pharmacy, Faculty of Pharmacy, Misr International University, Cairo, Egypt.&lt;/auth-address&gt;&lt;titles&gt;&lt;title&gt;Genetic and nongenetic factors associated with warfarin dose requirements in Egyptian patients&lt;/title&gt;&lt;secondary-title&gt;Pharmacogenet Genomics&lt;/secondary-title&gt;&lt;/titles&gt;&lt;periodical&gt;&lt;full-title&gt;Pharmacogenet Genomics&lt;/full-title&gt;&lt;/periodical&gt;&lt;pages&gt;130-5&lt;/pages&gt;&lt;volume&gt;21&lt;/volume&gt;&lt;number&gt;3&lt;/number&gt;&lt;edition&gt;2011/01/14&lt;/edition&gt;&lt;dates&gt;&lt;year&gt;2011&lt;/year&gt;&lt;pub-dates&gt;&lt;date&gt;Mar&lt;/date&gt;&lt;/pub-dates&gt;&lt;/dates&gt;&lt;isbn&gt;1744-6880 (Electronic)&amp;#xD;1744-6872 (Linking)&lt;/isbn&gt;&lt;accession-num&gt;21228733&lt;/accession-num&gt;&lt;urls&gt;&lt;related-urls&gt;&lt;url&gt;http://www.ncbi.nlm.nih.gov/pubmed/21228733&lt;/url&gt;&lt;/related-urls&gt;&lt;/urls&gt;&lt;custom2&gt;3038469&lt;/custom2&gt;&lt;electronic-resource-num&gt;10.1097/FPC.0b013e3283436b86&lt;/electronic-resource-num&gt;&lt;language&gt;eng&lt;/language&gt;&lt;/record&gt;&lt;/Cite&gt;&lt;/EndNote&gt;</w:instrText>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22" w:tooltip="Shahin, 2011 #47" w:history="1">
              <w:r w:rsidR="00BE2169" w:rsidRPr="00BE2169">
                <w:rPr>
                  <w:rFonts w:ascii="Times New Roman" w:eastAsia="Times New Roman" w:hAnsi="Times New Roman" w:cs="Times New Roman"/>
                  <w:noProof/>
                  <w:color w:val="000000"/>
                  <w:lang w:val="fr-FR" w:eastAsia="zh-CN"/>
                </w:rPr>
                <w:t>22</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0893A1C4" w14:textId="1D11CA77" w:rsidR="008571AD" w:rsidRPr="0096439D" w:rsidRDefault="008571AD"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Cavallari,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 xml:space="preserve">(2011) </w:t>
            </w:r>
            <w:r w:rsidRPr="0096439D">
              <w:rPr>
                <w:rFonts w:eastAsia="Times New Roman" w:cs="Times New Roman"/>
                <w:color w:val="000000"/>
                <w:lang w:eastAsia="zh-CN"/>
              </w:rPr>
              <w:fldChar w:fldCharType="begin">
                <w:fldData xml:space="preserve">PEVuZE5vdGU+PENpdGU+PEF1dGhvcj5DYXZhbGxhcmk8L0F1dGhvcj48WWVhcj4yMDExPC9ZZWFy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DYXZhbGxhcmk8L0F1dGhvcj48WWVhcj4yMDExPC9ZZWFy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4" w:tooltip="Cavallari, 2011 #114" w:history="1">
              <w:r w:rsidR="00BE2169" w:rsidRPr="0096439D">
                <w:rPr>
                  <w:rFonts w:ascii="Times New Roman" w:eastAsia="Times New Roman" w:hAnsi="Times New Roman" w:cs="Times New Roman"/>
                  <w:noProof/>
                  <w:color w:val="000000"/>
                  <w:lang w:eastAsia="zh-CN"/>
                </w:rPr>
                <w:t>164</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r>
      <w:tr w:rsidR="008571AD" w:rsidRPr="0096439D" w14:paraId="12D0CD30" w14:textId="77777777" w:rsidTr="0096439D">
        <w:trPr>
          <w:trHeight w:val="900"/>
        </w:trPr>
        <w:tc>
          <w:tcPr>
            <w:cnfStyle w:val="001000000000" w:firstRow="0" w:lastRow="0" w:firstColumn="1" w:lastColumn="0" w:oddVBand="0" w:evenVBand="0" w:oddHBand="0" w:evenHBand="0" w:firstRowFirstColumn="0" w:firstRowLastColumn="0" w:lastRowFirstColumn="0" w:lastRowLastColumn="0"/>
            <w:tcW w:w="1710" w:type="dxa"/>
            <w:gridSpan w:val="2"/>
            <w:noWrap/>
          </w:tcPr>
          <w:p w14:paraId="0EF36E21"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Clinical</w:t>
            </w:r>
          </w:p>
        </w:tc>
        <w:tc>
          <w:tcPr>
            <w:tcW w:w="7272" w:type="dxa"/>
          </w:tcPr>
          <w:p w14:paraId="2BD4AD4C" w14:textId="77777777" w:rsidR="008571AD" w:rsidRPr="0096439D" w:rsidRDefault="008571AD" w:rsidP="008571AD">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sidDel="00E43E9B">
              <w:rPr>
                <w:rFonts w:ascii="Times New Roman" w:eastAsia="Times New Roman" w:hAnsi="Times New Roman" w:cs="Times New Roman"/>
                <w:i/>
                <w:color w:val="000000"/>
                <w:lang w:eastAsia="zh-CN"/>
              </w:rPr>
              <w:t>NQO1*2</w:t>
            </w:r>
            <w:r w:rsidRPr="0096439D" w:rsidDel="00E43E9B">
              <w:rPr>
                <w:rFonts w:ascii="Times New Roman" w:eastAsia="Times New Roman" w:hAnsi="Times New Roman" w:cs="Times New Roman"/>
                <w:color w:val="000000"/>
                <w:lang w:eastAsia="zh-CN"/>
              </w:rPr>
              <w:t xml:space="preserve"> (rs1800566) and </w:t>
            </w:r>
            <w:r w:rsidRPr="0096439D" w:rsidDel="00E43E9B">
              <w:rPr>
                <w:rFonts w:ascii="Times New Roman" w:eastAsia="Times New Roman" w:hAnsi="Times New Roman" w:cs="Times New Roman"/>
                <w:i/>
                <w:color w:val="000000"/>
                <w:lang w:eastAsia="zh-CN"/>
              </w:rPr>
              <w:t>CYP4F2</w:t>
            </w:r>
            <w:r w:rsidRPr="0096439D" w:rsidDel="00E43E9B">
              <w:rPr>
                <w:rFonts w:ascii="Times New Roman" w:eastAsia="Times New Roman" w:hAnsi="Times New Roman" w:cs="Times New Roman"/>
                <w:color w:val="000000"/>
                <w:lang w:eastAsia="zh-CN"/>
              </w:rPr>
              <w:t xml:space="preserve"> V433M alleles are associated with higher therapeutic warfarin dose requirements in Hispanic-Americans, but not African-Americans.</w:t>
            </w:r>
          </w:p>
        </w:tc>
        <w:tc>
          <w:tcPr>
            <w:tcW w:w="3348" w:type="dxa"/>
          </w:tcPr>
          <w:p w14:paraId="19091720" w14:textId="5902E8C0" w:rsidR="008571AD" w:rsidRPr="0096439D"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Bress,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 xml:space="preserve">(2012) </w:t>
            </w:r>
            <w:r w:rsidRPr="0096439D">
              <w:rPr>
                <w:rFonts w:eastAsia="Times New Roman" w:cs="Times New Roman"/>
                <w:color w:val="000000"/>
                <w:lang w:eastAsia="zh-CN"/>
              </w:rPr>
              <w:fldChar w:fldCharType="begin">
                <w:fldData xml:space="preserve">PEVuZE5vdGU+PENpdGU+PEF1dGhvcj5CcmVzczwvQXV0aG9yPjxZZWFyPjIwMTI8L1llYXI+PFJl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cmVzczwvQXV0aG9yPjxZZWFyPjIwMTI8L1llYXI+PFJl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eastAsia="zh-CN"/>
              </w:rPr>
              <w:t>(</w:t>
            </w:r>
            <w:hyperlink w:anchor="_ENREF_139" w:tooltip="Bress, 2012 #99" w:history="1">
              <w:r w:rsidR="00BE2169" w:rsidRPr="00BE2169">
                <w:rPr>
                  <w:rFonts w:ascii="Times New Roman" w:eastAsia="Times New Roman" w:hAnsi="Times New Roman" w:cs="Times New Roman"/>
                  <w:noProof/>
                  <w:color w:val="000000"/>
                  <w:lang w:eastAsia="zh-CN"/>
                </w:rPr>
                <w:t>139</w:t>
              </w:r>
            </w:hyperlink>
            <w:r w:rsidR="00BE2169" w:rsidRPr="00BE2169">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0CC8EA4A" w14:textId="77777777" w:rsidR="008571AD" w:rsidRPr="0096439D" w:rsidRDefault="008571AD" w:rsidP="008571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tc>
      </w:tr>
      <w:tr w:rsidR="008571AD" w:rsidRPr="0096439D" w14:paraId="216D6ADE" w14:textId="77777777" w:rsidTr="00516B41">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710" w:type="dxa"/>
            <w:gridSpan w:val="2"/>
            <w:noWrap/>
          </w:tcPr>
          <w:p w14:paraId="6F5C55AB" w14:textId="77777777" w:rsidR="008571AD" w:rsidRPr="0096439D" w:rsidRDefault="008571AD" w:rsidP="008571AD">
            <w:pPr>
              <w:spacing w:after="20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Clinical </w:t>
            </w:r>
          </w:p>
        </w:tc>
        <w:tc>
          <w:tcPr>
            <w:tcW w:w="7272" w:type="dxa"/>
          </w:tcPr>
          <w:p w14:paraId="444F79E8" w14:textId="77777777" w:rsidR="008571AD" w:rsidRPr="0096439D" w:rsidRDefault="008571AD" w:rsidP="008571AD">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GATA4</w:t>
            </w:r>
            <w:r w:rsidRPr="0096439D">
              <w:rPr>
                <w:rFonts w:ascii="Times New Roman" w:eastAsia="Times New Roman" w:hAnsi="Times New Roman" w:cs="Times New Roman"/>
                <w:color w:val="000000"/>
                <w:lang w:eastAsia="zh-CN"/>
              </w:rPr>
              <w:t xml:space="preserve"> regulates </w:t>
            </w:r>
            <w:r w:rsidRPr="0096439D">
              <w:rPr>
                <w:rFonts w:ascii="Times New Roman" w:eastAsia="Times New Roman" w:hAnsi="Times New Roman" w:cs="Times New Roman"/>
                <w:i/>
                <w:color w:val="000000"/>
                <w:lang w:eastAsia="zh-CN"/>
              </w:rPr>
              <w:t>CYP2C9</w:t>
            </w:r>
            <w:r w:rsidRPr="0096439D">
              <w:rPr>
                <w:rFonts w:ascii="Times New Roman" w:eastAsia="Times New Roman" w:hAnsi="Times New Roman" w:cs="Times New Roman"/>
                <w:color w:val="000000"/>
                <w:lang w:eastAsia="zh-CN"/>
              </w:rPr>
              <w:t xml:space="preserve"> expression. </w:t>
            </w:r>
            <w:r w:rsidRPr="0096439D">
              <w:rPr>
                <w:rFonts w:ascii="Times New Roman" w:eastAsia="Times New Roman" w:hAnsi="Times New Roman" w:cs="Times New Roman"/>
                <w:i/>
                <w:color w:val="000000"/>
                <w:lang w:eastAsia="zh-CN"/>
              </w:rPr>
              <w:t>GATA4</w:t>
            </w:r>
            <w:r w:rsidRPr="0096439D">
              <w:rPr>
                <w:rFonts w:ascii="Times New Roman" w:eastAsia="Times New Roman" w:hAnsi="Times New Roman" w:cs="Times New Roman"/>
                <w:color w:val="000000"/>
                <w:lang w:eastAsia="zh-CN"/>
              </w:rPr>
              <w:t xml:space="preserve"> SNPs (rs2645400 and rs4841588) are predictive of stable warfarin dose.</w:t>
            </w:r>
          </w:p>
        </w:tc>
        <w:tc>
          <w:tcPr>
            <w:tcW w:w="3348" w:type="dxa"/>
          </w:tcPr>
          <w:p w14:paraId="38048BA1" w14:textId="6CFC937F" w:rsidR="008571AD" w:rsidRPr="0096439D" w:rsidRDefault="008571AD"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lang w:eastAsia="zh-CN"/>
              </w:rPr>
            </w:pPr>
            <w:r w:rsidRPr="0096439D">
              <w:rPr>
                <w:rFonts w:ascii="Times New Roman" w:eastAsia="Times New Roman" w:hAnsi="Times New Roman" w:cs="Times New Roman"/>
                <w:noProof/>
                <w:color w:val="000000"/>
                <w:lang w:eastAsia="zh-CN"/>
              </w:rPr>
              <w:t xml:space="preserve">Jeong, </w:t>
            </w:r>
            <w:r w:rsidRPr="0096439D">
              <w:rPr>
                <w:rFonts w:ascii="Times New Roman" w:eastAsia="Times New Roman" w:hAnsi="Times New Roman" w:cs="Times New Roman"/>
                <w:i/>
                <w:noProof/>
                <w:color w:val="000000"/>
                <w:lang w:eastAsia="zh-CN"/>
              </w:rPr>
              <w:t xml:space="preserve">et al. </w:t>
            </w:r>
            <w:r w:rsidRPr="0096439D">
              <w:rPr>
                <w:rFonts w:ascii="Times New Roman" w:eastAsia="Times New Roman" w:hAnsi="Times New Roman" w:cs="Times New Roman"/>
                <w:noProof/>
                <w:color w:val="000000"/>
                <w:lang w:eastAsia="zh-CN"/>
              </w:rPr>
              <w:t xml:space="preserve">(2015) </w:t>
            </w:r>
            <w:r w:rsidRPr="0096439D">
              <w:rPr>
                <w:rFonts w:eastAsia="Times New Roman" w:cs="Times New Roman"/>
                <w:noProof/>
                <w:color w:val="000000"/>
                <w:lang w:eastAsia="zh-CN"/>
              </w:rPr>
              <w:fldChar w:fldCharType="begin"/>
            </w:r>
            <w:r w:rsidR="00680611" w:rsidRPr="0096439D">
              <w:rPr>
                <w:rFonts w:ascii="Times New Roman" w:eastAsia="Times New Roman" w:hAnsi="Times New Roman" w:cs="Times New Roman"/>
                <w:noProof/>
                <w:color w:val="000000"/>
                <w:lang w:eastAsia="zh-CN"/>
              </w:rPr>
              <w:instrText xml:space="preserve"> ADDIN EN.CITE &lt;EndNote&gt;&lt;Cite&gt;&lt;Author&gt;Jeong&lt;/Author&gt;&lt;Year&gt;2015&lt;/Year&gt;&lt;RecNum&gt;133&lt;/RecNum&gt;&lt;DisplayText&gt;(165)&lt;/DisplayText&gt;&lt;record&gt;&lt;rec-number&gt;133&lt;/rec-number&gt;&lt;foreign-keys&gt;&lt;key app="EN" db-id="ss05wdtz4x59tpeaffpvpvfjde9t9wessdp2" timestamp="1437770103"&gt;133&lt;/key&gt;&lt;/foreign-keys&gt;&lt;ref-type name="Journal Article"&gt;17&lt;/ref-type&gt;&lt;contributors&gt;&lt;authors&gt;&lt;author&gt;Jeong, E.&lt;/author&gt;&lt;author&gt;Lee, K. E.&lt;/author&gt;&lt;author&gt;Jeong, H.&lt;/author&gt;&lt;author&gt;Chang, B. C.&lt;/author&gt;&lt;author&gt;Gwak, H. S.&lt;/author&gt;&lt;/authors&gt;&lt;/contributors&gt;&lt;auth-address&gt;Division of Life and Pharmaceutical Sciences, College of Pharmacy, Ewha Womans University, Seoul, Korea.&amp;#xD;1] Division of Life and Pharmaceutical Sciences, College of Pharmacy, Ewha Womans University, Seoul, Korea [2] College of Pharmacy, Chungbuk National University, Chungbuk, Korea.&amp;#xD;Vismer Co, Ltd, Ansan, Gyeonggi-do, Korea.&amp;#xD;Department of Thoracic and Cardiovascular Surgery, Yonsei University Medical Center, Seoul, Korea.&lt;/auth-address&gt;&lt;titles&gt;&lt;title&gt;Impact of GATA4 variants on stable warfarin doses in patients with prosthetic heart valves&lt;/title&gt;&lt;secondary-title&gt;Pharmacogenomics J&lt;/secondary-title&gt;&lt;alt-title&gt;The pharmacogenomics journal&lt;/alt-title&gt;&lt;/titles&gt;&lt;periodical&gt;&lt;full-title&gt;Pharmacogenomics J&lt;/full-title&gt;&lt;/periodical&gt;&lt;pages&gt;33-7&lt;/pages&gt;&lt;volume&gt;15&lt;/volume&gt;&lt;number&gt;1&lt;/number&gt;&lt;edition&gt;2014/07/16&lt;/edition&gt;&lt;dates&gt;&lt;year&gt;2015&lt;/year&gt;&lt;pub-dates&gt;&lt;date&gt;Feb&lt;/date&gt;&lt;/pub-dates&gt;&lt;/dates&gt;&lt;isbn&gt;1473-1150 (Electronic)&amp;#xD;1470-269X (Linking)&lt;/isbn&gt;&lt;accession-num&gt;25026456&lt;/accession-num&gt;&lt;urls&gt;&lt;related-urls&gt;&lt;url&gt;http://www.ncbi.nlm.nih.gov/pubmed/25026456&lt;/url&gt;&lt;/related-urls&gt;&lt;/urls&gt;&lt;electronic-resource-num&gt;10.1038/tpj.2014.36&lt;/electronic-resource-num&gt;&lt;language&gt;eng&lt;/language&gt;&lt;/record&gt;&lt;/Cite&gt;&lt;/EndNote&gt;</w:instrText>
            </w:r>
            <w:r w:rsidRPr="0096439D">
              <w:rPr>
                <w:rFonts w:eastAsia="Times New Roman" w:cs="Times New Roman"/>
                <w:noProof/>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5" w:tooltip="Jeong, 2015 #133" w:history="1">
              <w:r w:rsidR="00BE2169" w:rsidRPr="0096439D">
                <w:rPr>
                  <w:rFonts w:ascii="Times New Roman" w:eastAsia="Times New Roman" w:hAnsi="Times New Roman" w:cs="Times New Roman"/>
                  <w:noProof/>
                  <w:color w:val="000000"/>
                  <w:lang w:eastAsia="zh-CN"/>
                </w:rPr>
                <w:t>165</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noProof/>
                <w:color w:val="000000"/>
                <w:lang w:eastAsia="zh-CN"/>
              </w:rPr>
              <w:fldChar w:fldCharType="end"/>
            </w:r>
            <w:r w:rsidRPr="0096439D">
              <w:rPr>
                <w:rFonts w:ascii="Times New Roman" w:eastAsia="Times New Roman" w:hAnsi="Times New Roman" w:cs="Times New Roman"/>
                <w:noProof/>
                <w:color w:val="000000"/>
                <w:lang w:eastAsia="zh-CN"/>
              </w:rPr>
              <w:t xml:space="preserve"> </w:t>
            </w:r>
          </w:p>
        </w:tc>
      </w:tr>
    </w:tbl>
    <w:p w14:paraId="1BEEBC37" w14:textId="77777777" w:rsidR="008571AD" w:rsidRPr="003F1728" w:rsidRDefault="008571AD" w:rsidP="003F1728">
      <w:pPr>
        <w:spacing w:after="200"/>
        <w:rPr>
          <w:rFonts w:asciiTheme="minorHAnsi" w:hAnsiTheme="minorHAnsi"/>
          <w:szCs w:val="24"/>
        </w:rPr>
        <w:sectPr w:rsidR="008571AD" w:rsidRPr="003F1728" w:rsidSect="003F1728">
          <w:pgSz w:w="15840" w:h="12240" w:orient="landscape"/>
          <w:pgMar w:top="1440" w:right="1440" w:bottom="1440" w:left="1440" w:header="720" w:footer="720" w:gutter="0"/>
          <w:cols w:space="720"/>
          <w:docGrid w:linePitch="360"/>
        </w:sectPr>
      </w:pPr>
    </w:p>
    <w:p w14:paraId="3E1566F4" w14:textId="15441659" w:rsidR="00802FC9" w:rsidRDefault="00802FC9" w:rsidP="0012261B">
      <w:pPr>
        <w:pStyle w:val="Heading1"/>
      </w:pPr>
      <w:bookmarkStart w:id="30" w:name="_Toc467238963"/>
      <w:r>
        <w:lastRenderedPageBreak/>
        <w:t xml:space="preserve">Supplemental Table </w:t>
      </w:r>
      <w:r w:rsidRPr="00DA6264">
        <w:t>S</w:t>
      </w:r>
      <w:r w:rsidR="00654977">
        <w:t>7</w:t>
      </w:r>
      <w:r w:rsidRPr="00DA6264">
        <w:t>.</w:t>
      </w:r>
      <w:r w:rsidRPr="001F3D34">
        <w:t xml:space="preserve"> </w:t>
      </w:r>
      <w:r w:rsidRPr="001D4E1A">
        <w:t>Evidence Linking CYP2C9</w:t>
      </w:r>
      <w:r>
        <w:t>, VKORC1, and CYP4F2</w:t>
      </w:r>
      <w:r w:rsidRPr="001D4E1A">
        <w:t xml:space="preserve"> to warfarin phenotype</w:t>
      </w:r>
      <w:r>
        <w:t xml:space="preserve"> in pediatric patients</w:t>
      </w:r>
      <w:bookmarkEnd w:id="30"/>
    </w:p>
    <w:tbl>
      <w:tblPr>
        <w:tblStyle w:val="LightShading1"/>
        <w:tblW w:w="13881" w:type="dxa"/>
        <w:tblLook w:val="04A0" w:firstRow="1" w:lastRow="0" w:firstColumn="1" w:lastColumn="0" w:noHBand="0" w:noVBand="1"/>
      </w:tblPr>
      <w:tblGrid>
        <w:gridCol w:w="1658"/>
        <w:gridCol w:w="5976"/>
        <w:gridCol w:w="4482"/>
        <w:gridCol w:w="1765"/>
      </w:tblGrid>
      <w:tr w:rsidR="00802FC9" w:rsidRPr="0096439D" w14:paraId="0D848812" w14:textId="77777777" w:rsidTr="006C793C">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58" w:type="dxa"/>
            <w:noWrap/>
          </w:tcPr>
          <w:p w14:paraId="68A2370B" w14:textId="77777777" w:rsidR="00802FC9" w:rsidRPr="0096439D" w:rsidRDefault="00802FC9" w:rsidP="00516B41">
            <w:pPr>
              <w:spacing w:after="184"/>
              <w:rPr>
                <w:rFonts w:ascii="Times New Roman" w:eastAsia="Times New Roman" w:hAnsi="Times New Roman" w:cs="Times New Roman"/>
                <w:color w:val="000000"/>
                <w:lang w:eastAsia="zh-CN"/>
              </w:rPr>
            </w:pPr>
            <w:r w:rsidRPr="0096439D">
              <w:rPr>
                <w:rFonts w:ascii="Times New Roman" w:eastAsia="Times New Roman" w:hAnsi="Times New Roman" w:cs="Times New Roman"/>
                <w:bCs w:val="0"/>
                <w:color w:val="000000"/>
                <w:lang w:eastAsia="zh-CN"/>
              </w:rPr>
              <w:t>Type of experimental model</w:t>
            </w:r>
          </w:p>
        </w:tc>
        <w:tc>
          <w:tcPr>
            <w:tcW w:w="5976" w:type="dxa"/>
          </w:tcPr>
          <w:p w14:paraId="32267D29" w14:textId="77777777" w:rsidR="00802FC9" w:rsidRPr="0096439D" w:rsidRDefault="00802FC9" w:rsidP="00516B41">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color w:val="000000"/>
                <w:lang w:eastAsia="zh-CN"/>
              </w:rPr>
              <w:t>Major findings</w:t>
            </w:r>
          </w:p>
        </w:tc>
        <w:tc>
          <w:tcPr>
            <w:tcW w:w="4482" w:type="dxa"/>
          </w:tcPr>
          <w:p w14:paraId="099C5169" w14:textId="77777777" w:rsidR="00802FC9" w:rsidRPr="0096439D" w:rsidRDefault="00802FC9" w:rsidP="00516B41">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color w:val="000000"/>
                <w:lang w:eastAsia="zh-CN"/>
              </w:rPr>
              <w:t>References</w:t>
            </w:r>
          </w:p>
        </w:tc>
        <w:tc>
          <w:tcPr>
            <w:tcW w:w="1765" w:type="dxa"/>
            <w:noWrap/>
          </w:tcPr>
          <w:p w14:paraId="4CEBCF82" w14:textId="77777777" w:rsidR="00802FC9" w:rsidRPr="0096439D" w:rsidRDefault="00802FC9" w:rsidP="00516B41">
            <w:pPr>
              <w:spacing w:after="1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color w:val="000000"/>
                <w:lang w:eastAsia="zh-CN"/>
              </w:rPr>
              <w:t>Level of evidence</w:t>
            </w:r>
          </w:p>
        </w:tc>
      </w:tr>
      <w:tr w:rsidR="00802FC9" w:rsidRPr="0096439D" w14:paraId="6E212D0E" w14:textId="77777777" w:rsidTr="006C793C">
        <w:trPr>
          <w:cnfStyle w:val="000000100000" w:firstRow="0" w:lastRow="0" w:firstColumn="0" w:lastColumn="0" w:oddVBand="0" w:evenVBand="0" w:oddHBand="1" w:evenHBand="0" w:firstRowFirstColumn="0" w:firstRowLastColumn="0" w:lastRowFirstColumn="0" w:lastRowLastColumn="0"/>
          <w:trHeight w:val="2880"/>
        </w:trPr>
        <w:tc>
          <w:tcPr>
            <w:cnfStyle w:val="001000000000" w:firstRow="0" w:lastRow="0" w:firstColumn="1" w:lastColumn="0" w:oddVBand="0" w:evenVBand="0" w:oddHBand="0" w:evenHBand="0" w:firstRowFirstColumn="0" w:firstRowLastColumn="0" w:lastRowFirstColumn="0" w:lastRowLastColumn="0"/>
            <w:tcW w:w="1658" w:type="dxa"/>
            <w:noWrap/>
          </w:tcPr>
          <w:p w14:paraId="3064C5D9"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 xml:space="preserve">Clinical </w:t>
            </w:r>
          </w:p>
        </w:tc>
        <w:tc>
          <w:tcPr>
            <w:tcW w:w="5976" w:type="dxa"/>
          </w:tcPr>
          <w:p w14:paraId="2506EF39"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439D">
              <w:rPr>
                <w:rFonts w:ascii="Times New Roman" w:hAnsi="Times New Roman" w:cs="Times New Roman"/>
              </w:rPr>
              <w:t>Children</w:t>
            </w:r>
            <w:r w:rsidRPr="0096439D">
              <w:rPr>
                <w:rFonts w:ascii="Times New Roman" w:eastAsia="Times New Roman" w:hAnsi="Times New Roman" w:cs="Times New Roman"/>
                <w:color w:val="000000"/>
                <w:lang w:eastAsia="zh-CN"/>
              </w:rPr>
              <w:t xml:space="preserve"> with </w:t>
            </w:r>
            <w:r w:rsidRPr="0096439D">
              <w:rPr>
                <w:rFonts w:ascii="Times New Roman" w:eastAsia="Times New Roman" w:hAnsi="Times New Roman" w:cs="Times New Roman"/>
                <w:i/>
                <w:color w:val="000000"/>
                <w:lang w:eastAsia="zh-CN"/>
              </w:rPr>
              <w:t>CYP2C9*2</w:t>
            </w:r>
            <w:r w:rsidRPr="0096439D">
              <w:rPr>
                <w:rFonts w:ascii="Times New Roman" w:eastAsia="Times New Roman" w:hAnsi="Times New Roman" w:cs="Times New Roman"/>
                <w:color w:val="000000"/>
                <w:lang w:eastAsia="zh-CN"/>
              </w:rPr>
              <w:t xml:space="preserve"> and </w:t>
            </w:r>
            <w:r w:rsidRPr="0096439D">
              <w:rPr>
                <w:rFonts w:ascii="Times New Roman" w:eastAsia="Times New Roman" w:hAnsi="Times New Roman" w:cs="Times New Roman"/>
                <w:i/>
                <w:color w:val="000000"/>
                <w:lang w:eastAsia="zh-CN"/>
              </w:rPr>
              <w:t>CYP2C9*3</w:t>
            </w:r>
            <w:r w:rsidRPr="0096439D">
              <w:rPr>
                <w:rFonts w:ascii="Times New Roman" w:eastAsia="Times New Roman" w:hAnsi="Times New Roman" w:cs="Times New Roman"/>
                <w:color w:val="000000"/>
                <w:lang w:eastAsia="zh-CN"/>
              </w:rPr>
              <w:t xml:space="preserve"> have reduced warfarin maintenance dose.</w:t>
            </w:r>
          </w:p>
        </w:tc>
        <w:tc>
          <w:tcPr>
            <w:tcW w:w="4482" w:type="dxa"/>
          </w:tcPr>
          <w:p w14:paraId="16142BEF" w14:textId="77777777"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Supports statement:</w:t>
            </w:r>
          </w:p>
          <w:p w14:paraId="1EE63B94" w14:textId="7A4858B4"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owak-Gottl,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0)</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Ob3dhay1Hb3R0bDwvQXV0aG9yPjxZZWFyPjIwMTA8L1ll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Ob3dhay1Hb3R0bDwvQXV0aG9yPjxZZWFyPjIwMTA8L1ll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6" w:tooltip="Nowak-Gottl, 2010 #118" w:history="1">
              <w:r w:rsidR="00BE2169" w:rsidRPr="002A59AA">
                <w:rPr>
                  <w:rFonts w:ascii="Times New Roman" w:eastAsia="Times New Roman" w:hAnsi="Times New Roman" w:cs="Times New Roman"/>
                  <w:noProof/>
                  <w:color w:val="000000"/>
                  <w:lang w:val="fr-FR" w:eastAsia="zh-CN"/>
                </w:rPr>
                <w:t>166</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018868BF" w14:textId="1AEF274E"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3" w:tooltip="Biss, 2012 #125" w:history="1">
              <w:r w:rsidR="00BE2169" w:rsidRPr="00BE2169">
                <w:rPr>
                  <w:rFonts w:ascii="Times New Roman" w:eastAsia="Times New Roman" w:hAnsi="Times New Roman" w:cs="Times New Roman"/>
                  <w:noProof/>
                  <w:color w:val="000000"/>
                  <w:lang w:val="fr-FR" w:eastAsia="zh-CN"/>
                </w:rPr>
                <w:t>83</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692721E7" w14:textId="779F395C"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reau,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0" w:tooltip="Moreau, 2012 #117" w:history="1">
              <w:r w:rsidR="00BE2169" w:rsidRPr="00BE2169">
                <w:rPr>
                  <w:rFonts w:ascii="Times New Roman" w:eastAsia="Times New Roman" w:hAnsi="Times New Roman" w:cs="Times New Roman"/>
                  <w:noProof/>
                  <w:color w:val="000000"/>
                  <w:lang w:val="fr-FR" w:eastAsia="zh-CN"/>
                </w:rPr>
                <w:t>90</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1D4C95CE" w14:textId="62ABBD5D"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haw,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7" w:tooltip="Shaw, 2014 #122" w:history="1">
              <w:r w:rsidR="00BE2169" w:rsidRPr="002A59AA">
                <w:rPr>
                  <w:rFonts w:ascii="Times New Roman" w:eastAsia="Times New Roman" w:hAnsi="Times New Roman" w:cs="Times New Roman"/>
                  <w:noProof/>
                  <w:color w:val="000000"/>
                  <w:lang w:val="fr-FR" w:eastAsia="zh-CN"/>
                </w:rPr>
                <w:t>167</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1E1BBA95" w14:textId="2814008E"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mber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8" w:tooltip="Hamberg, 2014 #255" w:history="1">
              <w:r w:rsidR="00BE2169" w:rsidRPr="002A59AA">
                <w:rPr>
                  <w:rFonts w:ascii="Times New Roman" w:eastAsia="Times New Roman" w:hAnsi="Times New Roman" w:cs="Times New Roman"/>
                  <w:noProof/>
                  <w:color w:val="000000"/>
                  <w:lang w:val="fr-FR" w:eastAsia="zh-CN"/>
                </w:rPr>
                <w:t>168</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28D1A931" w14:textId="2FEC32B0"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wcutt,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9" w:tooltip="Hawcutt, 2014 #120" w:history="1">
              <w:r w:rsidR="00BE2169" w:rsidRPr="002A59AA">
                <w:rPr>
                  <w:rFonts w:ascii="Times New Roman" w:eastAsia="Times New Roman" w:hAnsi="Times New Roman" w:cs="Times New Roman"/>
                  <w:noProof/>
                  <w:color w:val="000000"/>
                  <w:lang w:val="fr-FR" w:eastAsia="zh-CN"/>
                </w:rPr>
                <w:t>169</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0E548616" w14:textId="7BB4C8AF"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Dilge Taskin, et al. (2016)</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r>
            <w:r w:rsidR="00680611" w:rsidRPr="002A59AA">
              <w:rPr>
                <w:rFonts w:ascii="Times New Roman" w:eastAsia="Times New Roman" w:hAnsi="Times New Roman" w:cs="Times New Roman"/>
                <w:color w:val="000000"/>
                <w:lang w:val="fr-FR" w:eastAsia="zh-CN"/>
              </w:rPr>
              <w:instrText xml:space="preserve"> ADDIN EN.CITE &lt;EndNote&gt;&lt;Cite&gt;&lt;Author&gt;Dilge Taskin&lt;/Author&gt;&lt;Year&gt;2016&lt;/Year&gt;&lt;RecNum&gt;256&lt;/RecNum&gt;&lt;DisplayText&gt;(170)&lt;/DisplayText&gt;&lt;record&gt;&lt;rec-number&gt;256&lt;/rec-number&gt;&lt;foreign-keys&gt;&lt;key app="EN" db-id="ss05wdtz4x59tpeaffpvpvfjde9t9wessdp2" timestamp="1467993581"&gt;256&lt;/key&gt;&lt;/foreign-keys&gt;&lt;ref-type name="Journal Article"&gt;17&lt;/ref-type&gt;&lt;contributors&gt;&lt;authors&gt;&lt;author&gt;Dilge Taskin, B.&lt;/author&gt;&lt;author&gt;Kula, S.&lt;/author&gt;&lt;author&gt;Ergun, M. A.&lt;/author&gt;&lt;author&gt;Altun, D.&lt;/author&gt;&lt;author&gt;Olgunturk, R.&lt;/author&gt;&lt;author&gt;Tunaoglu, F. S.&lt;/author&gt;&lt;author&gt;Oguz, A. D.&lt;/author&gt;&lt;author&gt;Gursel, T.&lt;/author&gt;&lt;/authors&gt;&lt;/contributors&gt;&lt;auth-address&gt;Department of Pediatric Neurology, Ankara Children&amp;apos;s Hematology Oncology Training and Research Hospital, Ankara-Turkey.&amp;#xD;Department of Pediatric Cardiology, Faculty of Medicine, Gazi University, Ankara-Turkey.&amp;#xD;Department of Medical Genetics, Faculty of Medicine, Gazi University, Ankara-Turkey.&amp;#xD;Department of Pediatrics, Etimesgut Air Force Hospital, Ankara-Turkey. draltundemet@gmail.com.&amp;#xD;Department of Pediatric Hematology, Faculty of Medicine, Gazi University, Ankara-Turkey.&lt;/auth-address&gt;&lt;titles&gt;&lt;title&gt;The effect of CYP2C9 and VKORC1 genetic polymorphisms on warfarin dose requirements in a pediatric population&lt;/title&gt;&lt;secondary-title&gt;Anatol J Cardiol&lt;/secondary-title&gt;&lt;/titles&gt;&lt;periodical&gt;&lt;full-title&gt;Anatol J Cardiol&lt;/full-title&gt;&lt;/periodical&gt;&lt;dates&gt;&lt;year&gt;2016&lt;/year&gt;&lt;pub-dates&gt;&lt;date&gt;Jan 25&lt;/date&gt;&lt;/pub-dates&gt;&lt;/dates&gt;&lt;isbn&gt;2149-2271 (Electronic)&lt;/isbn&gt;&lt;accession-num&gt;27182616&lt;/accession-num&gt;&lt;urls&gt;&lt;related-urls&gt;&lt;url&gt;http://www.ncbi.nlm.nih.gov/pubmed/27182616&lt;/url&gt;&lt;/related-urls&gt;&lt;/urls&gt;&lt;electronic-resource-num&gt;10.14744/AnatolJCardiol.2015.6150&lt;/electronic-resource-num&gt;&lt;/record&gt;&lt;/Cite&gt;&lt;/EndNote&gt;</w:instrText>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0" w:tooltip="Dilge Taskin, 2016 #256" w:history="1">
              <w:r w:rsidR="00BE2169" w:rsidRPr="002A59AA">
                <w:rPr>
                  <w:rFonts w:ascii="Times New Roman" w:eastAsia="Times New Roman" w:hAnsi="Times New Roman" w:cs="Times New Roman"/>
                  <w:noProof/>
                  <w:color w:val="000000"/>
                  <w:lang w:val="fr-FR" w:eastAsia="zh-CN"/>
                </w:rPr>
                <w:t>170</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5BA89FD4" w14:textId="77777777"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p>
          <w:p w14:paraId="6F087DCD" w14:textId="77777777"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Does not support statement:</w:t>
            </w:r>
          </w:p>
          <w:p w14:paraId="33CF0FFE" w14:textId="66ADABCC"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guy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3)</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OZ3V5ZW48L0F1dGhvcj48WWVhcj4yMDEzPC9ZZWFyPjxS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OZ3V5ZW48L0F1dGhvcj48WWVhcj4yMDEzPC9ZZWFyPjxS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1" w:tooltip="Nguyen, 2013 #124" w:history="1">
              <w:r w:rsidR="00BE2169" w:rsidRPr="002A59AA">
                <w:rPr>
                  <w:rFonts w:ascii="Times New Roman" w:eastAsia="Times New Roman" w:hAnsi="Times New Roman" w:cs="Times New Roman"/>
                  <w:noProof/>
                  <w:color w:val="000000"/>
                  <w:lang w:val="fr-FR" w:eastAsia="zh-CN"/>
                </w:rPr>
                <w:t>171</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29A55A1E" w14:textId="5A3AE189" w:rsidR="00802FC9" w:rsidRPr="0096439D" w:rsidRDefault="00802FC9"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Kamal El-Din,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2014)</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YW1hbCBFbC1EaW48L0F1dGhvcj48WWVhcj4yMDE0PC9Z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LYW1hbCBFbC1EaW48L0F1dGhvcj48WWVhcj4yMDE0PC9Z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72" w:tooltip="Kamal El-Din, 2014 #121" w:history="1">
              <w:r w:rsidR="00BE2169" w:rsidRPr="0096439D">
                <w:rPr>
                  <w:rFonts w:ascii="Times New Roman" w:eastAsia="Times New Roman" w:hAnsi="Times New Roman" w:cs="Times New Roman"/>
                  <w:noProof/>
                  <w:color w:val="000000"/>
                  <w:lang w:eastAsia="zh-CN"/>
                </w:rPr>
                <w:t>172</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Pr="0096439D">
              <w:rPr>
                <w:rFonts w:ascii="Times New Roman" w:eastAsia="Times New Roman" w:hAnsi="Times New Roman" w:cs="Times New Roman"/>
                <w:color w:val="000000"/>
                <w:lang w:eastAsia="zh-CN"/>
              </w:rPr>
              <w:t xml:space="preserve"> </w:t>
            </w:r>
          </w:p>
        </w:tc>
        <w:tc>
          <w:tcPr>
            <w:tcW w:w="1765" w:type="dxa"/>
            <w:noWrap/>
          </w:tcPr>
          <w:p w14:paraId="477EF861"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p w14:paraId="6D0B8604"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802FC9" w:rsidRPr="0096439D" w14:paraId="7F369F5B" w14:textId="77777777" w:rsidTr="00721A71">
        <w:trPr>
          <w:trHeight w:val="828"/>
        </w:trPr>
        <w:tc>
          <w:tcPr>
            <w:cnfStyle w:val="001000000000" w:firstRow="0" w:lastRow="0" w:firstColumn="1" w:lastColumn="0" w:oddVBand="0" w:evenVBand="0" w:oddHBand="0" w:evenHBand="0" w:firstRowFirstColumn="0" w:firstRowLastColumn="0" w:lastRowFirstColumn="0" w:lastRowLastColumn="0"/>
            <w:tcW w:w="1658" w:type="dxa"/>
            <w:noWrap/>
          </w:tcPr>
          <w:p w14:paraId="09CA579E"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3C7833F4" w14:textId="735B0DAD" w:rsidR="00802FC9" w:rsidRPr="0096439D" w:rsidRDefault="00802FC9" w:rsidP="00516B41">
            <w:pPr>
              <w:spacing w:after="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439D">
              <w:rPr>
                <w:rFonts w:ascii="Times New Roman" w:hAnsi="Times New Roman" w:cs="Times New Roman"/>
              </w:rPr>
              <w:t xml:space="preserve">With empiric warfarin dosing, children with </w:t>
            </w:r>
            <w:r w:rsidRPr="0096439D">
              <w:rPr>
                <w:rFonts w:ascii="Times New Roman" w:hAnsi="Times New Roman" w:cs="Times New Roman"/>
                <w:i/>
              </w:rPr>
              <w:t>CYP2C9*2</w:t>
            </w:r>
            <w:r w:rsidRPr="0096439D">
              <w:rPr>
                <w:rFonts w:ascii="Times New Roman" w:hAnsi="Times New Roman" w:cs="Times New Roman"/>
              </w:rPr>
              <w:t xml:space="preserve"> and </w:t>
            </w:r>
            <w:r w:rsidRPr="0096439D">
              <w:rPr>
                <w:rFonts w:ascii="Times New Roman" w:hAnsi="Times New Roman" w:cs="Times New Roman"/>
                <w:i/>
              </w:rPr>
              <w:t>CYP2C9*3</w:t>
            </w:r>
            <w:r w:rsidRPr="0096439D">
              <w:rPr>
                <w:rFonts w:ascii="Times New Roman" w:hAnsi="Times New Roman" w:cs="Times New Roman"/>
              </w:rPr>
              <w:t xml:space="preserve"> are at increased risk of over-anticoagulation. </w:t>
            </w:r>
          </w:p>
        </w:tc>
        <w:tc>
          <w:tcPr>
            <w:tcW w:w="4482" w:type="dxa"/>
          </w:tcPr>
          <w:p w14:paraId="6A6DE830" w14:textId="3CB419E3"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3)</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aXNzPC9BdXRob3I+PFllYXI+MjAxMzwvWWVhcj48UmVj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CaXNzPC9BdXRob3I+PFllYXI+MjAxMzwvWWVhcj48UmVj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3" w:tooltip="Biss, 2013 #123" w:history="1">
              <w:r w:rsidR="00BE2169" w:rsidRPr="002A59AA">
                <w:rPr>
                  <w:rFonts w:ascii="Times New Roman" w:eastAsia="Times New Roman" w:hAnsi="Times New Roman" w:cs="Times New Roman"/>
                  <w:noProof/>
                  <w:color w:val="000000"/>
                  <w:lang w:val="fr-FR" w:eastAsia="zh-CN"/>
                </w:rPr>
                <w:t>173</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15715D65" w14:textId="573C642F"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haw,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2014)</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7" w:tooltip="Shaw, 2014 #122" w:history="1">
              <w:r w:rsidR="00BE2169" w:rsidRPr="0096439D">
                <w:rPr>
                  <w:rFonts w:ascii="Times New Roman" w:eastAsia="Times New Roman" w:hAnsi="Times New Roman" w:cs="Times New Roman"/>
                  <w:noProof/>
                  <w:color w:val="000000"/>
                  <w:lang w:eastAsia="zh-CN"/>
                </w:rPr>
                <w:t>167</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Pr="0096439D">
              <w:rPr>
                <w:rFonts w:ascii="Times New Roman" w:eastAsia="Times New Roman" w:hAnsi="Times New Roman" w:cs="Times New Roman"/>
                <w:color w:val="000000"/>
                <w:lang w:eastAsia="zh-CN"/>
              </w:rPr>
              <w:t xml:space="preserve"> </w:t>
            </w:r>
          </w:p>
          <w:p w14:paraId="3918AB02" w14:textId="11631BFA" w:rsidR="00802FC9" w:rsidRPr="0096439D" w:rsidRDefault="00802FC9"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color w:val="000000"/>
                <w:lang w:eastAsia="zh-CN"/>
              </w:rPr>
              <w:t xml:space="preserve">Hawcutt,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9" w:tooltip="Hawcutt, 2014 #120" w:history="1">
              <w:r w:rsidR="00BE2169" w:rsidRPr="0096439D">
                <w:rPr>
                  <w:rFonts w:ascii="Times New Roman" w:eastAsia="Times New Roman" w:hAnsi="Times New Roman" w:cs="Times New Roman"/>
                  <w:noProof/>
                  <w:color w:val="000000"/>
                  <w:lang w:eastAsia="zh-CN"/>
                </w:rPr>
                <w:t>169</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Pr="0096439D">
              <w:rPr>
                <w:rFonts w:ascii="Times New Roman" w:eastAsia="Times New Roman" w:hAnsi="Times New Roman" w:cs="Times New Roman"/>
                <w:color w:val="000000"/>
                <w:lang w:eastAsia="zh-CN"/>
              </w:rPr>
              <w:t xml:space="preserve"> </w:t>
            </w:r>
          </w:p>
        </w:tc>
        <w:tc>
          <w:tcPr>
            <w:tcW w:w="1765" w:type="dxa"/>
            <w:noWrap/>
          </w:tcPr>
          <w:p w14:paraId="026531DD" w14:textId="77777777" w:rsidR="00802FC9" w:rsidRPr="0096439D" w:rsidRDefault="00802FC9" w:rsidP="00516B41">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Moderate</w:t>
            </w:r>
          </w:p>
        </w:tc>
      </w:tr>
      <w:tr w:rsidR="00802FC9" w:rsidRPr="0096439D" w14:paraId="3B101E57" w14:textId="77777777" w:rsidTr="00721A71">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658" w:type="dxa"/>
            <w:noWrap/>
          </w:tcPr>
          <w:p w14:paraId="6D8C6F7A"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 xml:space="preserve">Clinical </w:t>
            </w:r>
          </w:p>
        </w:tc>
        <w:tc>
          <w:tcPr>
            <w:tcW w:w="5976" w:type="dxa"/>
          </w:tcPr>
          <w:p w14:paraId="3F9D912F"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With empiric warfarin dosing, children with </w:t>
            </w:r>
            <w:r w:rsidRPr="0096439D">
              <w:rPr>
                <w:rFonts w:ascii="Times New Roman" w:eastAsia="Times New Roman" w:hAnsi="Times New Roman" w:cs="Times New Roman"/>
                <w:i/>
                <w:color w:val="000000"/>
                <w:lang w:eastAsia="zh-CN"/>
              </w:rPr>
              <w:t>CYP2C9*3</w:t>
            </w:r>
            <w:r w:rsidRPr="0096439D">
              <w:rPr>
                <w:rFonts w:ascii="Times New Roman" w:eastAsia="Times New Roman" w:hAnsi="Times New Roman" w:cs="Times New Roman"/>
                <w:color w:val="000000"/>
                <w:lang w:eastAsia="zh-CN"/>
              </w:rPr>
              <w:t xml:space="preserve"> are at increased risk of bleeding.</w:t>
            </w:r>
          </w:p>
        </w:tc>
        <w:tc>
          <w:tcPr>
            <w:tcW w:w="4482" w:type="dxa"/>
          </w:tcPr>
          <w:p w14:paraId="1AD78747" w14:textId="5178DB36"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Shaw,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96439D">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7" w:tooltip="Shaw, 2014 #122" w:history="1">
              <w:r w:rsidR="00BE2169" w:rsidRPr="0096439D">
                <w:rPr>
                  <w:rFonts w:ascii="Times New Roman" w:eastAsia="Times New Roman" w:hAnsi="Times New Roman" w:cs="Times New Roman"/>
                  <w:noProof/>
                  <w:color w:val="000000"/>
                  <w:lang w:eastAsia="zh-CN"/>
                </w:rPr>
                <w:t>167</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Pr="0096439D">
              <w:rPr>
                <w:rFonts w:ascii="Times New Roman" w:eastAsia="Times New Roman" w:hAnsi="Times New Roman" w:cs="Times New Roman"/>
                <w:color w:val="000000"/>
                <w:lang w:eastAsia="zh-CN"/>
              </w:rPr>
              <w:t xml:space="preserve"> </w:t>
            </w:r>
          </w:p>
          <w:p w14:paraId="596D620B" w14:textId="77777777"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c>
          <w:tcPr>
            <w:tcW w:w="1765" w:type="dxa"/>
            <w:noWrap/>
          </w:tcPr>
          <w:p w14:paraId="54572320" w14:textId="77777777"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Moderate </w:t>
            </w:r>
          </w:p>
          <w:p w14:paraId="2DEB6861"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p>
        </w:tc>
      </w:tr>
      <w:tr w:rsidR="00802FC9" w:rsidRPr="0096439D" w14:paraId="132954D4" w14:textId="77777777" w:rsidTr="006C793C">
        <w:trPr>
          <w:trHeight w:val="900"/>
        </w:trPr>
        <w:tc>
          <w:tcPr>
            <w:cnfStyle w:val="001000000000" w:firstRow="0" w:lastRow="0" w:firstColumn="1" w:lastColumn="0" w:oddVBand="0" w:evenVBand="0" w:oddHBand="0" w:evenHBand="0" w:firstRowFirstColumn="0" w:firstRowLastColumn="0" w:lastRowFirstColumn="0" w:lastRowLastColumn="0"/>
            <w:tcW w:w="1658" w:type="dxa"/>
            <w:noWrap/>
          </w:tcPr>
          <w:p w14:paraId="7468C5EC"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727DD229" w14:textId="77777777" w:rsidR="00802FC9" w:rsidRPr="0096439D" w:rsidRDefault="00802FC9" w:rsidP="00516B41">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 xml:space="preserve">VKORC1-1639G&gt;A </w:t>
            </w:r>
            <w:r w:rsidRPr="0096439D">
              <w:rPr>
                <w:rFonts w:ascii="Times New Roman" w:eastAsia="Times New Roman" w:hAnsi="Times New Roman" w:cs="Times New Roman"/>
                <w:color w:val="000000"/>
                <w:lang w:eastAsia="zh-CN"/>
              </w:rPr>
              <w:t xml:space="preserve">variant (and SNPs in high linkage disequilibrium with it) is associated with reduced warfarin maintenance dose in children. </w:t>
            </w:r>
          </w:p>
        </w:tc>
        <w:tc>
          <w:tcPr>
            <w:tcW w:w="4482" w:type="dxa"/>
          </w:tcPr>
          <w:p w14:paraId="5FF47098" w14:textId="77777777"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Supports statement:</w:t>
            </w:r>
          </w:p>
          <w:p w14:paraId="3F90613E" w14:textId="64A517CB"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owak-Gottl,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0)</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Ob3dhay1Hb3R0bDwvQXV0aG9yPjxZZWFyPjIwMTA8L1ll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Ob3dhay1Hb3R0bDwvQXV0aG9yPjxZZWFyPjIwMTA8L1ll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6" w:tooltip="Nowak-Gottl, 2010 #118" w:history="1">
              <w:r w:rsidR="00BE2169" w:rsidRPr="002A59AA">
                <w:rPr>
                  <w:rFonts w:ascii="Times New Roman" w:eastAsia="Times New Roman" w:hAnsi="Times New Roman" w:cs="Times New Roman"/>
                  <w:noProof/>
                  <w:color w:val="000000"/>
                  <w:lang w:val="fr-FR" w:eastAsia="zh-CN"/>
                </w:rPr>
                <w:t>166</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20EF6230" w14:textId="167C30A7"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Kato,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1)</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LYXRvPC9BdXRob3I+PFllYXI+MjAxMTwvWWVhcj48UmVj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LYXRvPC9BdXRob3I+PFllYXI+MjAxMTwvWWVhcj48UmVj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4" w:tooltip="Kato, 2011 #119" w:history="1">
              <w:r w:rsidR="00BE2169" w:rsidRPr="002A59AA">
                <w:rPr>
                  <w:rFonts w:ascii="Times New Roman" w:eastAsia="Times New Roman" w:hAnsi="Times New Roman" w:cs="Times New Roman"/>
                  <w:noProof/>
                  <w:color w:val="000000"/>
                  <w:lang w:val="fr-FR" w:eastAsia="zh-CN"/>
                </w:rPr>
                <w:t>174</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1A969D09" w14:textId="495DD8A1"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3" w:tooltip="Biss, 2012 #125" w:history="1">
              <w:r w:rsidR="00BE2169" w:rsidRPr="00BE2169">
                <w:rPr>
                  <w:rFonts w:ascii="Times New Roman" w:eastAsia="Times New Roman" w:hAnsi="Times New Roman" w:cs="Times New Roman"/>
                  <w:noProof/>
                  <w:color w:val="000000"/>
                  <w:lang w:val="fr-FR" w:eastAsia="zh-CN"/>
                </w:rPr>
                <w:t>83</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1F1334B1" w14:textId="0AACF1B7"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Moreau,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2)</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Nb3JlYXU8L0F1dGhvcj48WWVhcj4yMDEyPC9ZZWFyPjxS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jEtNzwvcGFnZXM+PHZvbHVtZT4xMTk8L3ZvbHVt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=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90" w:tooltip="Moreau, 2012 #117" w:history="1">
              <w:r w:rsidR="00BE2169" w:rsidRPr="00BE2169">
                <w:rPr>
                  <w:rFonts w:ascii="Times New Roman" w:eastAsia="Times New Roman" w:hAnsi="Times New Roman" w:cs="Times New Roman"/>
                  <w:noProof/>
                  <w:color w:val="000000"/>
                  <w:lang w:val="fr-FR" w:eastAsia="zh-CN"/>
                </w:rPr>
                <w:t>90</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3ED93CA6" w14:textId="3BF5AFE1"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Nguyen,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3)</w:t>
            </w:r>
            <w:r w:rsidR="0096439D"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OZ3V5ZW48L0F1dGhvcj48WWVhcj4yMDEzPC9ZZWFyPjxS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OZ3V5ZW48L0F1dGhvcj48WWVhcj4yMDEzPC9ZZWFyPjxS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1" w:tooltip="Nguyen, 2013 #124" w:history="1">
              <w:r w:rsidR="00BE2169" w:rsidRPr="002A59AA">
                <w:rPr>
                  <w:rFonts w:ascii="Times New Roman" w:eastAsia="Times New Roman" w:hAnsi="Times New Roman" w:cs="Times New Roman"/>
                  <w:noProof/>
                  <w:color w:val="000000"/>
                  <w:lang w:val="fr-FR" w:eastAsia="zh-CN"/>
                </w:rPr>
                <w:t>171</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2EF877AF" w14:textId="1C189F12"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wcutt,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96439D" w:rsidRPr="002A59AA">
              <w:rPr>
                <w:rFonts w:ascii="Times New Roman" w:eastAsia="Times New Roman" w:hAnsi="Times New Roman" w:cs="Times New Roman"/>
                <w:color w:val="000000"/>
                <w:lang w:val="fr-FR" w:eastAsia="zh-CN"/>
              </w:rPr>
              <w:t xml:space="preserve"> </w:t>
            </w:r>
            <w:r w:rsidR="005532B2">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5532B2" w:rsidRPr="002A59AA">
              <w:rPr>
                <w:rFonts w:ascii="Times New Roman" w:eastAsia="Times New Roman" w:hAnsi="Times New Roman" w:cs="Times New Roman"/>
                <w:color w:val="000000"/>
                <w:lang w:val="fr-FR" w:eastAsia="zh-CN"/>
              </w:rPr>
              <w:instrText xml:space="preserve"> ADDIN EN.CITE </w:instrText>
            </w:r>
            <w:r w:rsidR="005532B2">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5532B2" w:rsidRPr="002A59AA">
              <w:rPr>
                <w:rFonts w:ascii="Times New Roman" w:eastAsia="Times New Roman" w:hAnsi="Times New Roman" w:cs="Times New Roman"/>
                <w:color w:val="000000"/>
                <w:lang w:val="fr-FR" w:eastAsia="zh-CN"/>
              </w:rPr>
              <w:instrText xml:space="preserve"> ADDIN EN.CITE.DATA </w:instrText>
            </w:r>
            <w:r w:rsidR="005532B2">
              <w:rPr>
                <w:rFonts w:eastAsia="Times New Roman" w:cs="Times New Roman"/>
                <w:color w:val="000000"/>
                <w:lang w:eastAsia="zh-CN"/>
              </w:rPr>
            </w:r>
            <w:r w:rsidR="005532B2">
              <w:rPr>
                <w:rFonts w:eastAsia="Times New Roman" w:cs="Times New Roman"/>
                <w:color w:val="000000"/>
                <w:lang w:eastAsia="zh-CN"/>
              </w:rPr>
              <w:fldChar w:fldCharType="end"/>
            </w:r>
            <w:r w:rsidR="005532B2">
              <w:rPr>
                <w:rFonts w:eastAsia="Times New Roman" w:cs="Times New Roman"/>
                <w:color w:val="000000"/>
                <w:lang w:eastAsia="zh-CN"/>
              </w:rPr>
            </w:r>
            <w:r w:rsidR="005532B2">
              <w:rPr>
                <w:rFonts w:eastAsia="Times New Roman" w:cs="Times New Roman"/>
                <w:color w:val="000000"/>
                <w:lang w:eastAsia="zh-CN"/>
              </w:rPr>
              <w:fldChar w:fldCharType="separate"/>
            </w:r>
            <w:r w:rsidR="005532B2" w:rsidRPr="002A59AA">
              <w:rPr>
                <w:rFonts w:ascii="Times New Roman" w:eastAsia="Times New Roman" w:hAnsi="Times New Roman" w:cs="Times New Roman"/>
                <w:noProof/>
                <w:color w:val="000000"/>
                <w:lang w:val="fr-FR" w:eastAsia="zh-CN"/>
              </w:rPr>
              <w:t>(</w:t>
            </w:r>
            <w:hyperlink w:anchor="_ENREF_169" w:tooltip="Hawcutt, 2014 #120" w:history="1">
              <w:r w:rsidR="00BE2169" w:rsidRPr="002A59AA">
                <w:rPr>
                  <w:rFonts w:ascii="Times New Roman" w:eastAsia="Times New Roman" w:hAnsi="Times New Roman" w:cs="Times New Roman"/>
                  <w:noProof/>
                  <w:color w:val="000000"/>
                  <w:lang w:val="fr-FR" w:eastAsia="zh-CN"/>
                </w:rPr>
                <w:t>169</w:t>
              </w:r>
            </w:hyperlink>
            <w:r w:rsidR="005532B2" w:rsidRPr="002A59AA">
              <w:rPr>
                <w:rFonts w:ascii="Times New Roman" w:eastAsia="Times New Roman" w:hAnsi="Times New Roman" w:cs="Times New Roman"/>
                <w:noProof/>
                <w:color w:val="000000"/>
                <w:lang w:val="fr-FR" w:eastAsia="zh-CN"/>
              </w:rPr>
              <w:t>)</w:t>
            </w:r>
            <w:r w:rsidR="005532B2">
              <w:rPr>
                <w:rFonts w:eastAsia="Times New Roman" w:cs="Times New Roman"/>
                <w:color w:val="000000"/>
                <w:lang w:eastAsia="zh-CN"/>
              </w:rPr>
              <w:fldChar w:fldCharType="end"/>
            </w:r>
          </w:p>
          <w:p w14:paraId="0D144414" w14:textId="0DD38C7D"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Shaw,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7" w:tooltip="Shaw, 2014 #122" w:history="1">
              <w:r w:rsidR="00BE2169" w:rsidRPr="002A59AA">
                <w:rPr>
                  <w:rFonts w:ascii="Times New Roman" w:eastAsia="Times New Roman" w:hAnsi="Times New Roman" w:cs="Times New Roman"/>
                  <w:noProof/>
                  <w:color w:val="000000"/>
                  <w:lang w:val="fr-FR" w:eastAsia="zh-CN"/>
                </w:rPr>
                <w:t>167</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0096439D" w:rsidRPr="002A59AA">
              <w:rPr>
                <w:rFonts w:ascii="Times New Roman" w:eastAsia="Times New Roman" w:hAnsi="Times New Roman" w:cs="Times New Roman"/>
                <w:color w:val="000000"/>
                <w:lang w:val="fr-FR" w:eastAsia="zh-CN"/>
              </w:rPr>
              <w:t xml:space="preserve"> </w:t>
            </w:r>
          </w:p>
          <w:p w14:paraId="5D845C06" w14:textId="02E847AF"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lastRenderedPageBreak/>
              <w:t xml:space="preserve">Hamber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8" w:tooltip="Hamberg, 2014 #255" w:history="1">
              <w:r w:rsidR="00BE2169" w:rsidRPr="002A59AA">
                <w:rPr>
                  <w:rFonts w:ascii="Times New Roman" w:eastAsia="Times New Roman" w:hAnsi="Times New Roman" w:cs="Times New Roman"/>
                  <w:noProof/>
                  <w:color w:val="000000"/>
                  <w:lang w:val="fr-FR" w:eastAsia="zh-CN"/>
                </w:rPr>
                <w:t>168</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Pr="002A59AA">
              <w:rPr>
                <w:rFonts w:ascii="Times New Roman" w:eastAsia="Times New Roman" w:hAnsi="Times New Roman" w:cs="Times New Roman"/>
                <w:color w:val="000000"/>
                <w:lang w:val="fr-FR" w:eastAsia="zh-CN"/>
              </w:rPr>
              <w:t xml:space="preserve"> </w:t>
            </w:r>
          </w:p>
          <w:p w14:paraId="39CB4B31" w14:textId="7F58E082"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Wakamiya, et al (2016)</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r>
            <w:r w:rsidR="00680611" w:rsidRPr="002A59AA">
              <w:rPr>
                <w:rFonts w:ascii="Times New Roman" w:eastAsia="Times New Roman" w:hAnsi="Times New Roman" w:cs="Times New Roman"/>
                <w:color w:val="000000"/>
                <w:lang w:val="fr-FR" w:eastAsia="zh-CN"/>
              </w:rPr>
              <w:instrText xml:space="preserve"> ADDIN EN.CITE &lt;EndNote&gt;&lt;Cite&gt;&lt;Author&gt;Wakamiya&lt;/Author&gt;&lt;Year&gt;2016&lt;/Year&gt;&lt;RecNum&gt;258&lt;/RecNum&gt;&lt;DisplayText&gt;(175)&lt;/DisplayText&gt;&lt;record&gt;&lt;rec-number&gt;258&lt;/rec-number&gt;&lt;foreign-keys&gt;&lt;key app="EN" db-id="ss05wdtz4x59tpeaffpvpvfjde9t9wessdp2" timestamp="1467993730"&gt;258&lt;/key&gt;&lt;/foreign-keys&gt;&lt;ref-type name="Journal Article"&gt;17&lt;/ref-type&gt;&lt;contributors&gt;&lt;authors&gt;&lt;author&gt;Wakamiya, T.&lt;/author&gt;&lt;author&gt;Hokosaki, T.&lt;/author&gt;&lt;author&gt;Tsujimoto, S.&lt;/author&gt;&lt;author&gt;Kadota, K.&lt;/author&gt;&lt;author&gt;Nakano, Y.&lt;/author&gt;&lt;author&gt;Watanabe, S.&lt;/author&gt;&lt;author&gt;Iwamoto, M.&lt;/author&gt;&lt;author&gt;Yanagimachi, M.&lt;/author&gt;&lt;author&gt;Ito, S.&lt;/author&gt;&lt;/authors&gt;&lt;/contributors&gt;&lt;auth-address&gt;Department of Pediatrics, Yokohama City University School of Medicine, 3-9 Fukuura, Kanazawa-ku, Yokohama, 236-0004, Japan.&amp;#xD;Department of Pediatrics, Yokohama City University School of Medicine, 3-9 Fukuura, Kanazawa-ku, Yokohama, 236-0004, Japan. myanagimachi.ped@tmd.ac.jp.&lt;/auth-address&gt;&lt;titles&gt;&lt;title&gt;Effect of VKORC1, CYP2C9, CFP4F2, and GGCX Gene Polymorphisms on Warfarin Dose in Japanese Pediatric Patients&lt;/title&gt;&lt;secondary-title&gt;Mol Diagn Ther&lt;/secondary-title&gt;&lt;/titles&gt;&lt;periodical&gt;&lt;full-title&gt;Mol Diagn Ther&lt;/full-title&gt;&lt;/periodical&gt;&lt;pages&gt;393-400&lt;/pages&gt;&lt;volume&gt;20&lt;/volume&gt;&lt;number&gt;4&lt;/number&gt;&lt;dates&gt;&lt;year&gt;2016&lt;/year&gt;&lt;pub-dates&gt;&lt;date&gt;Aug&lt;/date&gt;&lt;/pub-dates&gt;&lt;/dates&gt;&lt;isbn&gt;1179-2000 (Electronic)&amp;#xD;1177-1062 (Linking)&lt;/isbn&gt;&lt;accession-num&gt;27262824&lt;/accession-num&gt;&lt;urls&gt;&lt;related-urls&gt;&lt;url&gt;http://www.ncbi.nlm.nih.gov/pubmed/27262824&lt;/url&gt;&lt;/related-urls&gt;&lt;/urls&gt;&lt;electronic-resource-num&gt;10.1007/s40291-016-0212-5&lt;/electronic-resource-num&gt;&lt;/record&gt;&lt;/Cite&gt;&lt;/EndNote&gt;</w:instrText>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5" w:tooltip="Wakamiya, 2016 #258" w:history="1">
              <w:r w:rsidR="00BE2169" w:rsidRPr="002A59AA">
                <w:rPr>
                  <w:rFonts w:ascii="Times New Roman" w:eastAsia="Times New Roman" w:hAnsi="Times New Roman" w:cs="Times New Roman"/>
                  <w:noProof/>
                  <w:color w:val="000000"/>
                  <w:lang w:val="fr-FR" w:eastAsia="zh-CN"/>
                </w:rPr>
                <w:t>175</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471057B0" w14:textId="2D6284B2"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Dilge Taskin, et al (2016)</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r>
            <w:r w:rsidR="00680611" w:rsidRPr="002A59AA">
              <w:rPr>
                <w:rFonts w:ascii="Times New Roman" w:eastAsia="Times New Roman" w:hAnsi="Times New Roman" w:cs="Times New Roman"/>
                <w:color w:val="000000"/>
                <w:lang w:val="fr-FR" w:eastAsia="zh-CN"/>
              </w:rPr>
              <w:instrText xml:space="preserve"> ADDIN EN.CITE &lt;EndNote&gt;&lt;Cite&gt;&lt;Author&gt;Dilge Taskin&lt;/Author&gt;&lt;Year&gt;2016&lt;/Year&gt;&lt;RecNum&gt;256&lt;/RecNum&gt;&lt;DisplayText&gt;(170)&lt;/DisplayText&gt;&lt;record&gt;&lt;rec-number&gt;256&lt;/rec-number&gt;&lt;foreign-keys&gt;&lt;key app="EN" db-id="ss05wdtz4x59tpeaffpvpvfjde9t9wessdp2" timestamp="1467993581"&gt;256&lt;/key&gt;&lt;/foreign-keys&gt;&lt;ref-type name="Journal Article"&gt;17&lt;/ref-type&gt;&lt;contributors&gt;&lt;authors&gt;&lt;author&gt;Dilge Taskin, B.&lt;/author&gt;&lt;author&gt;Kula, S.&lt;/author&gt;&lt;author&gt;Ergun, M. A.&lt;/author&gt;&lt;author&gt;Altun, D.&lt;/author&gt;&lt;author&gt;Olgunturk, R.&lt;/author&gt;&lt;author&gt;Tunaoglu, F. S.&lt;/author&gt;&lt;author&gt;Oguz, A. D.&lt;/author&gt;&lt;author&gt;Gursel, T.&lt;/author&gt;&lt;/authors&gt;&lt;/contributors&gt;&lt;auth-address&gt;Department of Pediatric Neurology, Ankara Children&amp;apos;s Hematology Oncology Training and Research Hospital, Ankara-Turkey.&amp;#xD;Department of Pediatric Cardiology, Faculty of Medicine, Gazi University, Ankara-Turkey.&amp;#xD;Department of Medical Genetics, Faculty of Medicine, Gazi University, Ankara-Turkey.&amp;#xD;Department of Pediatrics, Etimesgut Air Force Hospital, Ankara-Turkey. draltundemet@gmail.com.&amp;#xD;Department of Pediatric Hematology, Faculty of Medicine, Gazi University, Ankara-Turkey.&lt;/auth-address&gt;&lt;titles&gt;&lt;title&gt;The effect of CYP2C9 and VKORC1 genetic polymorphisms on warfarin dose requirements in a pediatric population&lt;/title&gt;&lt;secondary-title&gt;Anatol J Cardiol&lt;/secondary-title&gt;&lt;/titles&gt;&lt;periodical&gt;&lt;full-title&gt;Anatol J Cardiol&lt;/full-title&gt;&lt;/periodical&gt;&lt;dates&gt;&lt;year&gt;2016&lt;/year&gt;&lt;pub-dates&gt;&lt;date&gt;Jan 25&lt;/date&gt;&lt;/pub-dates&gt;&lt;/dates&gt;&lt;isbn&gt;2149-2271 (Electronic)&lt;/isbn&gt;&lt;accession-num&gt;27182616&lt;/accession-num&gt;&lt;urls&gt;&lt;related-urls&gt;&lt;url&gt;http://www.ncbi.nlm.nih.gov/pubmed/27182616&lt;/url&gt;&lt;/related-urls&gt;&lt;/urls&gt;&lt;electronic-resource-num&gt;10.14744/AnatolJCardiol.2015.6150&lt;/electronic-resource-num&gt;&lt;/record&gt;&lt;/Cite&gt;&lt;/EndNote&gt;</w:instrText>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0" w:tooltip="Dilge Taskin, 2016 #256" w:history="1">
              <w:r w:rsidR="00BE2169" w:rsidRPr="002A59AA">
                <w:rPr>
                  <w:rFonts w:ascii="Times New Roman" w:eastAsia="Times New Roman" w:hAnsi="Times New Roman" w:cs="Times New Roman"/>
                  <w:noProof/>
                  <w:color w:val="000000"/>
                  <w:lang w:val="fr-FR" w:eastAsia="zh-CN"/>
                </w:rPr>
                <w:t>170</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p>
          <w:p w14:paraId="205C47F5" w14:textId="77777777" w:rsidR="005532B2" w:rsidRPr="002A59AA" w:rsidRDefault="005532B2"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fr-FR" w:eastAsia="zh-CN"/>
              </w:rPr>
            </w:pPr>
          </w:p>
          <w:p w14:paraId="5900E050"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 xml:space="preserve">Does not support statement: </w:t>
            </w:r>
          </w:p>
          <w:p w14:paraId="11AA540D" w14:textId="1F1AB118"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Hirai,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3)</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IaXJhaTwvQXV0aG9yPjxZZWFyPjIwMTM8L1llYXI+PFJl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aXJhaTwvQXV0aG9yPjxZZWFyPjIwMTM8L1llYXI+PFJl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76" w:tooltip="Hirai, 2013 #126" w:history="1">
              <w:r w:rsidR="00BE2169" w:rsidRPr="0096439D">
                <w:rPr>
                  <w:rFonts w:ascii="Times New Roman" w:eastAsia="Times New Roman" w:hAnsi="Times New Roman" w:cs="Times New Roman"/>
                  <w:noProof/>
                  <w:color w:val="000000"/>
                  <w:lang w:eastAsia="zh-CN"/>
                </w:rPr>
                <w:t>176</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p w14:paraId="695A1AB6" w14:textId="48DDB733" w:rsidR="00802FC9" w:rsidRPr="0096439D" w:rsidRDefault="00802FC9"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Kamal El-Din,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LYW1hbCBFbC1EaW48L0F1dGhvcj48WWVhcj4yMDE0PC9Z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LYW1hbCBFbC1EaW48L0F1dGhvcj48WWVhcj4yMDE0PC9Z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72" w:tooltip="Kamal El-Din, 2014 #121" w:history="1">
              <w:r w:rsidR="00BE2169" w:rsidRPr="0096439D">
                <w:rPr>
                  <w:rFonts w:ascii="Times New Roman" w:eastAsia="Times New Roman" w:hAnsi="Times New Roman" w:cs="Times New Roman"/>
                  <w:noProof/>
                  <w:color w:val="000000"/>
                  <w:lang w:eastAsia="zh-CN"/>
                </w:rPr>
                <w:t>172</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p>
        </w:tc>
        <w:tc>
          <w:tcPr>
            <w:tcW w:w="1765" w:type="dxa"/>
            <w:noWrap/>
          </w:tcPr>
          <w:p w14:paraId="40BFA4FD"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lastRenderedPageBreak/>
              <w:t>High</w:t>
            </w:r>
          </w:p>
        </w:tc>
      </w:tr>
      <w:tr w:rsidR="00802FC9" w:rsidRPr="0096439D" w14:paraId="53FF0067" w14:textId="77777777" w:rsidTr="006C793C">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58" w:type="dxa"/>
            <w:noWrap/>
          </w:tcPr>
          <w:p w14:paraId="33A81777"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529910E3"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With empiric warfarin dosing, children with </w:t>
            </w:r>
            <w:r w:rsidRPr="0096439D">
              <w:rPr>
                <w:rFonts w:ascii="Times New Roman" w:eastAsia="Times New Roman" w:hAnsi="Times New Roman" w:cs="Times New Roman"/>
                <w:i/>
                <w:color w:val="000000"/>
                <w:lang w:eastAsia="zh-CN"/>
              </w:rPr>
              <w:t xml:space="preserve">VKORC1-1639G&gt;A </w:t>
            </w:r>
            <w:r w:rsidRPr="0096439D">
              <w:rPr>
                <w:rFonts w:ascii="Times New Roman" w:eastAsia="Times New Roman" w:hAnsi="Times New Roman" w:cs="Times New Roman"/>
                <w:color w:val="000000"/>
                <w:lang w:eastAsia="zh-CN"/>
              </w:rPr>
              <w:t xml:space="preserve">are likely to require shorter time to achieve first INR in therapeutic range. </w:t>
            </w:r>
          </w:p>
        </w:tc>
        <w:tc>
          <w:tcPr>
            <w:tcW w:w="4482" w:type="dxa"/>
          </w:tcPr>
          <w:p w14:paraId="5529BA71" w14:textId="52DD9F25" w:rsidR="00802FC9" w:rsidRPr="0096439D" w:rsidRDefault="00802FC9"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Shaw,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7" w:tooltip="Shaw, 2014 #122" w:history="1">
              <w:r w:rsidR="00BE2169" w:rsidRPr="0096439D">
                <w:rPr>
                  <w:rFonts w:ascii="Times New Roman" w:eastAsia="Times New Roman" w:hAnsi="Times New Roman" w:cs="Times New Roman"/>
                  <w:noProof/>
                  <w:color w:val="000000"/>
                  <w:lang w:eastAsia="zh-CN"/>
                </w:rPr>
                <w:t>167</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p>
        </w:tc>
        <w:tc>
          <w:tcPr>
            <w:tcW w:w="1765" w:type="dxa"/>
            <w:noWrap/>
          </w:tcPr>
          <w:p w14:paraId="3CE2630F" w14:textId="77777777"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Moderate</w:t>
            </w:r>
          </w:p>
        </w:tc>
      </w:tr>
      <w:tr w:rsidR="00802FC9" w:rsidRPr="0096439D" w14:paraId="2186EF02" w14:textId="77777777" w:rsidTr="00721A71">
        <w:trPr>
          <w:trHeight w:val="540"/>
        </w:trPr>
        <w:tc>
          <w:tcPr>
            <w:cnfStyle w:val="001000000000" w:firstRow="0" w:lastRow="0" w:firstColumn="1" w:lastColumn="0" w:oddVBand="0" w:evenVBand="0" w:oddHBand="0" w:evenHBand="0" w:firstRowFirstColumn="0" w:firstRowLastColumn="0" w:lastRowFirstColumn="0" w:lastRowLastColumn="0"/>
            <w:tcW w:w="1658" w:type="dxa"/>
            <w:noWrap/>
          </w:tcPr>
          <w:p w14:paraId="78BF53F8"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5F054827" w14:textId="77777777" w:rsidR="00802FC9" w:rsidRPr="0096439D" w:rsidRDefault="00802FC9" w:rsidP="00516B41">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With empiric warfarin dosing, children with </w:t>
            </w:r>
            <w:r w:rsidRPr="0096439D">
              <w:rPr>
                <w:rFonts w:ascii="Times New Roman" w:eastAsia="Times New Roman" w:hAnsi="Times New Roman" w:cs="Times New Roman"/>
                <w:i/>
                <w:color w:val="000000"/>
                <w:lang w:eastAsia="zh-CN"/>
              </w:rPr>
              <w:t xml:space="preserve">VKORC1-1639G&gt;A </w:t>
            </w:r>
            <w:r w:rsidRPr="0096439D">
              <w:rPr>
                <w:rFonts w:ascii="Times New Roman" w:eastAsia="Times New Roman" w:hAnsi="Times New Roman" w:cs="Times New Roman"/>
                <w:color w:val="000000"/>
                <w:lang w:eastAsia="zh-CN"/>
              </w:rPr>
              <w:t>have more time in INR therapeutic range (TTR).</w:t>
            </w:r>
          </w:p>
        </w:tc>
        <w:tc>
          <w:tcPr>
            <w:tcW w:w="4482" w:type="dxa"/>
          </w:tcPr>
          <w:p w14:paraId="742EE6C1" w14:textId="517020DD" w:rsidR="00802FC9" w:rsidRPr="0096439D" w:rsidRDefault="00802FC9"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Hawcutt,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9" w:tooltip="Hawcutt, 2014 #120" w:history="1">
              <w:r w:rsidR="00BE2169" w:rsidRPr="0096439D">
                <w:rPr>
                  <w:rFonts w:ascii="Times New Roman" w:eastAsia="Times New Roman" w:hAnsi="Times New Roman" w:cs="Times New Roman"/>
                  <w:noProof/>
                  <w:color w:val="000000"/>
                  <w:lang w:eastAsia="zh-CN"/>
                </w:rPr>
                <w:t>169</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p>
        </w:tc>
        <w:tc>
          <w:tcPr>
            <w:tcW w:w="1765" w:type="dxa"/>
            <w:noWrap/>
          </w:tcPr>
          <w:p w14:paraId="4657633D"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Weak</w:t>
            </w:r>
          </w:p>
        </w:tc>
      </w:tr>
      <w:tr w:rsidR="00802FC9" w:rsidRPr="0096439D" w14:paraId="4AB73C8F" w14:textId="77777777" w:rsidTr="006C793C">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658" w:type="dxa"/>
            <w:noWrap/>
          </w:tcPr>
          <w:p w14:paraId="508BDD04"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20AAD29F" w14:textId="77777777" w:rsidR="00802FC9" w:rsidRPr="0096439D" w:rsidRDefault="00802FC9" w:rsidP="00516B41">
            <w:pPr>
              <w:spacing w:after="184"/>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With empiric warfarin dosing, </w:t>
            </w:r>
            <w:r w:rsidRPr="0096439D">
              <w:rPr>
                <w:rFonts w:ascii="Times New Roman" w:eastAsia="Times New Roman" w:hAnsi="Times New Roman" w:cs="Times New Roman"/>
                <w:i/>
                <w:color w:val="000000"/>
                <w:lang w:eastAsia="zh-CN"/>
              </w:rPr>
              <w:t xml:space="preserve">VKORC1-1639G&gt;A </w:t>
            </w:r>
            <w:r w:rsidRPr="0096439D">
              <w:rPr>
                <w:rFonts w:ascii="Times New Roman" w:eastAsia="Times New Roman" w:hAnsi="Times New Roman" w:cs="Times New Roman"/>
                <w:color w:val="000000"/>
                <w:lang w:eastAsia="zh-CN"/>
              </w:rPr>
              <w:t xml:space="preserve">is associated with increased risk of over-anticoagulation (INR &gt; 4 or INR exceeding target range) in children.  </w:t>
            </w:r>
          </w:p>
        </w:tc>
        <w:tc>
          <w:tcPr>
            <w:tcW w:w="4482" w:type="dxa"/>
          </w:tcPr>
          <w:p w14:paraId="545EF461" w14:textId="0ECE7F0D" w:rsidR="00802FC9" w:rsidRPr="002A59AA"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Biss,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3)</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aXNzPC9BdXRob3I+PFllYXI+MjAxMzwvWWVhcj48UmVj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CaXNzPC9BdXRob3I+PFllYXI+MjAxMzwvWWVhcj48UmVj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73" w:tooltip="Biss, 2013 #123" w:history="1">
              <w:r w:rsidR="00BE2169" w:rsidRPr="002A59AA">
                <w:rPr>
                  <w:rFonts w:ascii="Times New Roman" w:eastAsia="Times New Roman" w:hAnsi="Times New Roman" w:cs="Times New Roman"/>
                  <w:noProof/>
                  <w:color w:val="000000"/>
                  <w:lang w:val="fr-FR" w:eastAsia="zh-CN"/>
                </w:rPr>
                <w:t>173</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0096439D" w:rsidRPr="002A59AA">
              <w:rPr>
                <w:rFonts w:ascii="Times New Roman" w:eastAsia="Times New Roman" w:hAnsi="Times New Roman" w:cs="Times New Roman"/>
                <w:color w:val="000000"/>
                <w:lang w:val="fr-FR" w:eastAsia="zh-CN"/>
              </w:rPr>
              <w:t xml:space="preserve"> </w:t>
            </w:r>
          </w:p>
          <w:p w14:paraId="59D2062D" w14:textId="17814A37"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Shaw,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2014)</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TaGF3PC9BdXRob3I+PFllYXI+MjAxNDwvWWVhcj48UmVj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xMDU1LTYyPC9wYWdlcz48dm9sdW1lPjYxPC92b2x1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7" w:tooltip="Shaw, 2014 #122" w:history="1">
              <w:r w:rsidR="00BE2169" w:rsidRPr="0096439D">
                <w:rPr>
                  <w:rFonts w:ascii="Times New Roman" w:eastAsia="Times New Roman" w:hAnsi="Times New Roman" w:cs="Times New Roman"/>
                  <w:noProof/>
                  <w:color w:val="000000"/>
                  <w:lang w:eastAsia="zh-CN"/>
                </w:rPr>
                <w:t>167</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r w:rsidRPr="0096439D">
              <w:rPr>
                <w:rFonts w:ascii="Times New Roman" w:eastAsia="Times New Roman" w:hAnsi="Times New Roman" w:cs="Times New Roman"/>
                <w:color w:val="000000"/>
                <w:lang w:eastAsia="zh-CN"/>
              </w:rPr>
              <w:t xml:space="preserve">  </w:t>
            </w:r>
          </w:p>
          <w:p w14:paraId="6943DD7D" w14:textId="1CC351C4" w:rsidR="00802FC9" w:rsidRPr="0096439D" w:rsidRDefault="00802FC9" w:rsidP="00BE21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 xml:space="preserve">Hawcutt, </w:t>
            </w:r>
            <w:r w:rsidRPr="0096439D">
              <w:rPr>
                <w:rFonts w:ascii="Times New Roman" w:eastAsia="Times New Roman" w:hAnsi="Times New Roman" w:cs="Times New Roman"/>
                <w:i/>
                <w:color w:val="000000"/>
                <w:lang w:eastAsia="zh-CN"/>
              </w:rPr>
              <w:t xml:space="preserve">et al. </w:t>
            </w:r>
            <w:r w:rsidRPr="0096439D">
              <w:rPr>
                <w:rFonts w:ascii="Times New Roman" w:eastAsia="Times New Roman" w:hAnsi="Times New Roman" w:cs="Times New Roman"/>
                <w:color w:val="000000"/>
                <w:lang w:eastAsia="zh-CN"/>
              </w:rPr>
              <w:t>(2014)</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XdjdXR0PC9BdXRob3I+PFllYXI+MjAxNDwvWWVhcj48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69" w:tooltip="Hawcutt, 2014 #120" w:history="1">
              <w:r w:rsidR="00BE2169" w:rsidRPr="0096439D">
                <w:rPr>
                  <w:rFonts w:ascii="Times New Roman" w:eastAsia="Times New Roman" w:hAnsi="Times New Roman" w:cs="Times New Roman"/>
                  <w:noProof/>
                  <w:color w:val="000000"/>
                  <w:lang w:eastAsia="zh-CN"/>
                </w:rPr>
                <w:t>169</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r w:rsidRPr="0096439D">
              <w:rPr>
                <w:rFonts w:ascii="Times New Roman" w:eastAsia="Times New Roman" w:hAnsi="Times New Roman" w:cs="Times New Roman"/>
                <w:color w:val="000000"/>
                <w:lang w:eastAsia="zh-CN"/>
              </w:rPr>
              <w:t>(p=0.02, but not statistically significant after FDR adjustment)</w:t>
            </w:r>
          </w:p>
        </w:tc>
        <w:tc>
          <w:tcPr>
            <w:tcW w:w="1765" w:type="dxa"/>
            <w:noWrap/>
          </w:tcPr>
          <w:p w14:paraId="6B94E8E3" w14:textId="77777777" w:rsidR="00802FC9" w:rsidRPr="0096439D" w:rsidRDefault="00802FC9" w:rsidP="00516B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High</w:t>
            </w:r>
          </w:p>
        </w:tc>
      </w:tr>
      <w:tr w:rsidR="00802FC9" w:rsidRPr="0096439D" w14:paraId="0B9329C3" w14:textId="77777777" w:rsidTr="006C793C">
        <w:trPr>
          <w:trHeight w:val="900"/>
        </w:trPr>
        <w:tc>
          <w:tcPr>
            <w:cnfStyle w:val="001000000000" w:firstRow="0" w:lastRow="0" w:firstColumn="1" w:lastColumn="0" w:oddVBand="0" w:evenVBand="0" w:oddHBand="0" w:evenHBand="0" w:firstRowFirstColumn="0" w:firstRowLastColumn="0" w:lastRowFirstColumn="0" w:lastRowLastColumn="0"/>
            <w:tcW w:w="1658" w:type="dxa"/>
            <w:noWrap/>
          </w:tcPr>
          <w:p w14:paraId="729B0998" w14:textId="77777777" w:rsidR="00802FC9" w:rsidRPr="0096439D" w:rsidRDefault="00802FC9" w:rsidP="00516B41">
            <w:pPr>
              <w:spacing w:after="184"/>
              <w:rPr>
                <w:rFonts w:ascii="Times New Roman" w:eastAsia="Times New Roman" w:hAnsi="Times New Roman" w:cs="Times New Roman"/>
                <w:b w:val="0"/>
                <w:color w:val="000000"/>
                <w:lang w:eastAsia="zh-CN"/>
              </w:rPr>
            </w:pPr>
            <w:r w:rsidRPr="0096439D">
              <w:rPr>
                <w:rFonts w:ascii="Times New Roman" w:eastAsia="Times New Roman" w:hAnsi="Times New Roman" w:cs="Times New Roman"/>
                <w:b w:val="0"/>
                <w:color w:val="000000"/>
                <w:lang w:eastAsia="zh-CN"/>
              </w:rPr>
              <w:t>Clinical</w:t>
            </w:r>
          </w:p>
        </w:tc>
        <w:tc>
          <w:tcPr>
            <w:tcW w:w="5976" w:type="dxa"/>
          </w:tcPr>
          <w:p w14:paraId="40CC0FA5" w14:textId="77777777" w:rsidR="00802FC9" w:rsidRPr="0096439D" w:rsidRDefault="00802FC9" w:rsidP="00516B41">
            <w:pPr>
              <w:spacing w:after="184"/>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i/>
                <w:color w:val="000000"/>
                <w:lang w:eastAsia="zh-CN"/>
              </w:rPr>
              <w:t>CYP4F2</w:t>
            </w:r>
            <w:r w:rsidRPr="0096439D">
              <w:rPr>
                <w:rFonts w:ascii="Times New Roman" w:eastAsia="Times New Roman" w:hAnsi="Times New Roman" w:cs="Times New Roman"/>
                <w:color w:val="000000"/>
                <w:lang w:eastAsia="zh-CN"/>
              </w:rPr>
              <w:t xml:space="preserve"> (rs2108622, V433M) variant allele is associated with a modest effect leading to higher warfarin dose in children.</w:t>
            </w:r>
          </w:p>
        </w:tc>
        <w:tc>
          <w:tcPr>
            <w:tcW w:w="4482" w:type="dxa"/>
          </w:tcPr>
          <w:p w14:paraId="6F80F77E" w14:textId="77777777"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fr-FR" w:eastAsia="zh-CN"/>
              </w:rPr>
            </w:pPr>
            <w:r w:rsidRPr="002A59AA">
              <w:rPr>
                <w:rFonts w:ascii="Times New Roman" w:eastAsia="Times New Roman" w:hAnsi="Times New Roman" w:cs="Times New Roman"/>
                <w:b/>
                <w:color w:val="000000"/>
                <w:lang w:val="fr-FR" w:eastAsia="zh-CN"/>
              </w:rPr>
              <w:t>Supports statement:</w:t>
            </w:r>
          </w:p>
          <w:p w14:paraId="41A392B6" w14:textId="2F6E35C2"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Hirai, </w:t>
            </w:r>
            <w:r w:rsidRPr="002A59AA">
              <w:rPr>
                <w:rFonts w:ascii="Times New Roman" w:eastAsia="Times New Roman" w:hAnsi="Times New Roman" w:cs="Times New Roman"/>
                <w:i/>
                <w:color w:val="000000"/>
                <w:lang w:val="fr-FR" w:eastAsia="zh-CN"/>
              </w:rPr>
              <w:t xml:space="preserve">et al. </w:t>
            </w:r>
            <w:r w:rsidRPr="0096439D">
              <w:rPr>
                <w:rFonts w:ascii="Times New Roman" w:eastAsia="Times New Roman" w:hAnsi="Times New Roman" w:cs="Times New Roman"/>
                <w:color w:val="000000"/>
                <w:lang w:eastAsia="zh-CN"/>
              </w:rPr>
              <w:t>(2013)</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fldData xml:space="preserve">PEVuZE5vdGU+PENpdGU+PEF1dGhvcj5IaXJhaTwvQXV0aG9yPjxZZWFyPjIwMTM8L1llYXI+PFJl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</w:fldData>
              </w:fldChar>
            </w:r>
            <w:r w:rsidR="00680611" w:rsidRPr="0096439D">
              <w:rPr>
                <w:rFonts w:ascii="Times New Roman" w:eastAsia="Times New Roman" w:hAnsi="Times New Roman" w:cs="Times New Roman"/>
                <w:color w:val="000000"/>
                <w:lang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aXJhaTwvQXV0aG9yPjxZZWFyPjIwMTM8L1llYXI+PFJl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</w:fldData>
              </w:fldChar>
            </w:r>
            <w:r w:rsidR="00680611" w:rsidRPr="0096439D">
              <w:rPr>
                <w:rFonts w:ascii="Times New Roman" w:eastAsia="Times New Roman" w:hAnsi="Times New Roman" w:cs="Times New Roman"/>
                <w:color w:val="000000"/>
                <w:lang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76" w:tooltip="Hirai, 2013 #126" w:history="1">
              <w:r w:rsidR="00BE2169" w:rsidRPr="0096439D">
                <w:rPr>
                  <w:rFonts w:ascii="Times New Roman" w:eastAsia="Times New Roman" w:hAnsi="Times New Roman" w:cs="Times New Roman"/>
                  <w:noProof/>
                  <w:color w:val="000000"/>
                  <w:lang w:eastAsia="zh-CN"/>
                </w:rPr>
                <w:t>176</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r w:rsidR="0096439D">
              <w:rPr>
                <w:rFonts w:ascii="Times New Roman" w:eastAsia="Times New Roman" w:hAnsi="Times New Roman" w:cs="Times New Roman"/>
                <w:color w:val="000000"/>
                <w:lang w:eastAsia="zh-CN"/>
              </w:rPr>
              <w:t xml:space="preserve"> </w:t>
            </w:r>
            <w:r w:rsidRPr="0096439D">
              <w:rPr>
                <w:rFonts w:ascii="Times New Roman" w:eastAsia="Times New Roman" w:hAnsi="Times New Roman" w:cs="Times New Roman"/>
                <w:color w:val="000000"/>
                <w:lang w:eastAsia="zh-CN"/>
              </w:rPr>
              <w:t xml:space="preserve"> </w:t>
            </w:r>
          </w:p>
          <w:p w14:paraId="3B40265C"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p>
          <w:p w14:paraId="270C73E3"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zh-CN"/>
              </w:rPr>
            </w:pPr>
            <w:r w:rsidRPr="0096439D">
              <w:rPr>
                <w:rFonts w:ascii="Times New Roman" w:eastAsia="Times New Roman" w:hAnsi="Times New Roman" w:cs="Times New Roman"/>
                <w:b/>
                <w:color w:val="000000"/>
                <w:lang w:eastAsia="zh-CN"/>
              </w:rPr>
              <w:t xml:space="preserve">Does not support statement: </w:t>
            </w:r>
          </w:p>
          <w:p w14:paraId="23C6847D" w14:textId="7FEFEE68"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96439D">
              <w:rPr>
                <w:rFonts w:ascii="Times New Roman" w:eastAsia="Times New Roman" w:hAnsi="Times New Roman" w:cs="Times New Roman"/>
                <w:color w:val="000000"/>
                <w:lang w:eastAsia="zh-CN"/>
              </w:rPr>
              <w:t xml:space="preserve">Biss, </w:t>
            </w:r>
            <w:r w:rsidRPr="0096439D">
              <w:rPr>
                <w:rFonts w:ascii="Times New Roman" w:eastAsia="Times New Roman" w:hAnsi="Times New Roman" w:cs="Times New Roman"/>
                <w:i/>
                <w:color w:val="000000"/>
                <w:lang w:eastAsia="zh-CN"/>
              </w:rPr>
              <w:t xml:space="preserve">et al. </w:t>
            </w:r>
            <w:r w:rsidRPr="002A59AA">
              <w:rPr>
                <w:rFonts w:ascii="Times New Roman" w:eastAsia="Times New Roman" w:hAnsi="Times New Roman" w:cs="Times New Roman"/>
                <w:color w:val="000000"/>
                <w:lang w:val="fr-FR" w:eastAsia="zh-CN"/>
              </w:rPr>
              <w:t>(2012)</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 </w:instrText>
            </w:r>
            <w:r w:rsidR="00BE2169">
              <w:rPr>
                <w:rFonts w:eastAsia="Times New Roman" w:cs="Times New Roman"/>
                <w:color w:val="000000"/>
                <w:lang w:eastAsia="zh-CN"/>
              </w:rPr>
              <w:fldChar w:fldCharType="begin">
                <w:fldData xml:space="preserve">PEVuZE5vdGU+PENpdGU+PEF1dGhvcj5CaXNzPC9BdXRob3I+PFllYXI+MjAxMjwvWWVhcj48UmVj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</w:fldData>
              </w:fldChar>
            </w:r>
            <w:r w:rsidR="00BE2169">
              <w:rPr>
                <w:rFonts w:eastAsia="Times New Roman" w:cs="Times New Roman"/>
                <w:color w:val="000000"/>
                <w:lang w:eastAsia="zh-CN"/>
              </w:rPr>
              <w:instrText xml:space="preserve"> ADDIN EN.CITE.DATA </w:instrText>
            </w:r>
            <w:r w:rsidR="00BE2169">
              <w:rPr>
                <w:rFonts w:eastAsia="Times New Roman" w:cs="Times New Roman"/>
                <w:color w:val="000000"/>
                <w:lang w:eastAsia="zh-CN"/>
              </w:rPr>
            </w:r>
            <w:r w:rsidR="00BE2169">
              <w:rPr>
                <w:rFonts w:eastAsia="Times New Roman" w:cs="Times New Roman"/>
                <w:color w:val="000000"/>
                <w:lang w:eastAsia="zh-CN"/>
              </w:rPr>
              <w:fldChar w:fldCharType="end"/>
            </w:r>
            <w:r w:rsidRPr="0096439D">
              <w:rPr>
                <w:rFonts w:eastAsia="Times New Roman" w:cs="Times New Roman"/>
                <w:color w:val="000000"/>
                <w:lang w:eastAsia="zh-CN"/>
              </w:rPr>
              <w:fldChar w:fldCharType="separate"/>
            </w:r>
            <w:r w:rsidR="00BE2169" w:rsidRPr="00BE2169">
              <w:rPr>
                <w:rFonts w:ascii="Times New Roman" w:eastAsia="Times New Roman" w:hAnsi="Times New Roman" w:cs="Times New Roman"/>
                <w:noProof/>
                <w:color w:val="000000"/>
                <w:lang w:val="fr-FR" w:eastAsia="zh-CN"/>
              </w:rPr>
              <w:t>(</w:t>
            </w:r>
            <w:hyperlink w:anchor="_ENREF_83" w:tooltip="Biss, 2012 #125" w:history="1">
              <w:r w:rsidR="00BE2169" w:rsidRPr="00BE2169">
                <w:rPr>
                  <w:rFonts w:ascii="Times New Roman" w:eastAsia="Times New Roman" w:hAnsi="Times New Roman" w:cs="Times New Roman"/>
                  <w:noProof/>
                  <w:color w:val="000000"/>
                  <w:lang w:val="fr-FR" w:eastAsia="zh-CN"/>
                </w:rPr>
                <w:t>83</w:t>
              </w:r>
            </w:hyperlink>
            <w:r w:rsidR="00BE2169" w:rsidRPr="00BE2169">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0096439D" w:rsidRPr="002A59AA">
              <w:rPr>
                <w:rFonts w:ascii="Times New Roman" w:eastAsia="Times New Roman" w:hAnsi="Times New Roman" w:cs="Times New Roman"/>
                <w:color w:val="000000"/>
                <w:lang w:val="fr-FR" w:eastAsia="zh-CN"/>
              </w:rPr>
              <w:t xml:space="preserve"> </w:t>
            </w:r>
            <w:r w:rsidRPr="002A59AA">
              <w:rPr>
                <w:rFonts w:ascii="Times New Roman" w:eastAsia="Times New Roman" w:hAnsi="Times New Roman" w:cs="Times New Roman"/>
                <w:color w:val="000000"/>
                <w:lang w:val="fr-FR" w:eastAsia="zh-CN"/>
              </w:rPr>
              <w:t xml:space="preserve"> </w:t>
            </w:r>
          </w:p>
          <w:p w14:paraId="11D56BA8" w14:textId="522358ED" w:rsidR="00802FC9" w:rsidRPr="002A59AA"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fr-FR" w:eastAsia="zh-CN"/>
              </w:rPr>
            </w:pPr>
            <w:r w:rsidRPr="002A59AA">
              <w:rPr>
                <w:rFonts w:ascii="Times New Roman" w:eastAsia="Times New Roman" w:hAnsi="Times New Roman" w:cs="Times New Roman"/>
                <w:color w:val="000000"/>
                <w:lang w:val="fr-FR" w:eastAsia="zh-CN"/>
              </w:rPr>
              <w:t xml:space="preserve">Hamberg, </w:t>
            </w:r>
            <w:r w:rsidRPr="002A59AA">
              <w:rPr>
                <w:rFonts w:ascii="Times New Roman" w:eastAsia="Times New Roman" w:hAnsi="Times New Roman" w:cs="Times New Roman"/>
                <w:i/>
                <w:color w:val="000000"/>
                <w:lang w:val="fr-FR" w:eastAsia="zh-CN"/>
              </w:rPr>
              <w:t xml:space="preserve">et al. </w:t>
            </w:r>
            <w:r w:rsidRPr="002A59AA">
              <w:rPr>
                <w:rFonts w:ascii="Times New Roman" w:eastAsia="Times New Roman" w:hAnsi="Times New Roman" w:cs="Times New Roman"/>
                <w:color w:val="000000"/>
                <w:lang w:val="fr-FR" w:eastAsia="zh-CN"/>
              </w:rPr>
              <w:t>(2014)</w:t>
            </w:r>
            <w:r w:rsidR="005532B2" w:rsidRPr="002A59AA">
              <w:rPr>
                <w:rFonts w:ascii="Times New Roman" w:eastAsia="Times New Roman" w:hAnsi="Times New Roman" w:cs="Times New Roman"/>
                <w:color w:val="000000"/>
                <w:lang w:val="fr-FR" w:eastAsia="zh-CN"/>
              </w:rPr>
              <w:t xml:space="preserve"> </w:t>
            </w:r>
            <w:r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 </w:instrText>
            </w:r>
            <w:r w:rsidR="00680611" w:rsidRPr="0096439D">
              <w:rPr>
                <w:rFonts w:eastAsia="Times New Roman" w:cs="Times New Roman"/>
                <w:color w:val="000000"/>
                <w:lang w:eastAsia="zh-CN"/>
              </w:rPr>
              <w:fldChar w:fldCharType="begin">
                <w:fldData xml:space="preserve">PEVuZE5vdGU+PENpdGU+PEF1dGhvcj5IYW1iZXJnPC9BdXRob3I+PFllYXI+MjAxNDwvWWVhcj48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</w:fldData>
              </w:fldChar>
            </w:r>
            <w:r w:rsidR="00680611" w:rsidRPr="002A59AA">
              <w:rPr>
                <w:rFonts w:ascii="Times New Roman" w:eastAsia="Times New Roman" w:hAnsi="Times New Roman" w:cs="Times New Roman"/>
                <w:color w:val="000000"/>
                <w:lang w:val="fr-FR" w:eastAsia="zh-CN"/>
              </w:rPr>
              <w:instrText xml:space="preserve"> ADDIN EN.CITE.DATA </w:instrText>
            </w:r>
            <w:r w:rsidR="00680611" w:rsidRPr="0096439D">
              <w:rPr>
                <w:rFonts w:eastAsia="Times New Roman" w:cs="Times New Roman"/>
                <w:color w:val="000000"/>
                <w:lang w:eastAsia="zh-CN"/>
              </w:rPr>
            </w:r>
            <w:r w:rsidR="00680611" w:rsidRPr="0096439D">
              <w:rPr>
                <w:rFonts w:eastAsia="Times New Roman" w:cs="Times New Roman"/>
                <w:color w:val="000000"/>
                <w:lang w:eastAsia="zh-CN"/>
              </w:rPr>
              <w:fldChar w:fldCharType="end"/>
            </w:r>
            <w:r w:rsidRPr="0096439D">
              <w:rPr>
                <w:rFonts w:eastAsia="Times New Roman" w:cs="Times New Roman"/>
                <w:color w:val="000000"/>
                <w:lang w:eastAsia="zh-CN"/>
              </w:rPr>
            </w:r>
            <w:r w:rsidRPr="0096439D">
              <w:rPr>
                <w:rFonts w:eastAsia="Times New Roman" w:cs="Times New Roman"/>
                <w:color w:val="000000"/>
                <w:lang w:eastAsia="zh-CN"/>
              </w:rPr>
              <w:fldChar w:fldCharType="separate"/>
            </w:r>
            <w:r w:rsidR="00680611" w:rsidRPr="002A59AA">
              <w:rPr>
                <w:rFonts w:ascii="Times New Roman" w:eastAsia="Times New Roman" w:hAnsi="Times New Roman" w:cs="Times New Roman"/>
                <w:noProof/>
                <w:color w:val="000000"/>
                <w:lang w:val="fr-FR" w:eastAsia="zh-CN"/>
              </w:rPr>
              <w:t>(</w:t>
            </w:r>
            <w:hyperlink w:anchor="_ENREF_168" w:tooltip="Hamberg, 2014 #255" w:history="1">
              <w:r w:rsidR="00BE2169" w:rsidRPr="002A59AA">
                <w:rPr>
                  <w:rFonts w:ascii="Times New Roman" w:eastAsia="Times New Roman" w:hAnsi="Times New Roman" w:cs="Times New Roman"/>
                  <w:noProof/>
                  <w:color w:val="000000"/>
                  <w:lang w:val="fr-FR" w:eastAsia="zh-CN"/>
                </w:rPr>
                <w:t>168</w:t>
              </w:r>
            </w:hyperlink>
            <w:r w:rsidR="00680611" w:rsidRPr="002A59AA">
              <w:rPr>
                <w:rFonts w:ascii="Times New Roman" w:eastAsia="Times New Roman" w:hAnsi="Times New Roman" w:cs="Times New Roman"/>
                <w:noProof/>
                <w:color w:val="000000"/>
                <w:lang w:val="fr-FR" w:eastAsia="zh-CN"/>
              </w:rPr>
              <w:t>)</w:t>
            </w:r>
            <w:r w:rsidRPr="0096439D">
              <w:rPr>
                <w:rFonts w:eastAsia="Times New Roman" w:cs="Times New Roman"/>
                <w:color w:val="000000"/>
                <w:lang w:eastAsia="zh-CN"/>
              </w:rPr>
              <w:fldChar w:fldCharType="end"/>
            </w:r>
            <w:r w:rsidR="0096439D" w:rsidRPr="002A59AA">
              <w:rPr>
                <w:rFonts w:ascii="Times New Roman" w:eastAsia="Times New Roman" w:hAnsi="Times New Roman" w:cs="Times New Roman"/>
                <w:color w:val="000000"/>
                <w:lang w:val="fr-FR" w:eastAsia="zh-CN"/>
              </w:rPr>
              <w:t xml:space="preserve"> </w:t>
            </w:r>
          </w:p>
          <w:p w14:paraId="438FC101" w14:textId="1C2E4DD9" w:rsidR="00802FC9" w:rsidRPr="0096439D" w:rsidRDefault="00802FC9" w:rsidP="00BE21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2A59AA">
              <w:rPr>
                <w:rFonts w:ascii="Times New Roman" w:eastAsia="Times New Roman" w:hAnsi="Times New Roman" w:cs="Times New Roman"/>
                <w:color w:val="000000"/>
                <w:lang w:val="fr-FR" w:eastAsia="zh-CN"/>
              </w:rPr>
              <w:t xml:space="preserve">Wakamiya, et al. </w:t>
            </w:r>
            <w:r w:rsidRPr="0096439D">
              <w:rPr>
                <w:rFonts w:ascii="Times New Roman" w:eastAsia="Times New Roman" w:hAnsi="Times New Roman" w:cs="Times New Roman"/>
                <w:color w:val="000000"/>
                <w:lang w:eastAsia="zh-CN"/>
              </w:rPr>
              <w:t>(2016)</w:t>
            </w:r>
            <w:r w:rsidR="005532B2">
              <w:rPr>
                <w:rFonts w:ascii="Times New Roman" w:eastAsia="Times New Roman" w:hAnsi="Times New Roman" w:cs="Times New Roman"/>
                <w:color w:val="000000"/>
                <w:lang w:eastAsia="zh-CN"/>
              </w:rPr>
              <w:t xml:space="preserve"> </w:t>
            </w:r>
            <w:r w:rsidRPr="0096439D">
              <w:rPr>
                <w:rFonts w:eastAsia="Times New Roman" w:cs="Times New Roman"/>
                <w:color w:val="000000"/>
                <w:lang w:eastAsia="zh-CN"/>
              </w:rPr>
              <w:fldChar w:fldCharType="begin"/>
            </w:r>
            <w:r w:rsidR="00680611" w:rsidRPr="0096439D">
              <w:rPr>
                <w:rFonts w:ascii="Times New Roman" w:eastAsia="Times New Roman" w:hAnsi="Times New Roman" w:cs="Times New Roman"/>
                <w:color w:val="000000"/>
                <w:lang w:eastAsia="zh-CN"/>
              </w:rPr>
              <w:instrText xml:space="preserve"> ADDIN EN.CITE &lt;EndNote&gt;&lt;Cite&gt;&lt;Author&gt;Wakamiya&lt;/Author&gt;&lt;Year&gt;2016&lt;/Year&gt;&lt;RecNum&gt;258&lt;/RecNum&gt;&lt;DisplayText&gt;(175)&lt;/DisplayText&gt;&lt;record&gt;&lt;rec-number&gt;258&lt;/rec-number&gt;&lt;foreign-keys&gt;&lt;key app="EN" db-id="ss05wdtz4x59tpeaffpvpvfjde9t9wessdp2" timestamp="1467993730"&gt;258&lt;/key&gt;&lt;/foreign-keys&gt;&lt;ref-type name="Journal Article"&gt;17&lt;/ref-type&gt;&lt;contributors&gt;&lt;authors&gt;&lt;author&gt;Wakamiya, T.&lt;/author&gt;&lt;author&gt;Hokosaki, T.&lt;/author&gt;&lt;author&gt;Tsujimoto, S.&lt;/author&gt;&lt;author&gt;Kadota, K.&lt;/author&gt;&lt;author&gt;Nakano, Y.&lt;/author&gt;&lt;author&gt;Watanabe, S.&lt;/author&gt;&lt;author&gt;Iwamoto, M.&lt;/author&gt;&lt;author&gt;Yanagimachi, M.&lt;/author&gt;&lt;author&gt;Ito, S.&lt;/author&gt;&lt;/authors&gt;&lt;/contributors&gt;&lt;auth-address&gt;Department of Pediatrics, Yokohama City University School of Medicine, 3-9 Fukuura, Kanazawa-ku, Yokohama, 236-0004, Japan.&amp;#xD;Department of Pediatrics, Yokohama City University School of Medicine, 3-9 Fukuura, Kanazawa-ku, Yokohama, 236-0004, Japan. myanagimachi.ped@tmd.ac.jp.&lt;/auth-address&gt;&lt;titles&gt;&lt;title&gt;Effect of VKORC1, CYP2C9, CFP4F2, and GGCX Gene Polymorphisms on Warfarin Dose in Japanese Pediatric Patients&lt;/title&gt;&lt;secondary-title&gt;Mol Diagn Ther&lt;/secondary-title&gt;&lt;/titles&gt;&lt;periodical&gt;&lt;full-title&gt;Mol Diagn Ther&lt;/full-title&gt;&lt;/periodical&gt;&lt;pages&gt;393-400&lt;/pages&gt;&lt;volume&gt;20&lt;/volume&gt;&lt;number&gt;4&lt;/number&gt;&lt;dates&gt;&lt;year&gt;2016&lt;/year&gt;&lt;pub-dates&gt;&lt;date&gt;Aug&lt;/date&gt;&lt;/pub-dates&gt;&lt;/dates&gt;&lt;isbn&gt;1179-2000 (Electronic)&amp;#xD;1177-1062 (Linking)&lt;/isbn&gt;&lt;accession-num&gt;27262824&lt;/accession-num&gt;&lt;urls&gt;&lt;related-urls&gt;&lt;url&gt;http://www.ncbi.nlm.nih.gov/pubmed/27262824&lt;/url&gt;&lt;/related-urls&gt;&lt;/urls&gt;&lt;electronic-resource-num&gt;10.1007/s40291-016-0212-5&lt;/electronic-resource-num&gt;&lt;/record&gt;&lt;/Cite&gt;&lt;/EndNote&gt;</w:instrText>
            </w:r>
            <w:r w:rsidRPr="0096439D">
              <w:rPr>
                <w:rFonts w:eastAsia="Times New Roman" w:cs="Times New Roman"/>
                <w:color w:val="000000"/>
                <w:lang w:eastAsia="zh-CN"/>
              </w:rPr>
              <w:fldChar w:fldCharType="separate"/>
            </w:r>
            <w:r w:rsidR="00680611" w:rsidRPr="0096439D">
              <w:rPr>
                <w:rFonts w:ascii="Times New Roman" w:eastAsia="Times New Roman" w:hAnsi="Times New Roman" w:cs="Times New Roman"/>
                <w:noProof/>
                <w:color w:val="000000"/>
                <w:lang w:eastAsia="zh-CN"/>
              </w:rPr>
              <w:t>(</w:t>
            </w:r>
            <w:hyperlink w:anchor="_ENREF_175" w:tooltip="Wakamiya, 2016 #258" w:history="1">
              <w:r w:rsidR="00BE2169" w:rsidRPr="0096439D">
                <w:rPr>
                  <w:rFonts w:ascii="Times New Roman" w:eastAsia="Times New Roman" w:hAnsi="Times New Roman" w:cs="Times New Roman"/>
                  <w:noProof/>
                  <w:color w:val="000000"/>
                  <w:lang w:eastAsia="zh-CN"/>
                </w:rPr>
                <w:t>175</w:t>
              </w:r>
            </w:hyperlink>
            <w:r w:rsidR="00680611" w:rsidRPr="0096439D">
              <w:rPr>
                <w:rFonts w:ascii="Times New Roman" w:eastAsia="Times New Roman" w:hAnsi="Times New Roman" w:cs="Times New Roman"/>
                <w:noProof/>
                <w:color w:val="000000"/>
                <w:lang w:eastAsia="zh-CN"/>
              </w:rPr>
              <w:t>)</w:t>
            </w:r>
            <w:r w:rsidRPr="0096439D">
              <w:rPr>
                <w:rFonts w:eastAsia="Times New Roman" w:cs="Times New Roman"/>
                <w:color w:val="000000"/>
                <w:lang w:eastAsia="zh-CN"/>
              </w:rPr>
              <w:fldChar w:fldCharType="end"/>
            </w:r>
          </w:p>
        </w:tc>
        <w:tc>
          <w:tcPr>
            <w:tcW w:w="1765" w:type="dxa"/>
            <w:noWrap/>
          </w:tcPr>
          <w:p w14:paraId="7CEC2D4F" w14:textId="77777777" w:rsidR="00802FC9" w:rsidRPr="0096439D" w:rsidRDefault="00802FC9" w:rsidP="00516B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zh-CN"/>
              </w:rPr>
            </w:pPr>
            <w:r w:rsidRPr="0096439D">
              <w:rPr>
                <w:rFonts w:ascii="Times New Roman" w:eastAsia="Times New Roman" w:hAnsi="Times New Roman" w:cs="Times New Roman"/>
                <w:color w:val="000000"/>
                <w:lang w:eastAsia="zh-CN"/>
              </w:rPr>
              <w:t>Weak</w:t>
            </w:r>
          </w:p>
        </w:tc>
      </w:tr>
    </w:tbl>
    <w:p w14:paraId="4D5C860D" w14:textId="77777777" w:rsidR="00473E4F" w:rsidRDefault="00473E4F" w:rsidP="0092076C">
      <w:pPr>
        <w:pStyle w:val="Heading1"/>
        <w:sectPr w:rsidR="00473E4F" w:rsidSect="00560054">
          <w:pgSz w:w="15840" w:h="12240" w:orient="landscape"/>
          <w:pgMar w:top="1440" w:right="1440" w:bottom="1440" w:left="1440" w:header="720" w:footer="720" w:gutter="0"/>
          <w:cols w:space="720"/>
          <w:docGrid w:linePitch="360"/>
        </w:sectPr>
      </w:pPr>
      <w:bookmarkStart w:id="31" w:name="_Toc456880092"/>
    </w:p>
    <w:p w14:paraId="29958352" w14:textId="32536E30" w:rsidR="00BB197A" w:rsidRPr="0062683D" w:rsidRDefault="000E23A3" w:rsidP="0092076C">
      <w:pPr>
        <w:pStyle w:val="Heading1"/>
      </w:pPr>
      <w:bookmarkStart w:id="32" w:name="_Toc467238964"/>
      <w:r w:rsidRPr="0062683D">
        <w:lastRenderedPageBreak/>
        <w:t>References</w:t>
      </w:r>
      <w:bookmarkEnd w:id="31"/>
      <w:bookmarkEnd w:id="32"/>
    </w:p>
    <w:p w14:paraId="2756EC09" w14:textId="77777777" w:rsidR="00BE2169" w:rsidRPr="00BE2169" w:rsidRDefault="00D338D7" w:rsidP="00BE2169">
      <w:pPr>
        <w:pStyle w:val="EndNoteBibliography"/>
        <w:ind w:left="720" w:hanging="720"/>
      </w:pPr>
      <w:r w:rsidRPr="008A775E">
        <w:rPr>
          <w:rFonts w:cs="Times New Roman"/>
          <w:szCs w:val="24"/>
        </w:rPr>
        <w:fldChar w:fldCharType="begin"/>
      </w:r>
      <w:r w:rsidR="00BB197A" w:rsidRPr="00577542">
        <w:rPr>
          <w:rFonts w:cs="Times New Roman"/>
          <w:szCs w:val="24"/>
          <w:lang w:val="fr-FR"/>
        </w:rPr>
        <w:instrText xml:space="preserve"> ADDIN EN.REFLIST </w:instrText>
      </w:r>
      <w:r w:rsidRPr="008A775E">
        <w:rPr>
          <w:rFonts w:cs="Times New Roman"/>
          <w:szCs w:val="24"/>
        </w:rPr>
        <w:fldChar w:fldCharType="separate"/>
      </w:r>
      <w:bookmarkStart w:id="33" w:name="_ENREF_1"/>
      <w:r w:rsidR="00BE2169" w:rsidRPr="00BE2169">
        <w:t>(1)</w:t>
      </w:r>
      <w:r w:rsidR="00BE2169" w:rsidRPr="00BE2169">
        <w:tab/>
        <w:t>Genomes Project, C.</w:t>
      </w:r>
      <w:r w:rsidR="00BE2169" w:rsidRPr="00BE2169">
        <w:rPr>
          <w:i/>
        </w:rPr>
        <w:t xml:space="preserve"> et al.</w:t>
      </w:r>
      <w:r w:rsidR="00BE2169" w:rsidRPr="00BE2169">
        <w:t xml:space="preserve"> A global reference for human genetic variation. </w:t>
      </w:r>
      <w:r w:rsidR="00BE2169" w:rsidRPr="00BE2169">
        <w:rPr>
          <w:i/>
        </w:rPr>
        <w:t>Nature</w:t>
      </w:r>
      <w:r w:rsidR="00BE2169" w:rsidRPr="00BE2169">
        <w:t xml:space="preserve">  </w:t>
      </w:r>
      <w:r w:rsidR="00BE2169" w:rsidRPr="00BE2169">
        <w:rPr>
          <w:b/>
        </w:rPr>
        <w:t>526</w:t>
      </w:r>
      <w:r w:rsidR="00BE2169" w:rsidRPr="00BE2169">
        <w:t>, 68-74 (2015).</w:t>
      </w:r>
      <w:bookmarkEnd w:id="33"/>
    </w:p>
    <w:p w14:paraId="21F2D420" w14:textId="77777777" w:rsidR="00BE2169" w:rsidRPr="00BE2169" w:rsidRDefault="00BE2169" w:rsidP="00BE2169">
      <w:pPr>
        <w:pStyle w:val="EndNoteBibliography"/>
        <w:ind w:left="720" w:hanging="720"/>
      </w:pPr>
      <w:bookmarkStart w:id="34" w:name="_ENREF_2"/>
      <w:r w:rsidRPr="00BE2169">
        <w:t>(2)</w:t>
      </w:r>
      <w:r w:rsidRPr="00BE2169">
        <w:tab/>
        <w:t xml:space="preserve">Choonara, I.A., Haynes, B.P., Cholerton, S., Breckenridge, A.M. &amp; Park, B.K. Enantiomers of warfarin and vitamin K1 metabolism. </w:t>
      </w:r>
      <w:r w:rsidRPr="00BE2169">
        <w:rPr>
          <w:i/>
        </w:rPr>
        <w:t>British journal of clinical pharmacology</w:t>
      </w:r>
      <w:r w:rsidRPr="00BE2169">
        <w:t xml:space="preserve">  </w:t>
      </w:r>
      <w:r w:rsidRPr="00BE2169">
        <w:rPr>
          <w:b/>
        </w:rPr>
        <w:t>22</w:t>
      </w:r>
      <w:r w:rsidRPr="00BE2169">
        <w:t>, 729-32 (1986).</w:t>
      </w:r>
      <w:bookmarkEnd w:id="34"/>
    </w:p>
    <w:p w14:paraId="2543F92B" w14:textId="77777777" w:rsidR="00BE2169" w:rsidRPr="00BE2169" w:rsidRDefault="00BE2169" w:rsidP="00BE2169">
      <w:pPr>
        <w:pStyle w:val="EndNoteBibliography"/>
        <w:ind w:left="720" w:hanging="720"/>
      </w:pPr>
      <w:bookmarkStart w:id="35" w:name="_ENREF_3"/>
      <w:r w:rsidRPr="00BE2169">
        <w:t>(3)</w:t>
      </w:r>
      <w:r w:rsidRPr="00BE2169">
        <w:tab/>
        <w:t>Rettie, A.E.</w:t>
      </w:r>
      <w:r w:rsidRPr="00BE2169">
        <w:rPr>
          <w:i/>
        </w:rPr>
        <w:t xml:space="preserve"> et al.</w:t>
      </w:r>
      <w:r w:rsidRPr="00BE2169">
        <w:t xml:space="preserve"> Hydroxylation of warfarin by human cDNA-expressed cytochrome P-450: a role for P-4502C9 in the etiology of (S)-warfarin-drug interactions. </w:t>
      </w:r>
      <w:r w:rsidRPr="00BE2169">
        <w:rPr>
          <w:i/>
        </w:rPr>
        <w:t>Chem Res Toxicol</w:t>
      </w:r>
      <w:r w:rsidRPr="00BE2169">
        <w:t xml:space="preserve">  </w:t>
      </w:r>
      <w:r w:rsidRPr="00BE2169">
        <w:rPr>
          <w:b/>
        </w:rPr>
        <w:t>5</w:t>
      </w:r>
      <w:r w:rsidRPr="00BE2169">
        <w:t>, 54-9 (1992).</w:t>
      </w:r>
      <w:bookmarkEnd w:id="35"/>
    </w:p>
    <w:p w14:paraId="2F4716B4" w14:textId="77777777" w:rsidR="00BE2169" w:rsidRPr="00BE2169" w:rsidRDefault="00BE2169" w:rsidP="00BE2169">
      <w:pPr>
        <w:pStyle w:val="EndNoteBibliography"/>
        <w:ind w:left="720" w:hanging="720"/>
      </w:pPr>
      <w:bookmarkStart w:id="36" w:name="_ENREF_4"/>
      <w:r w:rsidRPr="00BE2169">
        <w:t>(4)</w:t>
      </w:r>
      <w:r w:rsidRPr="00BE2169">
        <w:tab/>
        <w:t xml:space="preserve">Zhang, Z., Fasco, M.J., Huang, Z., Guengerich, F.P. &amp; Kaminsky, L.S. Human cytochromes P4501A1 and P4501A2: R-warfarin metabolism as a probe. </w:t>
      </w:r>
      <w:r w:rsidRPr="00BE2169">
        <w:rPr>
          <w:i/>
        </w:rPr>
        <w:t>Drug Metab Dispos</w:t>
      </w:r>
      <w:r w:rsidRPr="00BE2169">
        <w:t xml:space="preserve">  </w:t>
      </w:r>
      <w:r w:rsidRPr="00BE2169">
        <w:rPr>
          <w:b/>
        </w:rPr>
        <w:t>23</w:t>
      </w:r>
      <w:r w:rsidRPr="00BE2169">
        <w:t>, 1339-46 (1995).</w:t>
      </w:r>
      <w:bookmarkEnd w:id="36"/>
    </w:p>
    <w:p w14:paraId="201B6215" w14:textId="77777777" w:rsidR="00BE2169" w:rsidRPr="00BE2169" w:rsidRDefault="00BE2169" w:rsidP="00BE2169">
      <w:pPr>
        <w:pStyle w:val="EndNoteBibliography"/>
        <w:ind w:left="720" w:hanging="720"/>
      </w:pPr>
      <w:bookmarkStart w:id="37" w:name="_ENREF_5"/>
      <w:r w:rsidRPr="00BE2169">
        <w:t>(5)</w:t>
      </w:r>
      <w:r w:rsidRPr="00BE2169">
        <w:tab/>
        <w:t xml:space="preserve">Wienkers, L.C., Wurden, C.J., Storch, E., Kunze, K.L., Rettie, A.E. &amp; Trager, W.F. Formation of (R)-8-hydroxywarfarin in human liver microsomes. A new metabolic marker for the (S)-mephenytoin hydroxylase, P4502C19. </w:t>
      </w:r>
      <w:r w:rsidRPr="00BE2169">
        <w:rPr>
          <w:i/>
        </w:rPr>
        <w:t>Drug Metab Dispos</w:t>
      </w:r>
      <w:r w:rsidRPr="00BE2169">
        <w:t xml:space="preserve">  </w:t>
      </w:r>
      <w:r w:rsidRPr="00BE2169">
        <w:rPr>
          <w:b/>
        </w:rPr>
        <w:t>24</w:t>
      </w:r>
      <w:r w:rsidRPr="00BE2169">
        <w:t>, 610-4 (1996).</w:t>
      </w:r>
      <w:bookmarkEnd w:id="37"/>
    </w:p>
    <w:p w14:paraId="16F91180" w14:textId="77777777" w:rsidR="00BE2169" w:rsidRPr="00BE2169" w:rsidRDefault="00BE2169" w:rsidP="00BE2169">
      <w:pPr>
        <w:pStyle w:val="EndNoteBibliography"/>
        <w:ind w:left="720" w:hanging="720"/>
      </w:pPr>
      <w:bookmarkStart w:id="38" w:name="_ENREF_6"/>
      <w:r w:rsidRPr="00BE2169">
        <w:t>(6)</w:t>
      </w:r>
      <w:r w:rsidRPr="00BE2169">
        <w:tab/>
        <w:t>Ngui, J.S.</w:t>
      </w:r>
      <w:r w:rsidRPr="00BE2169">
        <w:rPr>
          <w:i/>
        </w:rPr>
        <w:t xml:space="preserve"> et al.</w:t>
      </w:r>
      <w:r w:rsidRPr="00BE2169">
        <w:t xml:space="preserve"> In vitro stimulation of warfarin metabolism by quinidine: increases in the formation of 4'- and 10-hydroxywarfarin. </w:t>
      </w:r>
      <w:r w:rsidRPr="00BE2169">
        <w:rPr>
          <w:i/>
        </w:rPr>
        <w:t>Drug Metab Dispos</w:t>
      </w:r>
      <w:r w:rsidRPr="00BE2169">
        <w:t xml:space="preserve">  </w:t>
      </w:r>
      <w:r w:rsidRPr="00BE2169">
        <w:rPr>
          <w:b/>
        </w:rPr>
        <w:t>29</w:t>
      </w:r>
      <w:r w:rsidRPr="00BE2169">
        <w:t>, 877-86 (2001).</w:t>
      </w:r>
      <w:bookmarkEnd w:id="38"/>
    </w:p>
    <w:p w14:paraId="4A7687EF" w14:textId="77777777" w:rsidR="00BE2169" w:rsidRPr="00BE2169" w:rsidRDefault="00BE2169" w:rsidP="00BE2169">
      <w:pPr>
        <w:pStyle w:val="EndNoteBibliography"/>
        <w:ind w:left="720" w:hanging="720"/>
      </w:pPr>
      <w:bookmarkStart w:id="39" w:name="_ENREF_7"/>
      <w:r w:rsidRPr="00BE2169">
        <w:t>(7)</w:t>
      </w:r>
      <w:r w:rsidRPr="00BE2169">
        <w:tab/>
        <w:t>Rost, S.</w:t>
      </w:r>
      <w:r w:rsidRPr="00BE2169">
        <w:rPr>
          <w:i/>
        </w:rPr>
        <w:t xml:space="preserve"> et al.</w:t>
      </w:r>
      <w:r w:rsidRPr="00BE2169">
        <w:t xml:space="preserve"> Mutations in VKORC1 cause warfarin resistance and multiple coagulation factor deficiency type 2. </w:t>
      </w:r>
      <w:r w:rsidRPr="00BE2169">
        <w:rPr>
          <w:i/>
        </w:rPr>
        <w:t>Nature</w:t>
      </w:r>
      <w:r w:rsidRPr="00BE2169">
        <w:t xml:space="preserve">  </w:t>
      </w:r>
      <w:r w:rsidRPr="00BE2169">
        <w:rPr>
          <w:b/>
        </w:rPr>
        <w:t>427</w:t>
      </w:r>
      <w:r w:rsidRPr="00BE2169">
        <w:t>, 537-41 (2004).</w:t>
      </w:r>
      <w:bookmarkEnd w:id="39"/>
    </w:p>
    <w:p w14:paraId="0B011EC2" w14:textId="77777777" w:rsidR="00BE2169" w:rsidRPr="00BE2169" w:rsidRDefault="00BE2169" w:rsidP="00BE2169">
      <w:pPr>
        <w:pStyle w:val="EndNoteBibliography"/>
        <w:ind w:left="720" w:hanging="720"/>
      </w:pPr>
      <w:bookmarkStart w:id="40" w:name="_ENREF_8"/>
      <w:r w:rsidRPr="00BE2169">
        <w:t>(8)</w:t>
      </w:r>
      <w:r w:rsidRPr="00BE2169">
        <w:tab/>
        <w:t xml:space="preserve">Wadelius, M. &amp; Pirmohamed, M. Pharmacogenetics of warfarin: current status and future challenges. </w:t>
      </w:r>
      <w:r w:rsidRPr="00BE2169">
        <w:rPr>
          <w:i/>
        </w:rPr>
        <w:t>The pharmacogenomics journal</w:t>
      </w:r>
      <w:r w:rsidRPr="00BE2169">
        <w:t xml:space="preserve">  </w:t>
      </w:r>
      <w:r w:rsidRPr="00BE2169">
        <w:rPr>
          <w:b/>
        </w:rPr>
        <w:t>7</w:t>
      </w:r>
      <w:r w:rsidRPr="00BE2169">
        <w:t>, 99-111 (2007).</w:t>
      </w:r>
      <w:bookmarkEnd w:id="40"/>
    </w:p>
    <w:p w14:paraId="5433816F" w14:textId="77777777" w:rsidR="00BE2169" w:rsidRPr="00BE2169" w:rsidRDefault="00BE2169" w:rsidP="00BE2169">
      <w:pPr>
        <w:pStyle w:val="EndNoteBibliography"/>
        <w:ind w:left="720" w:hanging="720"/>
      </w:pPr>
      <w:bookmarkStart w:id="41" w:name="_ENREF_9"/>
      <w:r w:rsidRPr="00BE2169">
        <w:t>(9)</w:t>
      </w:r>
      <w:r w:rsidRPr="00BE2169">
        <w:tab/>
        <w:t xml:space="preserve">Stehle, S., Kirchheiner, J., Lazar, A. &amp; Fuhr, U. Pharmacogenetics of oral anticoagulants: a basis for dose individualization. </w:t>
      </w:r>
      <w:r w:rsidRPr="00BE2169">
        <w:rPr>
          <w:i/>
        </w:rPr>
        <w:t>Clinical pharmacokinetics</w:t>
      </w:r>
      <w:r w:rsidRPr="00BE2169">
        <w:t xml:space="preserve">  </w:t>
      </w:r>
      <w:r w:rsidRPr="00BE2169">
        <w:rPr>
          <w:b/>
        </w:rPr>
        <w:t>47</w:t>
      </w:r>
      <w:r w:rsidRPr="00BE2169">
        <w:t>, 565-94 (2008).</w:t>
      </w:r>
      <w:bookmarkEnd w:id="41"/>
    </w:p>
    <w:p w14:paraId="36C772F7" w14:textId="77777777" w:rsidR="00BE2169" w:rsidRPr="00BE2169" w:rsidRDefault="00BE2169" w:rsidP="00BE2169">
      <w:pPr>
        <w:pStyle w:val="EndNoteBibliography"/>
        <w:ind w:left="720" w:hanging="720"/>
      </w:pPr>
      <w:bookmarkStart w:id="42" w:name="_ENREF_10"/>
      <w:r w:rsidRPr="00BE2169">
        <w:t>(10)</w:t>
      </w:r>
      <w:r w:rsidRPr="00BE2169">
        <w:tab/>
        <w:t xml:space="preserve">Limdi, N.A. &amp; Veenstra, D.L. Warfarin pharmacogenetics. </w:t>
      </w:r>
      <w:r w:rsidRPr="00BE2169">
        <w:rPr>
          <w:i/>
        </w:rPr>
        <w:t>Pharmacotherapy</w:t>
      </w:r>
      <w:r w:rsidRPr="00BE2169">
        <w:t xml:space="preserve">  </w:t>
      </w:r>
      <w:r w:rsidRPr="00BE2169">
        <w:rPr>
          <w:b/>
        </w:rPr>
        <w:t>28</w:t>
      </w:r>
      <w:r w:rsidRPr="00BE2169">
        <w:t>, 1084-97 (2008).</w:t>
      </w:r>
      <w:bookmarkEnd w:id="42"/>
    </w:p>
    <w:p w14:paraId="69FF4508" w14:textId="77777777" w:rsidR="00BE2169" w:rsidRPr="00BE2169" w:rsidRDefault="00BE2169" w:rsidP="00BE2169">
      <w:pPr>
        <w:pStyle w:val="EndNoteBibliography"/>
        <w:ind w:left="720" w:hanging="720"/>
      </w:pPr>
      <w:bookmarkStart w:id="43" w:name="_ENREF_11"/>
      <w:r w:rsidRPr="00BE2169">
        <w:t>(11)</w:t>
      </w:r>
      <w:r w:rsidRPr="00BE2169">
        <w:tab/>
        <w:t>King, C.R.</w:t>
      </w:r>
      <w:r w:rsidRPr="00BE2169">
        <w:rPr>
          <w:i/>
        </w:rPr>
        <w:t xml:space="preserve"> et al.</w:t>
      </w:r>
      <w:r w:rsidRPr="00BE2169">
        <w:t xml:space="preserve"> Gamma-glutamyl carboxylase and its influence on warfarin dose. </w:t>
      </w:r>
      <w:r w:rsidRPr="00BE2169">
        <w:rPr>
          <w:i/>
        </w:rPr>
        <w:t>Thrombosis and haemostasis</w:t>
      </w:r>
      <w:r w:rsidRPr="00BE2169">
        <w:t xml:space="preserve">  </w:t>
      </w:r>
      <w:r w:rsidRPr="00BE2169">
        <w:rPr>
          <w:b/>
        </w:rPr>
        <w:t>104</w:t>
      </w:r>
      <w:r w:rsidRPr="00BE2169">
        <w:t>, 750-4 (2010).</w:t>
      </w:r>
      <w:bookmarkEnd w:id="43"/>
    </w:p>
    <w:p w14:paraId="34CADC1D" w14:textId="77777777" w:rsidR="00BE2169" w:rsidRPr="00BE2169" w:rsidRDefault="00BE2169" w:rsidP="00BE2169">
      <w:pPr>
        <w:pStyle w:val="EndNoteBibliography"/>
        <w:ind w:left="720" w:hanging="720"/>
      </w:pPr>
      <w:bookmarkStart w:id="44" w:name="_ENREF_12"/>
      <w:r w:rsidRPr="00BE2169">
        <w:t>(12)</w:t>
      </w:r>
      <w:r w:rsidRPr="00BE2169">
        <w:tab/>
        <w:t>Klein, T.E.</w:t>
      </w:r>
      <w:r w:rsidRPr="00BE2169">
        <w:rPr>
          <w:i/>
        </w:rPr>
        <w:t xml:space="preserve"> et al.</w:t>
      </w:r>
      <w:r w:rsidRPr="00BE2169">
        <w:t xml:space="preserve"> Estimation of the warfarin dose with clinical and pharmacogenetic data. </w:t>
      </w:r>
      <w:r w:rsidRPr="00BE2169">
        <w:rPr>
          <w:i/>
        </w:rPr>
        <w:t>N Engl J Med</w:t>
      </w:r>
      <w:r w:rsidRPr="00BE2169">
        <w:t xml:space="preserve">  </w:t>
      </w:r>
      <w:r w:rsidRPr="00BE2169">
        <w:rPr>
          <w:b/>
        </w:rPr>
        <w:t>360</w:t>
      </w:r>
      <w:r w:rsidRPr="00BE2169">
        <w:t>, 753-64 (2009).</w:t>
      </w:r>
      <w:bookmarkEnd w:id="44"/>
    </w:p>
    <w:p w14:paraId="23F8A691" w14:textId="77777777" w:rsidR="00BE2169" w:rsidRPr="00BE2169" w:rsidRDefault="00BE2169" w:rsidP="00BE2169">
      <w:pPr>
        <w:pStyle w:val="EndNoteBibliography"/>
        <w:ind w:left="720" w:hanging="720"/>
      </w:pPr>
      <w:bookmarkStart w:id="45" w:name="_ENREF_13"/>
      <w:r w:rsidRPr="00BE2169">
        <w:t>(13)</w:t>
      </w:r>
      <w:r w:rsidRPr="00BE2169">
        <w:tab/>
        <w:t>Gage, B.F.</w:t>
      </w:r>
      <w:r w:rsidRPr="00BE2169">
        <w:rPr>
          <w:i/>
        </w:rPr>
        <w:t xml:space="preserve"> et al.</w:t>
      </w:r>
      <w:r w:rsidRPr="00BE2169">
        <w:t xml:space="preserve"> Use of pharmacogenetic and clinical factors to predict the therapeutic dose of warfarin. </w:t>
      </w:r>
      <w:r w:rsidRPr="00BE2169">
        <w:rPr>
          <w:i/>
        </w:rPr>
        <w:t>Clin Pharmacol Ther</w:t>
      </w:r>
      <w:r w:rsidRPr="00BE2169">
        <w:t xml:space="preserve">  </w:t>
      </w:r>
      <w:r w:rsidRPr="00BE2169">
        <w:rPr>
          <w:b/>
        </w:rPr>
        <w:t>84</w:t>
      </w:r>
      <w:r w:rsidRPr="00BE2169">
        <w:t>, 326-31 (2008).</w:t>
      </w:r>
      <w:bookmarkEnd w:id="45"/>
    </w:p>
    <w:p w14:paraId="433CF5F4" w14:textId="77777777" w:rsidR="00BE2169" w:rsidRPr="00BE2169" w:rsidRDefault="00BE2169" w:rsidP="00BE2169">
      <w:pPr>
        <w:pStyle w:val="EndNoteBibliography"/>
        <w:ind w:left="720" w:hanging="720"/>
      </w:pPr>
      <w:bookmarkStart w:id="46" w:name="_ENREF_14"/>
      <w:r w:rsidRPr="00BE2169">
        <w:t>(14)</w:t>
      </w:r>
      <w:r w:rsidRPr="00BE2169">
        <w:tab/>
        <w:t>Pirmohamed, M.</w:t>
      </w:r>
      <w:r w:rsidRPr="00BE2169">
        <w:rPr>
          <w:i/>
        </w:rPr>
        <w:t xml:space="preserve"> et al.</w:t>
      </w:r>
      <w:r w:rsidRPr="00BE2169">
        <w:t xml:space="preserve"> A randomized trial of genotype-guided dosing of warfarin. </w:t>
      </w:r>
      <w:r w:rsidRPr="00BE2169">
        <w:rPr>
          <w:i/>
        </w:rPr>
        <w:t>N Engl J Med</w:t>
      </w:r>
      <w:r w:rsidRPr="00BE2169">
        <w:t xml:space="preserve">  </w:t>
      </w:r>
      <w:r w:rsidRPr="00BE2169">
        <w:rPr>
          <w:b/>
        </w:rPr>
        <w:t>369</w:t>
      </w:r>
      <w:r w:rsidRPr="00BE2169">
        <w:t>, 2294-303 (2013).</w:t>
      </w:r>
      <w:bookmarkEnd w:id="46"/>
    </w:p>
    <w:p w14:paraId="279B33D3" w14:textId="77777777" w:rsidR="00BE2169" w:rsidRPr="00BE2169" w:rsidRDefault="00BE2169" w:rsidP="00BE2169">
      <w:pPr>
        <w:pStyle w:val="EndNoteBibliography"/>
        <w:ind w:left="720" w:hanging="720"/>
      </w:pPr>
      <w:bookmarkStart w:id="47" w:name="_ENREF_15"/>
      <w:r w:rsidRPr="00BE2169">
        <w:t>(15)</w:t>
      </w:r>
      <w:r w:rsidRPr="00BE2169">
        <w:tab/>
        <w:t>Lenzini, P.</w:t>
      </w:r>
      <w:r w:rsidRPr="00BE2169">
        <w:rPr>
          <w:i/>
        </w:rPr>
        <w:t xml:space="preserve"> et al.</w:t>
      </w:r>
      <w:r w:rsidRPr="00BE2169">
        <w:t xml:space="preserve"> Integration of genetic, clinical, and INR data to refine warfarin dosing. </w:t>
      </w:r>
      <w:r w:rsidRPr="00BE2169">
        <w:rPr>
          <w:i/>
        </w:rPr>
        <w:t>Clin Pharmacol Ther</w:t>
      </w:r>
      <w:r w:rsidRPr="00BE2169">
        <w:t xml:space="preserve">  </w:t>
      </w:r>
      <w:r w:rsidRPr="00BE2169">
        <w:rPr>
          <w:b/>
        </w:rPr>
        <w:t>87</w:t>
      </w:r>
      <w:r w:rsidRPr="00BE2169">
        <w:t>, 572-8 (2010).</w:t>
      </w:r>
      <w:bookmarkEnd w:id="47"/>
    </w:p>
    <w:p w14:paraId="7FF1559D" w14:textId="77777777" w:rsidR="00BE2169" w:rsidRPr="00BE2169" w:rsidRDefault="00BE2169" w:rsidP="00BE2169">
      <w:pPr>
        <w:pStyle w:val="EndNoteBibliography"/>
        <w:ind w:left="720" w:hanging="720"/>
      </w:pPr>
      <w:bookmarkStart w:id="48" w:name="_ENREF_16"/>
      <w:r w:rsidRPr="00BE2169">
        <w:t>(16)</w:t>
      </w:r>
      <w:r w:rsidRPr="00BE2169">
        <w:tab/>
        <w:t xml:space="preserve">Waterman, A.D., Milligan, P.E., Bayer, L., Banet, G.A., Gatchel, S.K. &amp; Gage, B.F. Effect of warfarin nonadherence on control of the International Normalized Ratio. </w:t>
      </w:r>
      <w:r w:rsidRPr="00BE2169">
        <w:rPr>
          <w:i/>
        </w:rPr>
        <w:t>Am J Health Syst Pharm</w:t>
      </w:r>
      <w:r w:rsidRPr="00BE2169">
        <w:t xml:space="preserve">  </w:t>
      </w:r>
      <w:r w:rsidRPr="00BE2169">
        <w:rPr>
          <w:b/>
        </w:rPr>
        <w:t>61</w:t>
      </w:r>
      <w:r w:rsidRPr="00BE2169">
        <w:t>, 1258-64 (2004).</w:t>
      </w:r>
      <w:bookmarkEnd w:id="48"/>
    </w:p>
    <w:p w14:paraId="6FF4EEA5" w14:textId="77777777" w:rsidR="00BE2169" w:rsidRPr="00BE2169" w:rsidRDefault="00BE2169" w:rsidP="00BE2169">
      <w:pPr>
        <w:pStyle w:val="EndNoteBibliography"/>
        <w:ind w:left="720" w:hanging="720"/>
      </w:pPr>
      <w:bookmarkStart w:id="49" w:name="_ENREF_17"/>
      <w:r w:rsidRPr="00BE2169">
        <w:t>(17)</w:t>
      </w:r>
      <w:r w:rsidRPr="00BE2169">
        <w:tab/>
        <w:t>Platt, A.B.</w:t>
      </w:r>
      <w:r w:rsidRPr="00BE2169">
        <w:rPr>
          <w:i/>
        </w:rPr>
        <w:t xml:space="preserve"> et al.</w:t>
      </w:r>
      <w:r w:rsidRPr="00BE2169">
        <w:t xml:space="preserve"> Can we predict daily adherence to warfarin?: Results from the International Normalized Ratio Adherence and Genetics (IN-RANGE) Study. </w:t>
      </w:r>
      <w:r w:rsidRPr="00BE2169">
        <w:rPr>
          <w:i/>
        </w:rPr>
        <w:t>Chest</w:t>
      </w:r>
      <w:r w:rsidRPr="00BE2169">
        <w:t xml:space="preserve">  </w:t>
      </w:r>
      <w:r w:rsidRPr="00BE2169">
        <w:rPr>
          <w:b/>
        </w:rPr>
        <w:t>137</w:t>
      </w:r>
      <w:r w:rsidRPr="00BE2169">
        <w:t>, 883-9 (2010).</w:t>
      </w:r>
      <w:bookmarkEnd w:id="49"/>
    </w:p>
    <w:p w14:paraId="3DF7893E" w14:textId="77777777" w:rsidR="00BE2169" w:rsidRPr="00BE2169" w:rsidRDefault="00BE2169" w:rsidP="00BE2169">
      <w:pPr>
        <w:pStyle w:val="EndNoteBibliography"/>
        <w:ind w:left="720" w:hanging="720"/>
      </w:pPr>
      <w:bookmarkStart w:id="50" w:name="_ENREF_18"/>
      <w:r w:rsidRPr="00BE2169">
        <w:t>(18)</w:t>
      </w:r>
      <w:r w:rsidRPr="00BE2169">
        <w:tab/>
        <w:t xml:space="preserve">Wajih, N., Sane, D.C., Hutson, S.M. &amp; Wallin, R. The inhibitory effect of calumenin on the vitamin K-dependent gamma-carboxylation system. Characterization of the system in normal and warfarin-resistant rats. </w:t>
      </w:r>
      <w:r w:rsidRPr="00BE2169">
        <w:rPr>
          <w:i/>
        </w:rPr>
        <w:t>The Journal of biological chemistry</w:t>
      </w:r>
      <w:r w:rsidRPr="00BE2169">
        <w:t xml:space="preserve">  </w:t>
      </w:r>
      <w:r w:rsidRPr="00BE2169">
        <w:rPr>
          <w:b/>
        </w:rPr>
        <w:t>279</w:t>
      </w:r>
      <w:r w:rsidRPr="00BE2169">
        <w:t>, 25276-83 (2004).</w:t>
      </w:r>
      <w:bookmarkEnd w:id="50"/>
    </w:p>
    <w:p w14:paraId="74F8027D" w14:textId="77777777" w:rsidR="00BE2169" w:rsidRPr="00BE2169" w:rsidRDefault="00BE2169" w:rsidP="00BE2169">
      <w:pPr>
        <w:pStyle w:val="EndNoteBibliography"/>
        <w:ind w:left="720" w:hanging="720"/>
      </w:pPr>
      <w:bookmarkStart w:id="51" w:name="_ENREF_19"/>
      <w:r w:rsidRPr="00BE2169">
        <w:t>(19)</w:t>
      </w:r>
      <w:r w:rsidRPr="00BE2169">
        <w:tab/>
        <w:t>Vecsler, M.</w:t>
      </w:r>
      <w:r w:rsidRPr="00BE2169">
        <w:rPr>
          <w:i/>
        </w:rPr>
        <w:t xml:space="preserve"> et al.</w:t>
      </w:r>
      <w:r w:rsidRPr="00BE2169">
        <w:t xml:space="preserve"> Combined genetic profiles of components and regulators of the vitamin K-dependent gamma-carboxylation system affect individual sensitivity to warfarin. </w:t>
      </w:r>
      <w:r w:rsidRPr="00BE2169">
        <w:rPr>
          <w:i/>
        </w:rPr>
        <w:t>Thrombosis and haemostasis</w:t>
      </w:r>
      <w:r w:rsidRPr="00BE2169">
        <w:t xml:space="preserve">  </w:t>
      </w:r>
      <w:r w:rsidRPr="00BE2169">
        <w:rPr>
          <w:b/>
        </w:rPr>
        <w:t>95</w:t>
      </w:r>
      <w:r w:rsidRPr="00BE2169">
        <w:t>, 205-11 (2006).</w:t>
      </w:r>
      <w:bookmarkEnd w:id="51"/>
    </w:p>
    <w:p w14:paraId="33A285CC" w14:textId="77777777" w:rsidR="00BE2169" w:rsidRPr="00BE2169" w:rsidRDefault="00BE2169" w:rsidP="00BE2169">
      <w:pPr>
        <w:pStyle w:val="EndNoteBibliography"/>
        <w:ind w:left="720" w:hanging="720"/>
      </w:pPr>
      <w:bookmarkStart w:id="52" w:name="_ENREF_20"/>
      <w:r w:rsidRPr="00BE2169">
        <w:t>(20)</w:t>
      </w:r>
      <w:r w:rsidRPr="00BE2169">
        <w:tab/>
        <w:t>Wadelius, M.</w:t>
      </w:r>
      <w:r w:rsidRPr="00BE2169">
        <w:rPr>
          <w:i/>
        </w:rPr>
        <w:t xml:space="preserve"> et al.</w:t>
      </w:r>
      <w:r w:rsidRPr="00BE2169">
        <w:t xml:space="preserve"> Association of warfarin dose with genes involved in its action and metabolism. </w:t>
      </w:r>
      <w:r w:rsidRPr="00BE2169">
        <w:rPr>
          <w:i/>
        </w:rPr>
        <w:t>Human genetics</w:t>
      </w:r>
      <w:r w:rsidRPr="00BE2169">
        <w:t xml:space="preserve">  </w:t>
      </w:r>
      <w:r w:rsidRPr="00BE2169">
        <w:rPr>
          <w:b/>
        </w:rPr>
        <w:t>121</w:t>
      </w:r>
      <w:r w:rsidRPr="00BE2169">
        <w:t>, 23-34 (2007).</w:t>
      </w:r>
      <w:bookmarkEnd w:id="52"/>
    </w:p>
    <w:p w14:paraId="2E9BBCD4" w14:textId="77777777" w:rsidR="00BE2169" w:rsidRPr="00BE2169" w:rsidRDefault="00BE2169" w:rsidP="00BE2169">
      <w:pPr>
        <w:pStyle w:val="EndNoteBibliography"/>
        <w:ind w:left="720" w:hanging="720"/>
      </w:pPr>
      <w:bookmarkStart w:id="53" w:name="_ENREF_21"/>
      <w:r w:rsidRPr="00BE2169">
        <w:t>(21)</w:t>
      </w:r>
      <w:r w:rsidRPr="00BE2169">
        <w:tab/>
        <w:t>Voora, D.</w:t>
      </w:r>
      <w:r w:rsidRPr="00BE2169">
        <w:rPr>
          <w:i/>
        </w:rPr>
        <w:t xml:space="preserve"> et al.</w:t>
      </w:r>
      <w:r w:rsidRPr="00BE2169">
        <w:t xml:space="preserve"> A polymorphism in the VKORC1 regulator calumenin predicts higher warfarin dose requirements in African Americans. </w:t>
      </w:r>
      <w:r w:rsidRPr="00BE2169">
        <w:rPr>
          <w:i/>
        </w:rPr>
        <w:t>Clin Pharmacol Ther</w:t>
      </w:r>
      <w:r w:rsidRPr="00BE2169">
        <w:t xml:space="preserve">  </w:t>
      </w:r>
      <w:r w:rsidRPr="00BE2169">
        <w:rPr>
          <w:b/>
        </w:rPr>
        <w:t>87</w:t>
      </w:r>
      <w:r w:rsidRPr="00BE2169">
        <w:t>, 445-51 (2010).</w:t>
      </w:r>
      <w:bookmarkEnd w:id="53"/>
    </w:p>
    <w:p w14:paraId="4E3FAFD1" w14:textId="77777777" w:rsidR="00BE2169" w:rsidRPr="00BE2169" w:rsidRDefault="00BE2169" w:rsidP="00BE2169">
      <w:pPr>
        <w:pStyle w:val="EndNoteBibliography"/>
        <w:ind w:left="720" w:hanging="720"/>
      </w:pPr>
      <w:bookmarkStart w:id="54" w:name="_ENREF_22"/>
      <w:r w:rsidRPr="00BE2169">
        <w:t>(22)</w:t>
      </w:r>
      <w:r w:rsidRPr="00BE2169">
        <w:tab/>
        <w:t>Shahin, M.H.</w:t>
      </w:r>
      <w:r w:rsidRPr="00BE2169">
        <w:rPr>
          <w:i/>
        </w:rPr>
        <w:t xml:space="preserve"> et al.</w:t>
      </w:r>
      <w:r w:rsidRPr="00BE2169">
        <w:t xml:space="preserve"> Genetic and nongenetic factors associated with warfarin dose requirements in Egyptian patients. </w:t>
      </w:r>
      <w:r w:rsidRPr="00BE2169">
        <w:rPr>
          <w:i/>
        </w:rPr>
        <w:t>Pharmacogenet Genomics</w:t>
      </w:r>
      <w:r w:rsidRPr="00BE2169">
        <w:t xml:space="preserve">  </w:t>
      </w:r>
      <w:r w:rsidRPr="00BE2169">
        <w:rPr>
          <w:b/>
        </w:rPr>
        <w:t>21</w:t>
      </w:r>
      <w:r w:rsidRPr="00BE2169">
        <w:t>, 130-5 (2011).</w:t>
      </w:r>
      <w:bookmarkEnd w:id="54"/>
    </w:p>
    <w:p w14:paraId="10605922" w14:textId="77777777" w:rsidR="00BE2169" w:rsidRPr="00BE2169" w:rsidRDefault="00BE2169" w:rsidP="00BE2169">
      <w:pPr>
        <w:pStyle w:val="EndNoteBibliography"/>
        <w:ind w:left="720" w:hanging="720"/>
      </w:pPr>
      <w:bookmarkStart w:id="55" w:name="_ENREF_23"/>
      <w:r w:rsidRPr="00BE2169">
        <w:t>(23)</w:t>
      </w:r>
      <w:r w:rsidRPr="00BE2169">
        <w:tab/>
        <w:t xml:space="preserve">Stafford, D.W. The vitamin K cycle. </w:t>
      </w:r>
      <w:r w:rsidRPr="00BE2169">
        <w:rPr>
          <w:i/>
        </w:rPr>
        <w:t>J Thromb Haemost</w:t>
      </w:r>
      <w:r w:rsidRPr="00BE2169">
        <w:t xml:space="preserve">  </w:t>
      </w:r>
      <w:r w:rsidRPr="00BE2169">
        <w:rPr>
          <w:b/>
        </w:rPr>
        <w:t>3</w:t>
      </w:r>
      <w:r w:rsidRPr="00BE2169">
        <w:t>, 1873-8 (2005).</w:t>
      </w:r>
      <w:bookmarkEnd w:id="55"/>
    </w:p>
    <w:p w14:paraId="6B7A6795" w14:textId="77777777" w:rsidR="00BE2169" w:rsidRPr="00BE2169" w:rsidRDefault="00BE2169" w:rsidP="00BE2169">
      <w:pPr>
        <w:pStyle w:val="EndNoteBibliography"/>
        <w:ind w:left="720" w:hanging="720"/>
      </w:pPr>
      <w:bookmarkStart w:id="56" w:name="_ENREF_24"/>
      <w:r w:rsidRPr="00BE2169">
        <w:t>(24)</w:t>
      </w:r>
      <w:r w:rsidRPr="00BE2169">
        <w:tab/>
        <w:t xml:space="preserve">Weston, B.W. &amp; Monahan, P.E. Familial deficiency of vitamin K-dependent clotting factors. </w:t>
      </w:r>
      <w:r w:rsidRPr="00BE2169">
        <w:rPr>
          <w:i/>
        </w:rPr>
        <w:t>Haemophilia</w:t>
      </w:r>
      <w:r w:rsidRPr="00BE2169">
        <w:t xml:space="preserve">  </w:t>
      </w:r>
      <w:r w:rsidRPr="00BE2169">
        <w:rPr>
          <w:b/>
        </w:rPr>
        <w:t>14</w:t>
      </w:r>
      <w:r w:rsidRPr="00BE2169">
        <w:t>, 1209-13 (2008).</w:t>
      </w:r>
      <w:bookmarkEnd w:id="56"/>
    </w:p>
    <w:p w14:paraId="2324F590" w14:textId="77777777" w:rsidR="00BE2169" w:rsidRPr="00BE2169" w:rsidRDefault="00BE2169" w:rsidP="00BE2169">
      <w:pPr>
        <w:pStyle w:val="EndNoteBibliography"/>
        <w:ind w:left="720" w:hanging="720"/>
      </w:pPr>
      <w:bookmarkStart w:id="57" w:name="_ENREF_25"/>
      <w:r w:rsidRPr="00BE2169">
        <w:t>(25)</w:t>
      </w:r>
      <w:r w:rsidRPr="00BE2169">
        <w:tab/>
        <w:t>Vanakker, O.M.</w:t>
      </w:r>
      <w:r w:rsidRPr="00BE2169">
        <w:rPr>
          <w:i/>
        </w:rPr>
        <w:t xml:space="preserve"> et al.</w:t>
      </w:r>
      <w:r w:rsidRPr="00BE2169">
        <w:t xml:space="preserve"> Pseudoxanthoma elasticum-like phenotype with cutis laxa and multiple coagulation factor deficiency represents a separate genetic entity. </w:t>
      </w:r>
      <w:r w:rsidRPr="00BE2169">
        <w:rPr>
          <w:i/>
        </w:rPr>
        <w:t>J Invest Dermatol</w:t>
      </w:r>
      <w:r w:rsidRPr="00BE2169">
        <w:t xml:space="preserve">  </w:t>
      </w:r>
      <w:r w:rsidRPr="00BE2169">
        <w:rPr>
          <w:b/>
        </w:rPr>
        <w:t>127</w:t>
      </w:r>
      <w:r w:rsidRPr="00BE2169">
        <w:t>, 581-7 (2007).</w:t>
      </w:r>
      <w:bookmarkEnd w:id="57"/>
    </w:p>
    <w:p w14:paraId="39BAB74C" w14:textId="77777777" w:rsidR="00BE2169" w:rsidRPr="00BE2169" w:rsidRDefault="00BE2169" w:rsidP="00BE2169">
      <w:pPr>
        <w:pStyle w:val="EndNoteBibliography"/>
        <w:ind w:left="720" w:hanging="720"/>
      </w:pPr>
      <w:bookmarkStart w:id="58" w:name="_ENREF_26"/>
      <w:r w:rsidRPr="00BE2169">
        <w:t>(26)</w:t>
      </w:r>
      <w:r w:rsidRPr="00BE2169">
        <w:tab/>
        <w:t xml:space="preserve">Rieder, M.J., Reiner, A.P. &amp; Rettie, A.E. Gamma-glutamyl carboxylase (GGCX) tagSNPs have limited utility for predicting warfarin maintenance dose. </w:t>
      </w:r>
      <w:r w:rsidRPr="00BE2169">
        <w:rPr>
          <w:i/>
        </w:rPr>
        <w:t>J Thromb Haemost</w:t>
      </w:r>
      <w:r w:rsidRPr="00BE2169">
        <w:t xml:space="preserve">  </w:t>
      </w:r>
      <w:r w:rsidRPr="00BE2169">
        <w:rPr>
          <w:b/>
        </w:rPr>
        <w:t>5</w:t>
      </w:r>
      <w:r w:rsidRPr="00BE2169">
        <w:t>, 2227-34 (2007).</w:t>
      </w:r>
      <w:bookmarkEnd w:id="58"/>
    </w:p>
    <w:p w14:paraId="21487BC1" w14:textId="77777777" w:rsidR="00BE2169" w:rsidRPr="00BE2169" w:rsidRDefault="00BE2169" w:rsidP="00BE2169">
      <w:pPr>
        <w:pStyle w:val="EndNoteBibliography"/>
        <w:ind w:left="720" w:hanging="720"/>
      </w:pPr>
      <w:bookmarkStart w:id="59" w:name="_ENREF_27"/>
      <w:r w:rsidRPr="00BE2169">
        <w:t>(27)</w:t>
      </w:r>
      <w:r w:rsidRPr="00BE2169">
        <w:tab/>
        <w:t>Wadelius, M.</w:t>
      </w:r>
      <w:r w:rsidRPr="00BE2169">
        <w:rPr>
          <w:i/>
        </w:rPr>
        <w:t xml:space="preserve"> et al.</w:t>
      </w:r>
      <w:r w:rsidRPr="00BE2169">
        <w:t xml:space="preserve"> Common VKORC1 and GGCX polymorphisms associated with warfarin dose. </w:t>
      </w:r>
      <w:r w:rsidRPr="00BE2169">
        <w:rPr>
          <w:i/>
        </w:rPr>
        <w:t>Pharmacogenomics J</w:t>
      </w:r>
      <w:r w:rsidRPr="00BE2169">
        <w:t xml:space="preserve">  </w:t>
      </w:r>
      <w:r w:rsidRPr="00BE2169">
        <w:rPr>
          <w:b/>
        </w:rPr>
        <w:t>5</w:t>
      </w:r>
      <w:r w:rsidRPr="00BE2169">
        <w:t>, 262-70 (2005).</w:t>
      </w:r>
      <w:bookmarkEnd w:id="59"/>
    </w:p>
    <w:p w14:paraId="748A036F" w14:textId="77777777" w:rsidR="00BE2169" w:rsidRPr="00BE2169" w:rsidRDefault="00BE2169" w:rsidP="00BE2169">
      <w:pPr>
        <w:pStyle w:val="EndNoteBibliography"/>
        <w:ind w:left="720" w:hanging="720"/>
      </w:pPr>
      <w:bookmarkStart w:id="60" w:name="_ENREF_28"/>
      <w:r w:rsidRPr="00BE2169">
        <w:t>(28)</w:t>
      </w:r>
      <w:r w:rsidRPr="00BE2169">
        <w:tab/>
        <w:t>Pautas, E.</w:t>
      </w:r>
      <w:r w:rsidRPr="00BE2169">
        <w:rPr>
          <w:i/>
        </w:rPr>
        <w:t xml:space="preserve"> et al.</w:t>
      </w:r>
      <w:r w:rsidRPr="00BE2169">
        <w:t xml:space="preserve"> Genetic factors (VKORC1, CYP2C9, EPHX1, and CYP4F2) are predictor variables for warfarin response in very elderly, frail inpatients. </w:t>
      </w:r>
      <w:r w:rsidRPr="00BE2169">
        <w:rPr>
          <w:i/>
        </w:rPr>
        <w:t>Clin Pharmacol Ther</w:t>
      </w:r>
      <w:r w:rsidRPr="00BE2169">
        <w:t xml:space="preserve">  </w:t>
      </w:r>
      <w:r w:rsidRPr="00BE2169">
        <w:rPr>
          <w:b/>
        </w:rPr>
        <w:t>87</w:t>
      </w:r>
      <w:r w:rsidRPr="00BE2169">
        <w:t>, 57-64 (2010).</w:t>
      </w:r>
      <w:bookmarkEnd w:id="60"/>
    </w:p>
    <w:p w14:paraId="1E531056" w14:textId="77777777" w:rsidR="00BE2169" w:rsidRPr="00BE2169" w:rsidRDefault="00BE2169" w:rsidP="00BE2169">
      <w:pPr>
        <w:pStyle w:val="EndNoteBibliography"/>
        <w:ind w:left="720" w:hanging="720"/>
      </w:pPr>
      <w:bookmarkStart w:id="61" w:name="_ENREF_29"/>
      <w:r w:rsidRPr="00BE2169">
        <w:t>(29)</w:t>
      </w:r>
      <w:r w:rsidRPr="00BE2169">
        <w:tab/>
        <w:t>Cha, P.C.</w:t>
      </w:r>
      <w:r w:rsidRPr="00BE2169">
        <w:rPr>
          <w:i/>
        </w:rPr>
        <w:t xml:space="preserve"> et al.</w:t>
      </w:r>
      <w:r w:rsidRPr="00BE2169">
        <w:t xml:space="preserve"> High-resolution SNP and haplotype maps of the human gamma-glutamyl carboxylase gene (GGCX) and association study between polymorphisms in GGCX and the warfarin maintenance dose requirement of the Japanese population. </w:t>
      </w:r>
      <w:r w:rsidRPr="00BE2169">
        <w:rPr>
          <w:i/>
        </w:rPr>
        <w:t>J Hum Genet</w:t>
      </w:r>
      <w:r w:rsidRPr="00BE2169">
        <w:t xml:space="preserve">  </w:t>
      </w:r>
      <w:r w:rsidRPr="00BE2169">
        <w:rPr>
          <w:b/>
        </w:rPr>
        <w:t>52</w:t>
      </w:r>
      <w:r w:rsidRPr="00BE2169">
        <w:t>, 856-64 (2007).</w:t>
      </w:r>
      <w:bookmarkEnd w:id="61"/>
    </w:p>
    <w:p w14:paraId="55124C3C" w14:textId="77777777" w:rsidR="00BE2169" w:rsidRPr="00BE2169" w:rsidRDefault="00BE2169" w:rsidP="00BE2169">
      <w:pPr>
        <w:pStyle w:val="EndNoteBibliography"/>
        <w:ind w:left="720" w:hanging="720"/>
      </w:pPr>
      <w:bookmarkStart w:id="62" w:name="_ENREF_30"/>
      <w:r w:rsidRPr="00BE2169">
        <w:t>(30)</w:t>
      </w:r>
      <w:r w:rsidRPr="00BE2169">
        <w:tab/>
        <w:t>Connolly, S.J.</w:t>
      </w:r>
      <w:r w:rsidRPr="00BE2169">
        <w:rPr>
          <w:i/>
        </w:rPr>
        <w:t xml:space="preserve"> et al.</w:t>
      </w:r>
      <w:r w:rsidRPr="00BE2169">
        <w:t xml:space="preserve"> Dabigatran versus warfarin in patients with atrial fibrillation. </w:t>
      </w:r>
      <w:r w:rsidRPr="00BE2169">
        <w:rPr>
          <w:i/>
        </w:rPr>
        <w:t>The New England journal of medicine</w:t>
      </w:r>
      <w:r w:rsidRPr="00BE2169">
        <w:t xml:space="preserve">  </w:t>
      </w:r>
      <w:r w:rsidRPr="00BE2169">
        <w:rPr>
          <w:b/>
        </w:rPr>
        <w:t>361</w:t>
      </w:r>
      <w:r w:rsidRPr="00BE2169">
        <w:t>, 1139-51 (2009).</w:t>
      </w:r>
      <w:bookmarkEnd w:id="62"/>
    </w:p>
    <w:p w14:paraId="78080BEB" w14:textId="77777777" w:rsidR="00BE2169" w:rsidRPr="00BE2169" w:rsidRDefault="00BE2169" w:rsidP="00BE2169">
      <w:pPr>
        <w:pStyle w:val="EndNoteBibliography"/>
        <w:ind w:left="720" w:hanging="720"/>
      </w:pPr>
      <w:bookmarkStart w:id="63" w:name="_ENREF_31"/>
      <w:r w:rsidRPr="00BE2169">
        <w:t>(31)</w:t>
      </w:r>
      <w:r w:rsidRPr="00BE2169">
        <w:tab/>
        <w:t>Granger, C.B.</w:t>
      </w:r>
      <w:r w:rsidRPr="00BE2169">
        <w:rPr>
          <w:i/>
        </w:rPr>
        <w:t xml:space="preserve"> et al.</w:t>
      </w:r>
      <w:r w:rsidRPr="00BE2169">
        <w:t xml:space="preserve"> Apixaban versus warfarin in patients with atrial fibrillation. </w:t>
      </w:r>
      <w:r w:rsidRPr="00BE2169">
        <w:rPr>
          <w:i/>
        </w:rPr>
        <w:t>N Engl J Med</w:t>
      </w:r>
      <w:r w:rsidRPr="00BE2169">
        <w:t xml:space="preserve">  </w:t>
      </w:r>
      <w:r w:rsidRPr="00BE2169">
        <w:rPr>
          <w:b/>
        </w:rPr>
        <w:t>365</w:t>
      </w:r>
      <w:r w:rsidRPr="00BE2169">
        <w:t>, 981-92 (2011).</w:t>
      </w:r>
      <w:bookmarkEnd w:id="63"/>
    </w:p>
    <w:p w14:paraId="05606CAD" w14:textId="77777777" w:rsidR="00BE2169" w:rsidRPr="00BE2169" w:rsidRDefault="00BE2169" w:rsidP="00BE2169">
      <w:pPr>
        <w:pStyle w:val="EndNoteBibliography"/>
        <w:ind w:left="720" w:hanging="720"/>
      </w:pPr>
      <w:bookmarkStart w:id="64" w:name="_ENREF_32"/>
      <w:r w:rsidRPr="00BE2169">
        <w:t>(32)</w:t>
      </w:r>
      <w:r w:rsidRPr="00BE2169">
        <w:tab/>
        <w:t>Connolly, S.J.</w:t>
      </w:r>
      <w:r w:rsidRPr="00BE2169">
        <w:rPr>
          <w:i/>
        </w:rPr>
        <w:t xml:space="preserve"> et al.</w:t>
      </w:r>
      <w:r w:rsidRPr="00BE2169">
        <w:t xml:space="preserve"> Apixaban in patients with atrial fibrillation. </w:t>
      </w:r>
      <w:r w:rsidRPr="00BE2169">
        <w:rPr>
          <w:i/>
        </w:rPr>
        <w:t>N Engl J Med</w:t>
      </w:r>
      <w:r w:rsidRPr="00BE2169">
        <w:t xml:space="preserve">  </w:t>
      </w:r>
      <w:r w:rsidRPr="00BE2169">
        <w:rPr>
          <w:b/>
        </w:rPr>
        <w:t>364</w:t>
      </w:r>
      <w:r w:rsidRPr="00BE2169">
        <w:t>, 806-17 (2011).</w:t>
      </w:r>
      <w:bookmarkEnd w:id="64"/>
    </w:p>
    <w:p w14:paraId="6B878316" w14:textId="77777777" w:rsidR="00BE2169" w:rsidRPr="00BE2169" w:rsidRDefault="00BE2169" w:rsidP="00BE2169">
      <w:pPr>
        <w:pStyle w:val="EndNoteBibliography"/>
        <w:ind w:left="720" w:hanging="720"/>
      </w:pPr>
      <w:bookmarkStart w:id="65" w:name="_ENREF_33"/>
      <w:r w:rsidRPr="00BE2169">
        <w:t>(33)</w:t>
      </w:r>
      <w:r w:rsidRPr="00BE2169">
        <w:tab/>
        <w:t>Giugliano, R.P.</w:t>
      </w:r>
      <w:r w:rsidRPr="00BE2169">
        <w:rPr>
          <w:i/>
        </w:rPr>
        <w:t xml:space="preserve"> et al.</w:t>
      </w:r>
      <w:r w:rsidRPr="00BE2169">
        <w:t xml:space="preserve"> Edoxaban versus warfarin in patients with atrial fibrillation. </w:t>
      </w:r>
      <w:r w:rsidRPr="00BE2169">
        <w:rPr>
          <w:i/>
        </w:rPr>
        <w:t>N Engl J Med</w:t>
      </w:r>
      <w:r w:rsidRPr="00BE2169">
        <w:t xml:space="preserve">  </w:t>
      </w:r>
      <w:r w:rsidRPr="00BE2169">
        <w:rPr>
          <w:b/>
        </w:rPr>
        <w:t>369</w:t>
      </w:r>
      <w:r w:rsidRPr="00BE2169">
        <w:t>, 2093-104 (2013).</w:t>
      </w:r>
      <w:bookmarkEnd w:id="65"/>
    </w:p>
    <w:p w14:paraId="0D9372E3" w14:textId="77777777" w:rsidR="00BE2169" w:rsidRPr="00BE2169" w:rsidRDefault="00BE2169" w:rsidP="00BE2169">
      <w:pPr>
        <w:pStyle w:val="EndNoteBibliography"/>
        <w:ind w:left="720" w:hanging="720"/>
      </w:pPr>
      <w:bookmarkStart w:id="66" w:name="_ENREF_34"/>
      <w:r w:rsidRPr="00BE2169">
        <w:t>(34)</w:t>
      </w:r>
      <w:r w:rsidRPr="00BE2169">
        <w:tab/>
        <w:t>Patel, M.R.</w:t>
      </w:r>
      <w:r w:rsidRPr="00BE2169">
        <w:rPr>
          <w:i/>
        </w:rPr>
        <w:t xml:space="preserve"> et al.</w:t>
      </w:r>
      <w:r w:rsidRPr="00BE2169">
        <w:t xml:space="preserve"> Rivaroxaban versus warfarin in nonvalvular atrial fibrillation. </w:t>
      </w:r>
      <w:r w:rsidRPr="00BE2169">
        <w:rPr>
          <w:i/>
        </w:rPr>
        <w:t>N Engl J Med</w:t>
      </w:r>
      <w:r w:rsidRPr="00BE2169">
        <w:t xml:space="preserve">  </w:t>
      </w:r>
      <w:r w:rsidRPr="00BE2169">
        <w:rPr>
          <w:b/>
        </w:rPr>
        <w:t>365</w:t>
      </w:r>
      <w:r w:rsidRPr="00BE2169">
        <w:t>, 883-91 (2011).</w:t>
      </w:r>
      <w:bookmarkEnd w:id="66"/>
    </w:p>
    <w:p w14:paraId="66E12F56" w14:textId="77777777" w:rsidR="00BE2169" w:rsidRPr="00BE2169" w:rsidRDefault="00BE2169" w:rsidP="00BE2169">
      <w:pPr>
        <w:pStyle w:val="EndNoteBibliography"/>
        <w:ind w:left="720" w:hanging="720"/>
      </w:pPr>
      <w:bookmarkStart w:id="67" w:name="_ENREF_35"/>
      <w:r w:rsidRPr="00BE2169">
        <w:t>(35)</w:t>
      </w:r>
      <w:r w:rsidRPr="00BE2169">
        <w:tab/>
        <w:t>Pare, G.</w:t>
      </w:r>
      <w:r w:rsidRPr="00BE2169">
        <w:rPr>
          <w:i/>
        </w:rPr>
        <w:t xml:space="preserve"> et al.</w:t>
      </w:r>
      <w:r w:rsidRPr="00BE2169">
        <w:t xml:space="preserve"> Genetic determinants of dabigatran plasma levels and their relation to bleeding. </w:t>
      </w:r>
      <w:r w:rsidRPr="00BE2169">
        <w:rPr>
          <w:i/>
        </w:rPr>
        <w:t>Circulation</w:t>
      </w:r>
      <w:r w:rsidRPr="00BE2169">
        <w:t xml:space="preserve">  </w:t>
      </w:r>
      <w:r w:rsidRPr="00BE2169">
        <w:rPr>
          <w:b/>
        </w:rPr>
        <w:t>127</w:t>
      </w:r>
      <w:r w:rsidRPr="00BE2169">
        <w:t>, 1404-12 (2013).</w:t>
      </w:r>
      <w:bookmarkEnd w:id="67"/>
    </w:p>
    <w:p w14:paraId="1085781B" w14:textId="77777777" w:rsidR="00BE2169" w:rsidRPr="00BE2169" w:rsidRDefault="00BE2169" w:rsidP="00BE2169">
      <w:pPr>
        <w:pStyle w:val="EndNoteBibliography"/>
        <w:ind w:left="720" w:hanging="720"/>
      </w:pPr>
      <w:bookmarkStart w:id="68" w:name="_ENREF_36"/>
      <w:r w:rsidRPr="00BE2169">
        <w:t>(36)</w:t>
      </w:r>
      <w:r w:rsidRPr="00BE2169">
        <w:tab/>
        <w:t>Authors/Task Force, M.</w:t>
      </w:r>
      <w:r w:rsidRPr="00BE2169">
        <w:rPr>
          <w:i/>
        </w:rPr>
        <w:t xml:space="preserve"> et al.</w:t>
      </w:r>
      <w:r w:rsidRPr="00BE2169">
        <w:t xml:space="preserve"> 2016 ESC Guidelines for the management of atrial fibrillation developed in collaboration with EACTS: The Task Force for the management of atrial fibrillation of the European Society of Cardiology (ESC)Developed with the special contribution of the European Heart Rhythm Association (EHRA) of the ESCEndorsed by the European Stroke Organisation (ESO). </w:t>
      </w:r>
      <w:r w:rsidRPr="00BE2169">
        <w:rPr>
          <w:i/>
        </w:rPr>
        <w:t>European journal of cardio-thoracic surgery : official journal of the European Association for Cardio-thoracic Surgery</w:t>
      </w:r>
      <w:r w:rsidRPr="00BE2169">
        <w:t>,  (2016).</w:t>
      </w:r>
      <w:bookmarkEnd w:id="68"/>
    </w:p>
    <w:p w14:paraId="789F4988" w14:textId="77777777" w:rsidR="00BE2169" w:rsidRPr="00BE2169" w:rsidRDefault="00BE2169" w:rsidP="00BE2169">
      <w:pPr>
        <w:pStyle w:val="EndNoteBibliography"/>
        <w:ind w:left="720" w:hanging="720"/>
      </w:pPr>
      <w:bookmarkStart w:id="69" w:name="_ENREF_37"/>
      <w:r w:rsidRPr="00BE2169">
        <w:t>(37)</w:t>
      </w:r>
      <w:r w:rsidRPr="00BE2169">
        <w:tab/>
        <w:t xml:space="preserve">Di Biase, L. Use of Direct Oral Anticoagulants in Patients With Atrial Fibrillation and Valvular Heart Lesions. </w:t>
      </w:r>
      <w:r w:rsidRPr="00BE2169">
        <w:rPr>
          <w:i/>
        </w:rPr>
        <w:t>J Am Heart Assoc</w:t>
      </w:r>
      <w:r w:rsidRPr="00BE2169">
        <w:t xml:space="preserve">  </w:t>
      </w:r>
      <w:r w:rsidRPr="00BE2169">
        <w:rPr>
          <w:b/>
        </w:rPr>
        <w:t>5</w:t>
      </w:r>
      <w:r w:rsidRPr="00BE2169">
        <w:t>,  (2016).</w:t>
      </w:r>
      <w:bookmarkEnd w:id="69"/>
    </w:p>
    <w:p w14:paraId="0756840A" w14:textId="77777777" w:rsidR="00BE2169" w:rsidRPr="00BE2169" w:rsidRDefault="00BE2169" w:rsidP="00BE2169">
      <w:pPr>
        <w:pStyle w:val="EndNoteBibliography"/>
        <w:ind w:left="720" w:hanging="720"/>
      </w:pPr>
      <w:bookmarkStart w:id="70" w:name="_ENREF_38"/>
      <w:r w:rsidRPr="00BE2169">
        <w:t>(38)</w:t>
      </w:r>
      <w:r w:rsidRPr="00BE2169">
        <w:tab/>
        <w:t xml:space="preserve">Valdes, R., Payne, D.A. &amp; Linder, M.W. Laboratory analysis and application of pharmacogenetics to clinical practice. In: </w:t>
      </w:r>
      <w:r w:rsidRPr="00BE2169">
        <w:rPr>
          <w:i/>
        </w:rPr>
        <w:t>The National Academy of Clinical Biochemistry (NACB) - Laboratory Medicine Practice Guidelines</w:t>
      </w:r>
      <w:r w:rsidRPr="00BE2169">
        <w:t xml:space="preserve">  (Washington, DC, 2010).</w:t>
      </w:r>
      <w:bookmarkEnd w:id="70"/>
    </w:p>
    <w:p w14:paraId="74C3E6E3" w14:textId="77777777" w:rsidR="00BE2169" w:rsidRPr="00BE2169" w:rsidRDefault="00BE2169" w:rsidP="00BE2169">
      <w:pPr>
        <w:pStyle w:val="EndNoteBibliography"/>
        <w:ind w:left="720" w:hanging="720"/>
      </w:pPr>
      <w:bookmarkStart w:id="71" w:name="_ENREF_39"/>
      <w:r w:rsidRPr="00BE2169">
        <w:t>(39)</w:t>
      </w:r>
      <w:r w:rsidRPr="00BE2169">
        <w:tab/>
        <w:t>Adolescents, P.o.A.G.f.A.a. Guidelines for the use of antiretroviral agents in HIV-1-infected adults and adolescents. Department of Health and Human Services.   1-166 (2011).</w:t>
      </w:r>
      <w:bookmarkEnd w:id="71"/>
    </w:p>
    <w:p w14:paraId="446A73F9" w14:textId="77777777" w:rsidR="00BE2169" w:rsidRPr="00BE2169" w:rsidRDefault="00BE2169" w:rsidP="00BE2169">
      <w:pPr>
        <w:pStyle w:val="EndNoteBibliography"/>
        <w:ind w:left="720" w:hanging="720"/>
      </w:pPr>
      <w:bookmarkStart w:id="72" w:name="_ENREF_40"/>
      <w:r w:rsidRPr="00BE2169">
        <w:t>(40)</w:t>
      </w:r>
      <w:r w:rsidRPr="00BE2169">
        <w:tab/>
        <w:t xml:space="preserve">Rettie, A.E., Wienkers, L.C., Gonzalez, F.J., Trager, W.F. &amp; Korzekwa, K.R. Impaired (S)-warfarin metabolism catalysed by the R144C allelic variant of CYP2C9. </w:t>
      </w:r>
      <w:r w:rsidRPr="00BE2169">
        <w:rPr>
          <w:i/>
        </w:rPr>
        <w:t>Pharmacogenetics</w:t>
      </w:r>
      <w:r w:rsidRPr="00BE2169">
        <w:t xml:space="preserve">  </w:t>
      </w:r>
      <w:r w:rsidRPr="00BE2169">
        <w:rPr>
          <w:b/>
        </w:rPr>
        <w:t>4</w:t>
      </w:r>
      <w:r w:rsidRPr="00BE2169">
        <w:t>, 39-42 (1994).</w:t>
      </w:r>
      <w:bookmarkEnd w:id="72"/>
    </w:p>
    <w:p w14:paraId="62036112" w14:textId="77777777" w:rsidR="00BE2169" w:rsidRPr="00BE2169" w:rsidRDefault="00BE2169" w:rsidP="00BE2169">
      <w:pPr>
        <w:pStyle w:val="EndNoteBibliography"/>
        <w:ind w:left="720" w:hanging="720"/>
      </w:pPr>
      <w:bookmarkStart w:id="73" w:name="_ENREF_41"/>
      <w:r w:rsidRPr="00BE2169">
        <w:t>(41)</w:t>
      </w:r>
      <w:r w:rsidRPr="00BE2169">
        <w:tab/>
        <w:t xml:space="preserve">Yamazaki, H., Inoue, K. &amp; Shimada, T. Roles of two allelic variants (Arg144Cys and Ile359Leu) of cytochrome P4502C9 in the oxidation of tolbutamide and warfarin by human liver microsomes. </w:t>
      </w:r>
      <w:r w:rsidRPr="00BE2169">
        <w:rPr>
          <w:i/>
        </w:rPr>
        <w:t>Xenobiotica</w:t>
      </w:r>
      <w:r w:rsidRPr="00BE2169">
        <w:t xml:space="preserve">  </w:t>
      </w:r>
      <w:r w:rsidRPr="00BE2169">
        <w:rPr>
          <w:b/>
        </w:rPr>
        <w:t>28</w:t>
      </w:r>
      <w:r w:rsidRPr="00BE2169">
        <w:t>, 103-15 (1998).</w:t>
      </w:r>
      <w:bookmarkEnd w:id="73"/>
    </w:p>
    <w:p w14:paraId="2FA10BA7" w14:textId="77777777" w:rsidR="00BE2169" w:rsidRPr="00BE2169" w:rsidRDefault="00BE2169" w:rsidP="00BE2169">
      <w:pPr>
        <w:pStyle w:val="EndNoteBibliography"/>
        <w:ind w:left="720" w:hanging="720"/>
      </w:pPr>
      <w:bookmarkStart w:id="74" w:name="_ENREF_42"/>
      <w:r w:rsidRPr="00BE2169">
        <w:t>(42)</w:t>
      </w:r>
      <w:r w:rsidRPr="00BE2169">
        <w:tab/>
        <w:t>Tang, C.</w:t>
      </w:r>
      <w:r w:rsidRPr="00BE2169">
        <w:rPr>
          <w:i/>
        </w:rPr>
        <w:t xml:space="preserve"> et al.</w:t>
      </w:r>
      <w:r w:rsidRPr="00BE2169">
        <w:t xml:space="preserve"> In-vitro metabolism of celecoxib, a cyclooxygenase-2 inhibitor, by allelic variant forms of human liver microsomal cytochrome P450 2C9: correlation with CYP2C9 genotype and in-vivo pharmacokinetics. </w:t>
      </w:r>
      <w:r w:rsidRPr="00BE2169">
        <w:rPr>
          <w:i/>
        </w:rPr>
        <w:t>Pharmacogenetics</w:t>
      </w:r>
      <w:r w:rsidRPr="00BE2169">
        <w:t xml:space="preserve">  </w:t>
      </w:r>
      <w:r w:rsidRPr="00BE2169">
        <w:rPr>
          <w:b/>
        </w:rPr>
        <w:t>11</w:t>
      </w:r>
      <w:r w:rsidRPr="00BE2169">
        <w:t>, 223-35 (2001).</w:t>
      </w:r>
      <w:bookmarkEnd w:id="74"/>
    </w:p>
    <w:p w14:paraId="12638190" w14:textId="77777777" w:rsidR="00BE2169" w:rsidRPr="00BE2169" w:rsidRDefault="00BE2169" w:rsidP="00BE2169">
      <w:pPr>
        <w:pStyle w:val="EndNoteBibliography"/>
        <w:ind w:left="720" w:hanging="720"/>
      </w:pPr>
      <w:bookmarkStart w:id="75" w:name="_ENREF_43"/>
      <w:r w:rsidRPr="00BE2169">
        <w:t>(43)</w:t>
      </w:r>
      <w:r w:rsidRPr="00BE2169">
        <w:tab/>
        <w:t xml:space="preserve">Lee, C.R., Goldstein, J.A. &amp; Pieper, J.A. Cytochrome P450 2C9 polymorphisms: a comprehensive review of the in-vitro and human data. </w:t>
      </w:r>
      <w:r w:rsidRPr="00BE2169">
        <w:rPr>
          <w:i/>
        </w:rPr>
        <w:t>Pharmacogenetics</w:t>
      </w:r>
      <w:r w:rsidRPr="00BE2169">
        <w:t xml:space="preserve">  </w:t>
      </w:r>
      <w:r w:rsidRPr="00BE2169">
        <w:rPr>
          <w:b/>
        </w:rPr>
        <w:t>12</w:t>
      </w:r>
      <w:r w:rsidRPr="00BE2169">
        <w:t>, 251-63 (2002).</w:t>
      </w:r>
      <w:bookmarkEnd w:id="75"/>
    </w:p>
    <w:p w14:paraId="6DBD0822" w14:textId="77777777" w:rsidR="00BE2169" w:rsidRPr="00BE2169" w:rsidRDefault="00BE2169" w:rsidP="00BE2169">
      <w:pPr>
        <w:pStyle w:val="EndNoteBibliography"/>
        <w:ind w:left="720" w:hanging="720"/>
      </w:pPr>
      <w:bookmarkStart w:id="76" w:name="_ENREF_44"/>
      <w:r w:rsidRPr="00BE2169">
        <w:t>(44)</w:t>
      </w:r>
      <w:r w:rsidRPr="00BE2169">
        <w:tab/>
        <w:t xml:space="preserve">Ho, P.C., Abbott, F.S., Zanger, U.M. &amp; Chang, T.K. Influence of CYP2C9 genotypes on the formation of a hepatotoxic metabolite of valproic acid in human liver microsomes. </w:t>
      </w:r>
      <w:r w:rsidRPr="00BE2169">
        <w:rPr>
          <w:i/>
        </w:rPr>
        <w:t>Pharmacogenomics J</w:t>
      </w:r>
      <w:r w:rsidRPr="00BE2169">
        <w:t xml:space="preserve">  </w:t>
      </w:r>
      <w:r w:rsidRPr="00BE2169">
        <w:rPr>
          <w:b/>
        </w:rPr>
        <w:t>3</w:t>
      </w:r>
      <w:r w:rsidRPr="00BE2169">
        <w:t>, 335-42 (2003).</w:t>
      </w:r>
      <w:bookmarkEnd w:id="76"/>
    </w:p>
    <w:p w14:paraId="6865FE56" w14:textId="77777777" w:rsidR="00BE2169" w:rsidRPr="00BE2169" w:rsidRDefault="00BE2169" w:rsidP="00BE2169">
      <w:pPr>
        <w:pStyle w:val="EndNoteBibliography"/>
        <w:ind w:left="720" w:hanging="720"/>
      </w:pPr>
      <w:bookmarkStart w:id="77" w:name="_ENREF_45"/>
      <w:r w:rsidRPr="00BE2169">
        <w:t>(45)</w:t>
      </w:r>
      <w:r w:rsidRPr="00BE2169">
        <w:tab/>
        <w:t xml:space="preserve">Kirchheiner, J. &amp; Brockmoller, J. Clinical consequences of cytochrome P450 2C9 polymorphisms. </w:t>
      </w:r>
      <w:r w:rsidRPr="00BE2169">
        <w:rPr>
          <w:i/>
        </w:rPr>
        <w:t>Clin Pharmacol Ther</w:t>
      </w:r>
      <w:r w:rsidRPr="00BE2169">
        <w:t xml:space="preserve">  </w:t>
      </w:r>
      <w:r w:rsidRPr="00BE2169">
        <w:rPr>
          <w:b/>
        </w:rPr>
        <w:t>77</w:t>
      </w:r>
      <w:r w:rsidRPr="00BE2169">
        <w:t>, 1-16 (2005).</w:t>
      </w:r>
      <w:bookmarkEnd w:id="77"/>
    </w:p>
    <w:p w14:paraId="5A1B8989" w14:textId="77777777" w:rsidR="00BE2169" w:rsidRPr="00BE2169" w:rsidRDefault="00BE2169" w:rsidP="00BE2169">
      <w:pPr>
        <w:pStyle w:val="EndNoteBibliography"/>
        <w:ind w:left="720" w:hanging="720"/>
      </w:pPr>
      <w:bookmarkStart w:id="78" w:name="_ENREF_46"/>
      <w:r w:rsidRPr="00BE2169">
        <w:t>(46)</w:t>
      </w:r>
      <w:r w:rsidRPr="00BE2169">
        <w:tab/>
        <w:t xml:space="preserve">Aithal, G.P., Day, C.P., Kesteven, P.J. &amp; Daly, A.K. Association of polymorphisms in the cytochrome P450 CYP2C9 with warfarin dose requirement and risk of bleeding complications. </w:t>
      </w:r>
      <w:r w:rsidRPr="00BE2169">
        <w:rPr>
          <w:i/>
        </w:rPr>
        <w:t>Lancet</w:t>
      </w:r>
      <w:r w:rsidRPr="00BE2169">
        <w:t xml:space="preserve">  </w:t>
      </w:r>
      <w:r w:rsidRPr="00BE2169">
        <w:rPr>
          <w:b/>
        </w:rPr>
        <w:t>353</w:t>
      </w:r>
      <w:r w:rsidRPr="00BE2169">
        <w:t>, 717-9 (1999).</w:t>
      </w:r>
      <w:bookmarkEnd w:id="78"/>
    </w:p>
    <w:p w14:paraId="374E0ABF" w14:textId="77777777" w:rsidR="00BE2169" w:rsidRPr="00BE2169" w:rsidRDefault="00BE2169" w:rsidP="00BE2169">
      <w:pPr>
        <w:pStyle w:val="EndNoteBibliography"/>
        <w:ind w:left="720" w:hanging="720"/>
      </w:pPr>
      <w:bookmarkStart w:id="79" w:name="_ENREF_47"/>
      <w:r w:rsidRPr="00BE2169">
        <w:t>(47)</w:t>
      </w:r>
      <w:r w:rsidRPr="00BE2169">
        <w:tab/>
        <w:t xml:space="preserve">Daly, A.K. &amp; King, B.P. Contribution of CYP2C9 to variability in vitamin K antagonist metabolism. </w:t>
      </w:r>
      <w:r w:rsidRPr="00BE2169">
        <w:rPr>
          <w:i/>
        </w:rPr>
        <w:t>Expert Opin Drug Metab Toxicol</w:t>
      </w:r>
      <w:r w:rsidRPr="00BE2169">
        <w:t xml:space="preserve">  </w:t>
      </w:r>
      <w:r w:rsidRPr="00BE2169">
        <w:rPr>
          <w:b/>
        </w:rPr>
        <w:t>2</w:t>
      </w:r>
      <w:r w:rsidRPr="00BE2169">
        <w:t>, 3-15 (2006).</w:t>
      </w:r>
      <w:bookmarkEnd w:id="79"/>
    </w:p>
    <w:p w14:paraId="59A78092" w14:textId="77777777" w:rsidR="00BE2169" w:rsidRPr="00BE2169" w:rsidRDefault="00BE2169" w:rsidP="00BE2169">
      <w:pPr>
        <w:pStyle w:val="EndNoteBibliography"/>
        <w:ind w:left="720" w:hanging="720"/>
      </w:pPr>
      <w:bookmarkStart w:id="80" w:name="_ENREF_48"/>
      <w:r w:rsidRPr="00BE2169">
        <w:t>(48)</w:t>
      </w:r>
      <w:r w:rsidRPr="00BE2169">
        <w:tab/>
        <w:t xml:space="preserve">Lindh, J.D., Holm, L., Andersson, M.L. &amp; Rane, A. Influence of CYP2C9 genotype on warfarin dose requirements--a systematic review and meta-analysis. </w:t>
      </w:r>
      <w:r w:rsidRPr="00BE2169">
        <w:rPr>
          <w:i/>
        </w:rPr>
        <w:t>Eur J Clin Pharmacol</w:t>
      </w:r>
      <w:r w:rsidRPr="00BE2169">
        <w:t xml:space="preserve">  </w:t>
      </w:r>
      <w:r w:rsidRPr="00BE2169">
        <w:rPr>
          <w:b/>
        </w:rPr>
        <w:t>65</w:t>
      </w:r>
      <w:r w:rsidRPr="00BE2169">
        <w:t>, 365-75 (2009).</w:t>
      </w:r>
      <w:bookmarkEnd w:id="80"/>
    </w:p>
    <w:p w14:paraId="2C23BEA5" w14:textId="77777777" w:rsidR="00BE2169" w:rsidRPr="00BE2169" w:rsidRDefault="00BE2169" w:rsidP="00BE2169">
      <w:pPr>
        <w:pStyle w:val="EndNoteBibliography"/>
        <w:ind w:left="720" w:hanging="720"/>
      </w:pPr>
      <w:bookmarkStart w:id="81" w:name="_ENREF_49"/>
      <w:r w:rsidRPr="00BE2169">
        <w:t>(49)</w:t>
      </w:r>
      <w:r w:rsidRPr="00BE2169">
        <w:tab/>
        <w:t>Margaglione, M.</w:t>
      </w:r>
      <w:r w:rsidRPr="00BE2169">
        <w:rPr>
          <w:i/>
        </w:rPr>
        <w:t xml:space="preserve"> et al.</w:t>
      </w:r>
      <w:r w:rsidRPr="00BE2169">
        <w:t xml:space="preserve"> Genetic modulation of oral anticoagulation with warfarin. </w:t>
      </w:r>
      <w:r w:rsidRPr="00BE2169">
        <w:rPr>
          <w:i/>
        </w:rPr>
        <w:t>Thrombosis and haemostasis</w:t>
      </w:r>
      <w:r w:rsidRPr="00BE2169">
        <w:t xml:space="preserve">  </w:t>
      </w:r>
      <w:r w:rsidRPr="00BE2169">
        <w:rPr>
          <w:b/>
        </w:rPr>
        <w:t>84</w:t>
      </w:r>
      <w:r w:rsidRPr="00BE2169">
        <w:t>, 775-8 (2000).</w:t>
      </w:r>
      <w:bookmarkEnd w:id="81"/>
    </w:p>
    <w:p w14:paraId="01DBDF3E" w14:textId="77777777" w:rsidR="00BE2169" w:rsidRPr="00BE2169" w:rsidRDefault="00BE2169" w:rsidP="00BE2169">
      <w:pPr>
        <w:pStyle w:val="EndNoteBibliography"/>
        <w:ind w:left="720" w:hanging="720"/>
      </w:pPr>
      <w:bookmarkStart w:id="82" w:name="_ENREF_50"/>
      <w:r w:rsidRPr="00BE2169">
        <w:t>(50)</w:t>
      </w:r>
      <w:r w:rsidRPr="00BE2169">
        <w:tab/>
        <w:t xml:space="preserve">Taube, J., Halsall, D. &amp; Baglin, T. Influence of cytochrome P-450 CYP2C9 polymorphisms on warfarin sensitivity and risk of over-anticoagulation in patients on long-term treatment. </w:t>
      </w:r>
      <w:r w:rsidRPr="00BE2169">
        <w:rPr>
          <w:i/>
        </w:rPr>
        <w:t>Blood</w:t>
      </w:r>
      <w:r w:rsidRPr="00BE2169">
        <w:t xml:space="preserve">  </w:t>
      </w:r>
      <w:r w:rsidRPr="00BE2169">
        <w:rPr>
          <w:b/>
        </w:rPr>
        <w:t>96</w:t>
      </w:r>
      <w:r w:rsidRPr="00BE2169">
        <w:t>, 1816-9 (2000).</w:t>
      </w:r>
      <w:bookmarkEnd w:id="82"/>
    </w:p>
    <w:p w14:paraId="2A10F4FE" w14:textId="77777777" w:rsidR="00BE2169" w:rsidRPr="00BE2169" w:rsidRDefault="00BE2169" w:rsidP="00BE2169">
      <w:pPr>
        <w:pStyle w:val="EndNoteBibliography"/>
        <w:ind w:left="720" w:hanging="720"/>
      </w:pPr>
      <w:bookmarkStart w:id="83" w:name="_ENREF_51"/>
      <w:r w:rsidRPr="00BE2169">
        <w:t>(51)</w:t>
      </w:r>
      <w:r w:rsidRPr="00BE2169">
        <w:tab/>
        <w:t>Samardzija, M.</w:t>
      </w:r>
      <w:r w:rsidRPr="00BE2169">
        <w:rPr>
          <w:i/>
        </w:rPr>
        <w:t xml:space="preserve"> et al.</w:t>
      </w:r>
      <w:r w:rsidRPr="00BE2169">
        <w:t xml:space="preserve"> Association of CYP2C9 gene polymorphism with bleeding as a complication of warfarin therapy. </w:t>
      </w:r>
      <w:r w:rsidRPr="00BE2169">
        <w:rPr>
          <w:i/>
        </w:rPr>
        <w:t>Collegium antropologicum</w:t>
      </w:r>
      <w:r w:rsidRPr="00BE2169">
        <w:t xml:space="preserve">  </w:t>
      </w:r>
      <w:r w:rsidRPr="00BE2169">
        <w:rPr>
          <w:b/>
        </w:rPr>
        <w:t>32</w:t>
      </w:r>
      <w:r w:rsidRPr="00BE2169">
        <w:t>, 557-64 (2008).</w:t>
      </w:r>
      <w:bookmarkEnd w:id="83"/>
    </w:p>
    <w:p w14:paraId="4928415F" w14:textId="77777777" w:rsidR="00BE2169" w:rsidRPr="00BE2169" w:rsidRDefault="00BE2169" w:rsidP="00BE2169">
      <w:pPr>
        <w:pStyle w:val="EndNoteBibliography"/>
        <w:ind w:left="720" w:hanging="720"/>
      </w:pPr>
      <w:bookmarkStart w:id="84" w:name="_ENREF_52"/>
      <w:r w:rsidRPr="00BE2169">
        <w:t>(52)</w:t>
      </w:r>
      <w:r w:rsidRPr="00BE2169">
        <w:tab/>
        <w:t>Takeuchi, F.</w:t>
      </w:r>
      <w:r w:rsidRPr="00BE2169">
        <w:rPr>
          <w:i/>
        </w:rPr>
        <w:t xml:space="preserve"> et al.</w:t>
      </w:r>
      <w:r w:rsidRPr="00BE2169">
        <w:t xml:space="preserve"> A genome-wide association study confirms VKORC1, CYP2C9, and CYP4F2 as principal genetic determinants of warfarin dose. </w:t>
      </w:r>
      <w:r w:rsidRPr="00BE2169">
        <w:rPr>
          <w:i/>
        </w:rPr>
        <w:t>PLoS Genet</w:t>
      </w:r>
      <w:r w:rsidRPr="00BE2169">
        <w:t xml:space="preserve">  </w:t>
      </w:r>
      <w:r w:rsidRPr="00BE2169">
        <w:rPr>
          <w:b/>
        </w:rPr>
        <w:t>5</w:t>
      </w:r>
      <w:r w:rsidRPr="00BE2169">
        <w:t>, e1000433 (2009).</w:t>
      </w:r>
      <w:bookmarkEnd w:id="84"/>
    </w:p>
    <w:p w14:paraId="21F847EB" w14:textId="77777777" w:rsidR="00BE2169" w:rsidRPr="00BE2169" w:rsidRDefault="00BE2169" w:rsidP="00BE2169">
      <w:pPr>
        <w:pStyle w:val="EndNoteBibliography"/>
        <w:ind w:left="720" w:hanging="720"/>
      </w:pPr>
      <w:bookmarkStart w:id="85" w:name="_ENREF_53"/>
      <w:r w:rsidRPr="00BE2169">
        <w:t>(53)</w:t>
      </w:r>
      <w:r w:rsidRPr="00BE2169">
        <w:tab/>
        <w:t xml:space="preserve">Cavallari, L.H., Momary, K.M., Patel, S.R., Shapiro, N.L., Nutescu, E. &amp; Viana, M.A. Pharmacogenomics of warfarin dose requirements in Hispanics. </w:t>
      </w:r>
      <w:r w:rsidRPr="00BE2169">
        <w:rPr>
          <w:i/>
        </w:rPr>
        <w:t>Blood cells, molecules &amp; diseases</w:t>
      </w:r>
      <w:r w:rsidRPr="00BE2169">
        <w:t xml:space="preserve">  </w:t>
      </w:r>
      <w:r w:rsidRPr="00BE2169">
        <w:rPr>
          <w:b/>
        </w:rPr>
        <w:t>46</w:t>
      </w:r>
      <w:r w:rsidRPr="00BE2169">
        <w:t>, 147-50 (2011).</w:t>
      </w:r>
      <w:bookmarkEnd w:id="85"/>
    </w:p>
    <w:p w14:paraId="39076F8D" w14:textId="77777777" w:rsidR="00BE2169" w:rsidRPr="00BE2169" w:rsidRDefault="00BE2169" w:rsidP="00BE2169">
      <w:pPr>
        <w:pStyle w:val="EndNoteBibliography"/>
        <w:ind w:left="720" w:hanging="720"/>
      </w:pPr>
      <w:bookmarkStart w:id="86" w:name="_ENREF_54"/>
      <w:r w:rsidRPr="00BE2169">
        <w:t>(54)</w:t>
      </w:r>
      <w:r w:rsidRPr="00BE2169">
        <w:tab/>
        <w:t>Valentin, II</w:t>
      </w:r>
      <w:r w:rsidRPr="00BE2169">
        <w:rPr>
          <w:i/>
        </w:rPr>
        <w:t xml:space="preserve"> et al.</w:t>
      </w:r>
      <w:r w:rsidRPr="00BE2169">
        <w:t xml:space="preserve"> Prediction of warfarin dose reductions in Puerto Rican patients, based on combinatorial CYP2C9 and VKORC1 genotypes. </w:t>
      </w:r>
      <w:r w:rsidRPr="00BE2169">
        <w:rPr>
          <w:i/>
        </w:rPr>
        <w:t>The Annals of pharmacotherapy</w:t>
      </w:r>
      <w:r w:rsidRPr="00BE2169">
        <w:t xml:space="preserve">  </w:t>
      </w:r>
      <w:r w:rsidRPr="00BE2169">
        <w:rPr>
          <w:b/>
        </w:rPr>
        <w:t>46</w:t>
      </w:r>
      <w:r w:rsidRPr="00BE2169">
        <w:t>, 208-18 (2012).</w:t>
      </w:r>
      <w:bookmarkEnd w:id="86"/>
    </w:p>
    <w:p w14:paraId="1695E9DF" w14:textId="77777777" w:rsidR="00BE2169" w:rsidRPr="00BE2169" w:rsidRDefault="00BE2169" w:rsidP="00BE2169">
      <w:pPr>
        <w:pStyle w:val="EndNoteBibliography"/>
        <w:ind w:left="720" w:hanging="720"/>
      </w:pPr>
      <w:bookmarkStart w:id="87" w:name="_ENREF_55"/>
      <w:r w:rsidRPr="00BE2169">
        <w:t>(55)</w:t>
      </w:r>
      <w:r w:rsidRPr="00BE2169">
        <w:tab/>
        <w:t>Liang, R.</w:t>
      </w:r>
      <w:r w:rsidRPr="00BE2169">
        <w:rPr>
          <w:i/>
        </w:rPr>
        <w:t xml:space="preserve"> et al.</w:t>
      </w:r>
      <w:r w:rsidRPr="00BE2169">
        <w:t xml:space="preserve"> Impact of CYP2C9*3, VKORC1-1639, CYP4F2rs2108622 genetic polymorphism and clinical factors on warfarin maintenance dose in Han-Chinese patients. </w:t>
      </w:r>
      <w:r w:rsidRPr="00BE2169">
        <w:rPr>
          <w:i/>
        </w:rPr>
        <w:t>Journal of thrombosis and thrombolysis</w:t>
      </w:r>
      <w:r w:rsidRPr="00BE2169">
        <w:t xml:space="preserve">  </w:t>
      </w:r>
      <w:r w:rsidRPr="00BE2169">
        <w:rPr>
          <w:b/>
        </w:rPr>
        <w:t>34</w:t>
      </w:r>
      <w:r w:rsidRPr="00BE2169">
        <w:t>, 120-5 (2012).</w:t>
      </w:r>
      <w:bookmarkEnd w:id="87"/>
    </w:p>
    <w:p w14:paraId="7A23C197" w14:textId="77777777" w:rsidR="00BE2169" w:rsidRPr="00BE2169" w:rsidRDefault="00BE2169" w:rsidP="00BE2169">
      <w:pPr>
        <w:pStyle w:val="EndNoteBibliography"/>
        <w:ind w:left="720" w:hanging="720"/>
      </w:pPr>
      <w:bookmarkStart w:id="88" w:name="_ENREF_56"/>
      <w:r w:rsidRPr="00BE2169">
        <w:t>(56)</w:t>
      </w:r>
      <w:r w:rsidRPr="00BE2169">
        <w:tab/>
        <w:t xml:space="preserve">El Din, M.S., Amin, D.G., Ragab, S.B., Ashour, E.E., Mohamed, M.H. &amp; Mohamed, A.M. Frequency of VKORC1 (C1173T) and CYP2C9 genetic polymorphisms in Egyptians and their influence on warfarin maintenance dose: proposal for a new dosing regimen. </w:t>
      </w:r>
      <w:r w:rsidRPr="00BE2169">
        <w:rPr>
          <w:i/>
        </w:rPr>
        <w:t>International journal of laboratory hematology</w:t>
      </w:r>
      <w:r w:rsidRPr="00BE2169">
        <w:t xml:space="preserve">  </w:t>
      </w:r>
      <w:r w:rsidRPr="00BE2169">
        <w:rPr>
          <w:b/>
        </w:rPr>
        <w:t>34</w:t>
      </w:r>
      <w:r w:rsidRPr="00BE2169">
        <w:t>, 517-24 (2012).</w:t>
      </w:r>
      <w:bookmarkEnd w:id="88"/>
    </w:p>
    <w:p w14:paraId="646E8D5B" w14:textId="77777777" w:rsidR="00BE2169" w:rsidRPr="00BE2169" w:rsidRDefault="00BE2169" w:rsidP="00BE2169">
      <w:pPr>
        <w:pStyle w:val="EndNoteBibliography"/>
        <w:ind w:left="720" w:hanging="720"/>
      </w:pPr>
      <w:bookmarkStart w:id="89" w:name="_ENREF_57"/>
      <w:r w:rsidRPr="00BE2169">
        <w:t>(57)</w:t>
      </w:r>
      <w:r w:rsidRPr="00BE2169">
        <w:tab/>
        <w:t>Lee, K.E.</w:t>
      </w:r>
      <w:r w:rsidRPr="00BE2169">
        <w:rPr>
          <w:i/>
        </w:rPr>
        <w:t xml:space="preserve"> et al.</w:t>
      </w:r>
      <w:r w:rsidRPr="00BE2169">
        <w:t xml:space="preserve"> Effects of CYP4F2 gene polymorphisms on warfarin clearance and sensitivity in Korean patients with mechanical cardiac valves. </w:t>
      </w:r>
      <w:r w:rsidRPr="00BE2169">
        <w:rPr>
          <w:i/>
        </w:rPr>
        <w:t>Therapeutic drug monitoring</w:t>
      </w:r>
      <w:r w:rsidRPr="00BE2169">
        <w:t xml:space="preserve">  </w:t>
      </w:r>
      <w:r w:rsidRPr="00BE2169">
        <w:rPr>
          <w:b/>
        </w:rPr>
        <w:t>34</w:t>
      </w:r>
      <w:r w:rsidRPr="00BE2169">
        <w:t>, 275-82 (2012).</w:t>
      </w:r>
      <w:bookmarkEnd w:id="89"/>
    </w:p>
    <w:p w14:paraId="0DAACAA9" w14:textId="77777777" w:rsidR="00BE2169" w:rsidRPr="00BE2169" w:rsidRDefault="00BE2169" w:rsidP="00BE2169">
      <w:pPr>
        <w:pStyle w:val="EndNoteBibliography"/>
        <w:ind w:left="720" w:hanging="720"/>
      </w:pPr>
      <w:bookmarkStart w:id="90" w:name="_ENREF_58"/>
      <w:r w:rsidRPr="00BE2169">
        <w:t>(58)</w:t>
      </w:r>
      <w:r w:rsidRPr="00BE2169">
        <w:tab/>
        <w:t>Pathare, A.</w:t>
      </w:r>
      <w:r w:rsidRPr="00BE2169">
        <w:rPr>
          <w:i/>
        </w:rPr>
        <w:t xml:space="preserve"> et al.</w:t>
      </w:r>
      <w:r w:rsidRPr="00BE2169">
        <w:t xml:space="preserve"> Warfarin pharmacogenetics: development of a dosing algorithm for Omani patients. </w:t>
      </w:r>
      <w:r w:rsidRPr="00BE2169">
        <w:rPr>
          <w:i/>
        </w:rPr>
        <w:t>J Hum Genet</w:t>
      </w:r>
      <w:r w:rsidRPr="00BE2169">
        <w:t xml:space="preserve">  </w:t>
      </w:r>
      <w:r w:rsidRPr="00BE2169">
        <w:rPr>
          <w:b/>
        </w:rPr>
        <w:t>57</w:t>
      </w:r>
      <w:r w:rsidRPr="00BE2169">
        <w:t>, 665-9 (2012).</w:t>
      </w:r>
      <w:bookmarkEnd w:id="90"/>
    </w:p>
    <w:p w14:paraId="274713C2" w14:textId="77777777" w:rsidR="00BE2169" w:rsidRPr="00BE2169" w:rsidRDefault="00BE2169" w:rsidP="00BE2169">
      <w:pPr>
        <w:pStyle w:val="EndNoteBibliography"/>
        <w:ind w:left="720" w:hanging="720"/>
      </w:pPr>
      <w:bookmarkStart w:id="91" w:name="_ENREF_59"/>
      <w:r w:rsidRPr="00BE2169">
        <w:t>(59)</w:t>
      </w:r>
      <w:r w:rsidRPr="00BE2169">
        <w:tab/>
        <w:t>Santos, P.C.</w:t>
      </w:r>
      <w:r w:rsidRPr="00BE2169">
        <w:rPr>
          <w:i/>
        </w:rPr>
        <w:t xml:space="preserve"> et al.</w:t>
      </w:r>
      <w:r w:rsidRPr="00BE2169">
        <w:t xml:space="preserve"> CYP2C9 and VKORC1 polymorphisms influence warfarin dose variability in patients on long-term anticoagulation. </w:t>
      </w:r>
      <w:r w:rsidRPr="00BE2169">
        <w:rPr>
          <w:i/>
        </w:rPr>
        <w:t>Eur J Clin Pharmacol</w:t>
      </w:r>
      <w:r w:rsidRPr="00BE2169">
        <w:t xml:space="preserve">  </w:t>
      </w:r>
      <w:r w:rsidRPr="00BE2169">
        <w:rPr>
          <w:b/>
        </w:rPr>
        <w:t>69</w:t>
      </w:r>
      <w:r w:rsidRPr="00BE2169">
        <w:t>, 789-97 (2013).</w:t>
      </w:r>
      <w:bookmarkEnd w:id="91"/>
    </w:p>
    <w:p w14:paraId="716AD27E" w14:textId="77777777" w:rsidR="00BE2169" w:rsidRPr="00BE2169" w:rsidRDefault="00BE2169" w:rsidP="00BE2169">
      <w:pPr>
        <w:pStyle w:val="EndNoteBibliography"/>
        <w:ind w:left="720" w:hanging="720"/>
      </w:pPr>
      <w:bookmarkStart w:id="92" w:name="_ENREF_60"/>
      <w:r w:rsidRPr="00BE2169">
        <w:t>(60)</w:t>
      </w:r>
      <w:r w:rsidRPr="00BE2169">
        <w:tab/>
        <w:t>Ozer, M.</w:t>
      </w:r>
      <w:r w:rsidRPr="00BE2169">
        <w:rPr>
          <w:i/>
        </w:rPr>
        <w:t xml:space="preserve"> et al.</w:t>
      </w:r>
      <w:r w:rsidRPr="00BE2169">
        <w:t xml:space="preserve"> Impact of genetic factors (CYP2C9, VKORC1 and CYP4F2) on warfarin dose requirement in the Turkish population. </w:t>
      </w:r>
      <w:r w:rsidRPr="00BE2169">
        <w:rPr>
          <w:i/>
        </w:rPr>
        <w:t>Basic &amp; clinical pharmacology &amp; toxicology</w:t>
      </w:r>
      <w:r w:rsidRPr="00BE2169">
        <w:t xml:space="preserve">  </w:t>
      </w:r>
      <w:r w:rsidRPr="00BE2169">
        <w:rPr>
          <w:b/>
        </w:rPr>
        <w:t>112</w:t>
      </w:r>
      <w:r w:rsidRPr="00BE2169">
        <w:t>, 209-14 (2013).</w:t>
      </w:r>
      <w:bookmarkEnd w:id="92"/>
    </w:p>
    <w:p w14:paraId="22199F01" w14:textId="77777777" w:rsidR="00BE2169" w:rsidRPr="00BE2169" w:rsidRDefault="00BE2169" w:rsidP="00BE2169">
      <w:pPr>
        <w:pStyle w:val="EndNoteBibliography"/>
        <w:ind w:left="720" w:hanging="720"/>
      </w:pPr>
      <w:bookmarkStart w:id="93" w:name="_ENREF_61"/>
      <w:r w:rsidRPr="00BE2169">
        <w:t>(61)</w:t>
      </w:r>
      <w:r w:rsidRPr="00BE2169">
        <w:tab/>
        <w:t>Limdi, N.A.</w:t>
      </w:r>
      <w:r w:rsidRPr="00BE2169">
        <w:rPr>
          <w:i/>
        </w:rPr>
        <w:t xml:space="preserve"> et al.</w:t>
      </w:r>
      <w:r w:rsidRPr="00BE2169">
        <w:t xml:space="preserve"> Race influences warfarin dose changes associated with genetic factors. </w:t>
      </w:r>
      <w:r w:rsidRPr="00BE2169">
        <w:rPr>
          <w:i/>
        </w:rPr>
        <w:t>Blood</w:t>
      </w:r>
      <w:r w:rsidRPr="00BE2169">
        <w:t xml:space="preserve">  </w:t>
      </w:r>
      <w:r w:rsidRPr="00BE2169">
        <w:rPr>
          <w:b/>
        </w:rPr>
        <w:t>126</w:t>
      </w:r>
      <w:r w:rsidRPr="00BE2169">
        <w:t>, 539-45 (2015).</w:t>
      </w:r>
      <w:bookmarkEnd w:id="93"/>
    </w:p>
    <w:p w14:paraId="2A8E5EC2" w14:textId="77777777" w:rsidR="00BE2169" w:rsidRPr="00BE2169" w:rsidRDefault="00BE2169" w:rsidP="00BE2169">
      <w:pPr>
        <w:pStyle w:val="EndNoteBibliography"/>
        <w:ind w:left="720" w:hanging="720"/>
      </w:pPr>
      <w:bookmarkStart w:id="94" w:name="_ENREF_62"/>
      <w:r w:rsidRPr="00BE2169">
        <w:t>(62)</w:t>
      </w:r>
      <w:r w:rsidRPr="00BE2169">
        <w:tab/>
        <w:t xml:space="preserve">Redman, A.R., Dickmann, L.J., Kidd, R.S., Goldstein, J.A., Ritchie, D.M. &amp; Hon, Y.Y. CYP2C9 genetic polymorphisms and warfarin. </w:t>
      </w:r>
      <w:r w:rsidRPr="00BE2169">
        <w:rPr>
          <w:i/>
        </w:rPr>
        <w:t>Clin Appl Thromb Hemost</w:t>
      </w:r>
      <w:r w:rsidRPr="00BE2169">
        <w:t xml:space="preserve">  </w:t>
      </w:r>
      <w:r w:rsidRPr="00BE2169">
        <w:rPr>
          <w:b/>
        </w:rPr>
        <w:t>10</w:t>
      </w:r>
      <w:r w:rsidRPr="00BE2169">
        <w:t>, 149-54 (2004).</w:t>
      </w:r>
      <w:bookmarkEnd w:id="94"/>
    </w:p>
    <w:p w14:paraId="40299AE8" w14:textId="77777777" w:rsidR="00BE2169" w:rsidRPr="00BE2169" w:rsidRDefault="00BE2169" w:rsidP="00BE2169">
      <w:pPr>
        <w:pStyle w:val="EndNoteBibliography"/>
        <w:ind w:left="720" w:hanging="720"/>
      </w:pPr>
      <w:bookmarkStart w:id="95" w:name="_ENREF_63"/>
      <w:r w:rsidRPr="00BE2169">
        <w:t>(63)</w:t>
      </w:r>
      <w:r w:rsidRPr="00BE2169">
        <w:tab/>
        <w:t>Tai, G.</w:t>
      </w:r>
      <w:r w:rsidRPr="00BE2169">
        <w:rPr>
          <w:i/>
        </w:rPr>
        <w:t xml:space="preserve"> et al.</w:t>
      </w:r>
      <w:r w:rsidRPr="00BE2169">
        <w:t xml:space="preserve"> In-vitro and in-vivo effects of the CYP2C9*11 polymorphism on warfarin metabolism and dose. </w:t>
      </w:r>
      <w:r w:rsidRPr="00BE2169">
        <w:rPr>
          <w:i/>
        </w:rPr>
        <w:t>Pharmacogenet Genomics</w:t>
      </w:r>
      <w:r w:rsidRPr="00BE2169">
        <w:t xml:space="preserve">  </w:t>
      </w:r>
      <w:r w:rsidRPr="00BE2169">
        <w:rPr>
          <w:b/>
        </w:rPr>
        <w:t>15</w:t>
      </w:r>
      <w:r w:rsidRPr="00BE2169">
        <w:t>, 475-81 (2005).</w:t>
      </w:r>
      <w:bookmarkEnd w:id="95"/>
    </w:p>
    <w:p w14:paraId="6BE2A05A" w14:textId="77777777" w:rsidR="00BE2169" w:rsidRPr="00BE2169" w:rsidRDefault="00BE2169" w:rsidP="00BE2169">
      <w:pPr>
        <w:pStyle w:val="EndNoteBibliography"/>
        <w:ind w:left="720" w:hanging="720"/>
      </w:pPr>
      <w:bookmarkStart w:id="96" w:name="_ENREF_64"/>
      <w:r w:rsidRPr="00BE2169">
        <w:t>(64)</w:t>
      </w:r>
      <w:r w:rsidRPr="00BE2169">
        <w:tab/>
        <w:t xml:space="preserve">Limdi, N., Goldstein, J., Blaisdell, J., Beasley, T., Rivers, C. &amp; Acton, R. Influence of CYP2C9 Genotype on warfarin dose among African American and European Americans. </w:t>
      </w:r>
      <w:r w:rsidRPr="00BE2169">
        <w:rPr>
          <w:i/>
        </w:rPr>
        <w:t>Per Med</w:t>
      </w:r>
      <w:r w:rsidRPr="00BE2169">
        <w:t xml:space="preserve">  </w:t>
      </w:r>
      <w:r w:rsidRPr="00BE2169">
        <w:rPr>
          <w:b/>
        </w:rPr>
        <w:t>4</w:t>
      </w:r>
      <w:r w:rsidRPr="00BE2169">
        <w:t>, 157-69 (2007).</w:t>
      </w:r>
      <w:bookmarkEnd w:id="96"/>
    </w:p>
    <w:p w14:paraId="3A9F770F" w14:textId="77777777" w:rsidR="00BE2169" w:rsidRPr="00BE2169" w:rsidRDefault="00BE2169" w:rsidP="00BE2169">
      <w:pPr>
        <w:pStyle w:val="EndNoteBibliography"/>
        <w:ind w:left="720" w:hanging="720"/>
      </w:pPr>
      <w:bookmarkStart w:id="97" w:name="_ENREF_65"/>
      <w:r w:rsidRPr="00BE2169">
        <w:t>(65)</w:t>
      </w:r>
      <w:r w:rsidRPr="00BE2169">
        <w:tab/>
        <w:t xml:space="preserve">Scott, S.A., Jaremko, M., Lubitz, S.A., Kornreich, R., Halperin, J.L. &amp; Desnick, R.J. CYP2C9*8 is prevalent among African-Americans: implications for pharmacogenetic dosing. </w:t>
      </w:r>
      <w:r w:rsidRPr="00BE2169">
        <w:rPr>
          <w:i/>
        </w:rPr>
        <w:t>Pharmacogenomics</w:t>
      </w:r>
      <w:r w:rsidRPr="00BE2169">
        <w:t xml:space="preserve">  </w:t>
      </w:r>
      <w:r w:rsidRPr="00BE2169">
        <w:rPr>
          <w:b/>
        </w:rPr>
        <w:t>10</w:t>
      </w:r>
      <w:r w:rsidRPr="00BE2169">
        <w:t>, 1243-55 (2009).</w:t>
      </w:r>
      <w:bookmarkEnd w:id="97"/>
    </w:p>
    <w:p w14:paraId="38DAC6BC" w14:textId="77777777" w:rsidR="00BE2169" w:rsidRPr="00BE2169" w:rsidRDefault="00BE2169" w:rsidP="00BE2169">
      <w:pPr>
        <w:pStyle w:val="EndNoteBibliography"/>
        <w:ind w:left="720" w:hanging="720"/>
      </w:pPr>
      <w:bookmarkStart w:id="98" w:name="_ENREF_66"/>
      <w:r w:rsidRPr="00BE2169">
        <w:t>(66)</w:t>
      </w:r>
      <w:r w:rsidRPr="00BE2169">
        <w:tab/>
        <w:t>Cavallari, L.H.</w:t>
      </w:r>
      <w:r w:rsidRPr="00BE2169">
        <w:rPr>
          <w:i/>
        </w:rPr>
        <w:t xml:space="preserve"> et al.</w:t>
      </w:r>
      <w:r w:rsidRPr="00BE2169">
        <w:t xml:space="preserve"> Genetic and clinical predictors of warfarin dose requirements in African Americans. </w:t>
      </w:r>
      <w:r w:rsidRPr="00BE2169">
        <w:rPr>
          <w:i/>
        </w:rPr>
        <w:t>Clin Pharmacol Ther</w:t>
      </w:r>
      <w:r w:rsidRPr="00BE2169">
        <w:t xml:space="preserve">  </w:t>
      </w:r>
      <w:r w:rsidRPr="00BE2169">
        <w:rPr>
          <w:b/>
        </w:rPr>
        <w:t>87</w:t>
      </w:r>
      <w:r w:rsidRPr="00BE2169">
        <w:t>, 459-64 (2010).</w:t>
      </w:r>
      <w:bookmarkEnd w:id="98"/>
    </w:p>
    <w:p w14:paraId="765FC0B7" w14:textId="77777777" w:rsidR="00BE2169" w:rsidRPr="00BE2169" w:rsidRDefault="00BE2169" w:rsidP="00BE2169">
      <w:pPr>
        <w:pStyle w:val="EndNoteBibliography"/>
        <w:ind w:left="720" w:hanging="720"/>
      </w:pPr>
      <w:bookmarkStart w:id="99" w:name="_ENREF_67"/>
      <w:r w:rsidRPr="00BE2169">
        <w:t>(67)</w:t>
      </w:r>
      <w:r w:rsidRPr="00BE2169">
        <w:tab/>
        <w:t>Liu, Y.</w:t>
      </w:r>
      <w:r w:rsidRPr="00BE2169">
        <w:rPr>
          <w:i/>
        </w:rPr>
        <w:t xml:space="preserve"> et al.</w:t>
      </w:r>
      <w:r w:rsidRPr="00BE2169">
        <w:t xml:space="preserve"> Decreased warfarin clearance associated with the CYP2C9 R150H (*8) polymorphism. </w:t>
      </w:r>
      <w:r w:rsidRPr="00BE2169">
        <w:rPr>
          <w:i/>
        </w:rPr>
        <w:t>Clin Pharmacol Ther</w:t>
      </w:r>
      <w:r w:rsidRPr="00BE2169">
        <w:t xml:space="preserve">  </w:t>
      </w:r>
      <w:r w:rsidRPr="00BE2169">
        <w:rPr>
          <w:b/>
        </w:rPr>
        <w:t>91</w:t>
      </w:r>
      <w:r w:rsidRPr="00BE2169">
        <w:t>, 660-5 (2012).</w:t>
      </w:r>
      <w:bookmarkEnd w:id="99"/>
    </w:p>
    <w:p w14:paraId="357132E3" w14:textId="77777777" w:rsidR="00BE2169" w:rsidRPr="00BE2169" w:rsidRDefault="00BE2169" w:rsidP="00BE2169">
      <w:pPr>
        <w:pStyle w:val="EndNoteBibliography"/>
        <w:ind w:left="720" w:hanging="720"/>
      </w:pPr>
      <w:bookmarkStart w:id="100" w:name="_ENREF_68"/>
      <w:r w:rsidRPr="00BE2169">
        <w:t>(68)</w:t>
      </w:r>
      <w:r w:rsidRPr="00BE2169">
        <w:tab/>
        <w:t>Cavallari, L.H.</w:t>
      </w:r>
      <w:r w:rsidRPr="00BE2169">
        <w:rPr>
          <w:i/>
        </w:rPr>
        <w:t xml:space="preserve"> et al.</w:t>
      </w:r>
      <w:r w:rsidRPr="00BE2169">
        <w:t xml:space="preserve"> CYP2C9 promoter region single-nucleotide polymorphisms linked to the R150H polymorphism are functional suggesting their role in CYP2C9*8-mediated effects. </w:t>
      </w:r>
      <w:r w:rsidRPr="00BE2169">
        <w:rPr>
          <w:i/>
        </w:rPr>
        <w:t>Pharmacogenet Genomics</w:t>
      </w:r>
      <w:r w:rsidRPr="00BE2169">
        <w:t xml:space="preserve">  </w:t>
      </w:r>
      <w:r w:rsidRPr="00BE2169">
        <w:rPr>
          <w:b/>
        </w:rPr>
        <w:t>23</w:t>
      </w:r>
      <w:r w:rsidRPr="00BE2169">
        <w:t>, 228-31 (2013).</w:t>
      </w:r>
      <w:bookmarkEnd w:id="100"/>
    </w:p>
    <w:p w14:paraId="457BAE68" w14:textId="77777777" w:rsidR="00BE2169" w:rsidRPr="00BE2169" w:rsidRDefault="00BE2169" w:rsidP="00BE2169">
      <w:pPr>
        <w:pStyle w:val="EndNoteBibliography"/>
        <w:ind w:left="720" w:hanging="720"/>
      </w:pPr>
      <w:bookmarkStart w:id="101" w:name="_ENREF_69"/>
      <w:r w:rsidRPr="00BE2169">
        <w:t>(69)</w:t>
      </w:r>
      <w:r w:rsidRPr="00BE2169">
        <w:tab/>
        <w:t>Perera, M.A.</w:t>
      </w:r>
      <w:r w:rsidRPr="00BE2169">
        <w:rPr>
          <w:i/>
        </w:rPr>
        <w:t xml:space="preserve"> et al.</w:t>
      </w:r>
      <w:r w:rsidRPr="00BE2169">
        <w:t xml:space="preserve"> Genetic variants associated with warfarin dose in African-American individuals: a genome-wide association study. </w:t>
      </w:r>
      <w:r w:rsidRPr="00BE2169">
        <w:rPr>
          <w:i/>
        </w:rPr>
        <w:t>Lancet</w:t>
      </w:r>
      <w:r w:rsidRPr="00BE2169">
        <w:t xml:space="preserve">  </w:t>
      </w:r>
      <w:r w:rsidRPr="00BE2169">
        <w:rPr>
          <w:b/>
        </w:rPr>
        <w:t>382</w:t>
      </w:r>
      <w:r w:rsidRPr="00BE2169">
        <w:t>, 790-6 (2013).</w:t>
      </w:r>
      <w:bookmarkEnd w:id="101"/>
    </w:p>
    <w:p w14:paraId="22EFDDD5" w14:textId="77777777" w:rsidR="00BE2169" w:rsidRPr="00BE2169" w:rsidRDefault="00BE2169" w:rsidP="00BE2169">
      <w:pPr>
        <w:pStyle w:val="EndNoteBibliography"/>
        <w:ind w:left="720" w:hanging="720"/>
      </w:pPr>
      <w:bookmarkStart w:id="102" w:name="_ENREF_70"/>
      <w:r w:rsidRPr="00BE2169">
        <w:t>(70)</w:t>
      </w:r>
      <w:r w:rsidRPr="00BE2169">
        <w:tab/>
        <w:t>Drozda, K.</w:t>
      </w:r>
      <w:r w:rsidRPr="00BE2169">
        <w:rPr>
          <w:i/>
        </w:rPr>
        <w:t xml:space="preserve"> et al.</w:t>
      </w:r>
      <w:r w:rsidRPr="00BE2169">
        <w:t xml:space="preserve"> Poor warfarin dose prediction with pharmacogenetic algorithms that exclude genotypes important for African Americans. </w:t>
      </w:r>
      <w:r w:rsidRPr="00BE2169">
        <w:rPr>
          <w:i/>
        </w:rPr>
        <w:t>Pharmacogenet Genomics</w:t>
      </w:r>
      <w:r w:rsidRPr="00BE2169">
        <w:t xml:space="preserve">  </w:t>
      </w:r>
      <w:r w:rsidRPr="00BE2169">
        <w:rPr>
          <w:b/>
        </w:rPr>
        <w:t>25</w:t>
      </w:r>
      <w:r w:rsidRPr="00BE2169">
        <w:t>, 73-81 (2015).</w:t>
      </w:r>
      <w:bookmarkEnd w:id="102"/>
    </w:p>
    <w:p w14:paraId="38ADF66B" w14:textId="77777777" w:rsidR="00BE2169" w:rsidRPr="00BE2169" w:rsidRDefault="00BE2169" w:rsidP="00BE2169">
      <w:pPr>
        <w:pStyle w:val="EndNoteBibliography"/>
        <w:ind w:left="720" w:hanging="720"/>
      </w:pPr>
      <w:bookmarkStart w:id="103" w:name="_ENREF_71"/>
      <w:r w:rsidRPr="00BE2169">
        <w:t>(71)</w:t>
      </w:r>
      <w:r w:rsidRPr="00BE2169">
        <w:tab/>
        <w:t xml:space="preserve">Ruud, E., Holmstrom, H., Bergan, S. &amp; Wesenberg, F. Oral anticoagulation with warfarin is significantly influenced by steroids and CYP2C9 polymorphisms in children with cancer. </w:t>
      </w:r>
      <w:r w:rsidRPr="00BE2169">
        <w:rPr>
          <w:i/>
        </w:rPr>
        <w:t>Pediatric blood &amp; cancer</w:t>
      </w:r>
      <w:r w:rsidRPr="00BE2169">
        <w:t xml:space="preserve">  </w:t>
      </w:r>
      <w:r w:rsidRPr="00BE2169">
        <w:rPr>
          <w:b/>
        </w:rPr>
        <w:t>50</w:t>
      </w:r>
      <w:r w:rsidRPr="00BE2169">
        <w:t>, 710-3 (2008).</w:t>
      </w:r>
      <w:bookmarkEnd w:id="103"/>
    </w:p>
    <w:p w14:paraId="5C50EA9E" w14:textId="77777777" w:rsidR="00BE2169" w:rsidRPr="00BE2169" w:rsidRDefault="00BE2169" w:rsidP="00BE2169">
      <w:pPr>
        <w:pStyle w:val="EndNoteBibliography"/>
        <w:ind w:left="720" w:hanging="720"/>
      </w:pPr>
      <w:bookmarkStart w:id="104" w:name="_ENREF_72"/>
      <w:r w:rsidRPr="00BE2169">
        <w:t>(72)</w:t>
      </w:r>
      <w:r w:rsidRPr="00BE2169">
        <w:tab/>
        <w:t>Jorgensen, A.L.</w:t>
      </w:r>
      <w:r w:rsidRPr="00BE2169">
        <w:rPr>
          <w:i/>
        </w:rPr>
        <w:t xml:space="preserve"> et al.</w:t>
      </w:r>
      <w:r w:rsidRPr="00BE2169">
        <w:t xml:space="preserve"> Genetic and environmental factors determining clinical outcomes and cost of warfarin therapy: a prospective study. </w:t>
      </w:r>
      <w:r w:rsidRPr="00BE2169">
        <w:rPr>
          <w:i/>
        </w:rPr>
        <w:t>Pharmacogenet Genomics</w:t>
      </w:r>
      <w:r w:rsidRPr="00BE2169">
        <w:t xml:space="preserve">  </w:t>
      </w:r>
      <w:r w:rsidRPr="00BE2169">
        <w:rPr>
          <w:b/>
        </w:rPr>
        <w:t>19</w:t>
      </w:r>
      <w:r w:rsidRPr="00BE2169">
        <w:t>, 800-12 (2009).</w:t>
      </w:r>
      <w:bookmarkEnd w:id="104"/>
    </w:p>
    <w:p w14:paraId="35AB2CEC" w14:textId="77777777" w:rsidR="00BE2169" w:rsidRPr="00BE2169" w:rsidRDefault="00BE2169" w:rsidP="00BE2169">
      <w:pPr>
        <w:pStyle w:val="EndNoteBibliography"/>
        <w:ind w:left="720" w:hanging="720"/>
      </w:pPr>
      <w:bookmarkStart w:id="105" w:name="_ENREF_73"/>
      <w:r w:rsidRPr="00BE2169">
        <w:t>(73)</w:t>
      </w:r>
      <w:r w:rsidRPr="00BE2169">
        <w:tab/>
        <w:t xml:space="preserve">Limdi, N.A., Wiener, H., Goldstein, J.A., Acton, R.T. &amp; Beasley, T.M. Influence of CYP2C9 and VKORC1 on warfarin response during initiation of therapy. </w:t>
      </w:r>
      <w:r w:rsidRPr="00BE2169">
        <w:rPr>
          <w:i/>
        </w:rPr>
        <w:t>Blood cells, molecules &amp; diseases</w:t>
      </w:r>
      <w:r w:rsidRPr="00BE2169">
        <w:t xml:space="preserve">  </w:t>
      </w:r>
      <w:r w:rsidRPr="00BE2169">
        <w:rPr>
          <w:b/>
        </w:rPr>
        <w:t>43</w:t>
      </w:r>
      <w:r w:rsidRPr="00BE2169">
        <w:t>, 119-28 (2009).</w:t>
      </w:r>
      <w:bookmarkEnd w:id="105"/>
    </w:p>
    <w:p w14:paraId="597B8C7E" w14:textId="77777777" w:rsidR="00BE2169" w:rsidRPr="00BE2169" w:rsidRDefault="00BE2169" w:rsidP="00BE2169">
      <w:pPr>
        <w:pStyle w:val="EndNoteBibliography"/>
        <w:ind w:left="720" w:hanging="720"/>
      </w:pPr>
      <w:bookmarkStart w:id="106" w:name="_ENREF_74"/>
      <w:r w:rsidRPr="00BE2169">
        <w:t>(74)</w:t>
      </w:r>
      <w:r w:rsidRPr="00BE2169">
        <w:tab/>
        <w:t>McMillin, G.A.</w:t>
      </w:r>
      <w:r w:rsidRPr="00BE2169">
        <w:rPr>
          <w:i/>
        </w:rPr>
        <w:t xml:space="preserve"> et al.</w:t>
      </w:r>
      <w:r w:rsidRPr="00BE2169">
        <w:t xml:space="preserve"> Gene-based warfarin dosing compared with standard of care practices in an orthopedic surgery population: a prospective, parallel cohort study. </w:t>
      </w:r>
      <w:r w:rsidRPr="00BE2169">
        <w:rPr>
          <w:i/>
        </w:rPr>
        <w:t>Therapeutic drug monitoring</w:t>
      </w:r>
      <w:r w:rsidRPr="00BE2169">
        <w:t xml:space="preserve">  </w:t>
      </w:r>
      <w:r w:rsidRPr="00BE2169">
        <w:rPr>
          <w:b/>
        </w:rPr>
        <w:t>32</w:t>
      </w:r>
      <w:r w:rsidRPr="00BE2169">
        <w:t>, 338-45 (2010).</w:t>
      </w:r>
      <w:bookmarkEnd w:id="106"/>
    </w:p>
    <w:p w14:paraId="2EF27470" w14:textId="77777777" w:rsidR="00BE2169" w:rsidRPr="00BE2169" w:rsidRDefault="00BE2169" w:rsidP="00BE2169">
      <w:pPr>
        <w:pStyle w:val="EndNoteBibliography"/>
        <w:ind w:left="720" w:hanging="720"/>
      </w:pPr>
      <w:bookmarkStart w:id="107" w:name="_ENREF_75"/>
      <w:r w:rsidRPr="00BE2169">
        <w:t>(75)</w:t>
      </w:r>
      <w:r w:rsidRPr="00BE2169">
        <w:tab/>
        <w:t>Ozer, N.</w:t>
      </w:r>
      <w:r w:rsidRPr="00BE2169">
        <w:rPr>
          <w:i/>
        </w:rPr>
        <w:t xml:space="preserve"> et al.</w:t>
      </w:r>
      <w:r w:rsidRPr="00BE2169">
        <w:t xml:space="preserve"> The impact of CYP2C9 and VKORC1 genetic polymorphism and patient characteristics upon warfarin dose requirements in an adult Turkish population. </w:t>
      </w:r>
      <w:r w:rsidRPr="00BE2169">
        <w:rPr>
          <w:i/>
        </w:rPr>
        <w:t>Heart and vessels</w:t>
      </w:r>
      <w:r w:rsidRPr="00BE2169">
        <w:t xml:space="preserve">  </w:t>
      </w:r>
      <w:r w:rsidRPr="00BE2169">
        <w:rPr>
          <w:b/>
        </w:rPr>
        <w:t>25</w:t>
      </w:r>
      <w:r w:rsidRPr="00BE2169">
        <w:t>, 155-62 (2010).</w:t>
      </w:r>
      <w:bookmarkEnd w:id="107"/>
    </w:p>
    <w:p w14:paraId="07E26839" w14:textId="77777777" w:rsidR="00BE2169" w:rsidRPr="00BE2169" w:rsidRDefault="00BE2169" w:rsidP="00BE2169">
      <w:pPr>
        <w:pStyle w:val="EndNoteBibliography"/>
        <w:ind w:left="720" w:hanging="720"/>
      </w:pPr>
      <w:bookmarkStart w:id="108" w:name="_ENREF_76"/>
      <w:r w:rsidRPr="00BE2169">
        <w:t>(76)</w:t>
      </w:r>
      <w:r w:rsidRPr="00BE2169">
        <w:tab/>
        <w:t>Zhong, S.L.</w:t>
      </w:r>
      <w:r w:rsidRPr="00BE2169">
        <w:rPr>
          <w:i/>
        </w:rPr>
        <w:t xml:space="preserve"> et al.</w:t>
      </w:r>
      <w:r w:rsidRPr="00BE2169">
        <w:t xml:space="preserve"> The influence of genetic polymorphisms and interacting drugs on initial response to warfarin in Chinese patients with heart valve replacement. </w:t>
      </w:r>
      <w:r w:rsidRPr="00BE2169">
        <w:rPr>
          <w:i/>
        </w:rPr>
        <w:t>Eur J Clin Pharmacol</w:t>
      </w:r>
      <w:r w:rsidRPr="00BE2169">
        <w:t xml:space="preserve">  </w:t>
      </w:r>
      <w:r w:rsidRPr="00BE2169">
        <w:rPr>
          <w:b/>
        </w:rPr>
        <w:t>67</w:t>
      </w:r>
      <w:r w:rsidRPr="00BE2169">
        <w:t>, 581-90 (2011).</w:t>
      </w:r>
      <w:bookmarkEnd w:id="108"/>
    </w:p>
    <w:p w14:paraId="0A84F3FD" w14:textId="77777777" w:rsidR="00BE2169" w:rsidRPr="00BE2169" w:rsidRDefault="00BE2169" w:rsidP="00BE2169">
      <w:pPr>
        <w:pStyle w:val="EndNoteBibliography"/>
        <w:ind w:left="720" w:hanging="720"/>
      </w:pPr>
      <w:bookmarkStart w:id="109" w:name="_ENREF_77"/>
      <w:r w:rsidRPr="00BE2169">
        <w:t>(77)</w:t>
      </w:r>
      <w:r w:rsidRPr="00BE2169">
        <w:tab/>
        <w:t>Higashi, M.K.</w:t>
      </w:r>
      <w:r w:rsidRPr="00BE2169">
        <w:rPr>
          <w:i/>
        </w:rPr>
        <w:t xml:space="preserve"> et al.</w:t>
      </w:r>
      <w:r w:rsidRPr="00BE2169">
        <w:t xml:space="preserve"> Association between CYP2C9 genetic variants and anticoagulation-related outcomes during warfarin therapy. </w:t>
      </w:r>
      <w:r w:rsidRPr="00BE2169">
        <w:rPr>
          <w:i/>
        </w:rPr>
        <w:t>Jama</w:t>
      </w:r>
      <w:r w:rsidRPr="00BE2169">
        <w:t xml:space="preserve">  </w:t>
      </w:r>
      <w:r w:rsidRPr="00BE2169">
        <w:rPr>
          <w:b/>
        </w:rPr>
        <w:t>287</w:t>
      </w:r>
      <w:r w:rsidRPr="00BE2169">
        <w:t>, 1690-8 (2002).</w:t>
      </w:r>
      <w:bookmarkEnd w:id="109"/>
    </w:p>
    <w:p w14:paraId="5D9F5503" w14:textId="77777777" w:rsidR="00BE2169" w:rsidRPr="00BE2169" w:rsidRDefault="00BE2169" w:rsidP="00BE2169">
      <w:pPr>
        <w:pStyle w:val="EndNoteBibliography"/>
        <w:ind w:left="720" w:hanging="720"/>
      </w:pPr>
      <w:bookmarkStart w:id="110" w:name="_ENREF_78"/>
      <w:r w:rsidRPr="00BE2169">
        <w:t>(78)</w:t>
      </w:r>
      <w:r w:rsidRPr="00BE2169">
        <w:tab/>
        <w:t>Limdi, N.A.</w:t>
      </w:r>
      <w:r w:rsidRPr="00BE2169">
        <w:rPr>
          <w:i/>
        </w:rPr>
        <w:t xml:space="preserve"> et al.</w:t>
      </w:r>
      <w:r w:rsidRPr="00BE2169">
        <w:t xml:space="preserve"> Influence of CYP2C9 and VKORC1 on warfarin dose, anticoagulation attainment and maintenance among European-Americans and African-Americans. </w:t>
      </w:r>
      <w:r w:rsidRPr="00BE2169">
        <w:rPr>
          <w:i/>
        </w:rPr>
        <w:t>Pharmacogenomics</w:t>
      </w:r>
      <w:r w:rsidRPr="00BE2169">
        <w:t xml:space="preserve">  </w:t>
      </w:r>
      <w:r w:rsidRPr="00BE2169">
        <w:rPr>
          <w:b/>
        </w:rPr>
        <w:t>9</w:t>
      </w:r>
      <w:r w:rsidRPr="00BE2169">
        <w:t>, 511-26 (2008).</w:t>
      </w:r>
      <w:bookmarkEnd w:id="110"/>
    </w:p>
    <w:p w14:paraId="7F4912B9" w14:textId="77777777" w:rsidR="00BE2169" w:rsidRPr="00BE2169" w:rsidRDefault="00BE2169" w:rsidP="00BE2169">
      <w:pPr>
        <w:pStyle w:val="EndNoteBibliography"/>
        <w:ind w:left="720" w:hanging="720"/>
      </w:pPr>
      <w:bookmarkStart w:id="111" w:name="_ENREF_79"/>
      <w:r w:rsidRPr="00BE2169">
        <w:t>(79)</w:t>
      </w:r>
      <w:r w:rsidRPr="00BE2169">
        <w:tab/>
        <w:t>Schwarz, U.I.</w:t>
      </w:r>
      <w:r w:rsidRPr="00BE2169">
        <w:rPr>
          <w:i/>
        </w:rPr>
        <w:t xml:space="preserve"> et al.</w:t>
      </w:r>
      <w:r w:rsidRPr="00BE2169">
        <w:t xml:space="preserve"> Genetic determinants of response to warfarin during initial anticoagulation. </w:t>
      </w:r>
      <w:r w:rsidRPr="00BE2169">
        <w:rPr>
          <w:i/>
        </w:rPr>
        <w:t>N Engl J Med</w:t>
      </w:r>
      <w:r w:rsidRPr="00BE2169">
        <w:t xml:space="preserve">  </w:t>
      </w:r>
      <w:r w:rsidRPr="00BE2169">
        <w:rPr>
          <w:b/>
        </w:rPr>
        <w:t>358</w:t>
      </w:r>
      <w:r w:rsidRPr="00BE2169">
        <w:t>, 999-1008 (2008).</w:t>
      </w:r>
      <w:bookmarkEnd w:id="111"/>
    </w:p>
    <w:p w14:paraId="35898211" w14:textId="77777777" w:rsidR="00BE2169" w:rsidRPr="00BE2169" w:rsidRDefault="00BE2169" w:rsidP="00BE2169">
      <w:pPr>
        <w:pStyle w:val="EndNoteBibliography"/>
        <w:ind w:left="720" w:hanging="720"/>
      </w:pPr>
      <w:bookmarkStart w:id="112" w:name="_ENREF_80"/>
      <w:r w:rsidRPr="00BE2169">
        <w:t>(80)</w:t>
      </w:r>
      <w:r w:rsidRPr="00BE2169">
        <w:tab/>
        <w:t xml:space="preserve">Li, C., Schwarz, U.I., Ritchie, M.D., Roden, D.M., Stein, C.M. &amp; Kurnik, D. Relative contribution of CYP2C9 and VKORC1 genotypes and early INR response to the prediction of warfarin sensitivity during initiation of therapy. </w:t>
      </w:r>
      <w:r w:rsidRPr="00BE2169">
        <w:rPr>
          <w:i/>
        </w:rPr>
        <w:t>Blood</w:t>
      </w:r>
      <w:r w:rsidRPr="00BE2169">
        <w:t xml:space="preserve">  </w:t>
      </w:r>
      <w:r w:rsidRPr="00BE2169">
        <w:rPr>
          <w:b/>
        </w:rPr>
        <w:t>113</w:t>
      </w:r>
      <w:r w:rsidRPr="00BE2169">
        <w:t>, 3925-30 (2009).</w:t>
      </w:r>
      <w:bookmarkEnd w:id="112"/>
    </w:p>
    <w:p w14:paraId="435BDAE7" w14:textId="77777777" w:rsidR="00BE2169" w:rsidRPr="00BE2169" w:rsidRDefault="00BE2169" w:rsidP="00BE2169">
      <w:pPr>
        <w:pStyle w:val="EndNoteBibliography"/>
        <w:ind w:left="720" w:hanging="720"/>
      </w:pPr>
      <w:bookmarkStart w:id="113" w:name="_ENREF_81"/>
      <w:r w:rsidRPr="00BE2169">
        <w:t>(81)</w:t>
      </w:r>
      <w:r w:rsidRPr="00BE2169">
        <w:tab/>
        <w:t>Wadelius, M.</w:t>
      </w:r>
      <w:r w:rsidRPr="00BE2169">
        <w:rPr>
          <w:i/>
        </w:rPr>
        <w:t xml:space="preserve"> et al.</w:t>
      </w:r>
      <w:r w:rsidRPr="00BE2169">
        <w:t xml:space="preserve"> The largest prospective warfarin-treated cohort supports genetic forecasting. </w:t>
      </w:r>
      <w:r w:rsidRPr="00BE2169">
        <w:rPr>
          <w:i/>
        </w:rPr>
        <w:t>Blood</w:t>
      </w:r>
      <w:r w:rsidRPr="00BE2169">
        <w:t xml:space="preserve">  </w:t>
      </w:r>
      <w:r w:rsidRPr="00BE2169">
        <w:rPr>
          <w:b/>
        </w:rPr>
        <w:t>113</w:t>
      </w:r>
      <w:r w:rsidRPr="00BE2169">
        <w:t>, 784-92 (2009).</w:t>
      </w:r>
      <w:bookmarkEnd w:id="113"/>
    </w:p>
    <w:p w14:paraId="4B90EAF2" w14:textId="77777777" w:rsidR="00BE2169" w:rsidRPr="00BE2169" w:rsidRDefault="00BE2169" w:rsidP="00BE2169">
      <w:pPr>
        <w:pStyle w:val="EndNoteBibliography"/>
        <w:ind w:left="720" w:hanging="720"/>
      </w:pPr>
      <w:bookmarkStart w:id="114" w:name="_ENREF_82"/>
      <w:r w:rsidRPr="00BE2169">
        <w:t>(82)</w:t>
      </w:r>
      <w:r w:rsidRPr="00BE2169">
        <w:tab/>
        <w:t xml:space="preserve">Lund, K., Gaffney, D., Spooner, R., Etherington, A.M., Tansey, P. &amp; Tait, R.C. Polymorphisms in VKORC1 have more impact than CYP2C9 polymorphisms on early warfarin International Normalized Ratio control and bleeding rates. </w:t>
      </w:r>
      <w:r w:rsidRPr="00BE2169">
        <w:rPr>
          <w:i/>
        </w:rPr>
        <w:t>British journal of haematology</w:t>
      </w:r>
      <w:r w:rsidRPr="00BE2169">
        <w:t xml:space="preserve">  </w:t>
      </w:r>
      <w:r w:rsidRPr="00BE2169">
        <w:rPr>
          <w:b/>
        </w:rPr>
        <w:t>158</w:t>
      </w:r>
      <w:r w:rsidRPr="00BE2169">
        <w:t>, 256-61 (2012).</w:t>
      </w:r>
      <w:bookmarkEnd w:id="114"/>
    </w:p>
    <w:p w14:paraId="1661211E" w14:textId="77777777" w:rsidR="00BE2169" w:rsidRPr="00BE2169" w:rsidRDefault="00BE2169" w:rsidP="00BE2169">
      <w:pPr>
        <w:pStyle w:val="EndNoteBibliography"/>
        <w:ind w:left="720" w:hanging="720"/>
      </w:pPr>
      <w:bookmarkStart w:id="115" w:name="_ENREF_83"/>
      <w:r w:rsidRPr="00BE2169">
        <w:t>(83)</w:t>
      </w:r>
      <w:r w:rsidRPr="00BE2169">
        <w:tab/>
        <w:t>Biss, T.T.</w:t>
      </w:r>
      <w:r w:rsidRPr="00BE2169">
        <w:rPr>
          <w:i/>
        </w:rPr>
        <w:t xml:space="preserve"> et al.</w:t>
      </w:r>
      <w:r w:rsidRPr="00BE2169">
        <w:t xml:space="preserve"> VKORC1 and CYP2C9 genotype and patient characteristics explain a large proportion of the variability in warfarin dose requirement among children. </w:t>
      </w:r>
      <w:r w:rsidRPr="00BE2169">
        <w:rPr>
          <w:i/>
        </w:rPr>
        <w:t>Blood</w:t>
      </w:r>
      <w:r w:rsidRPr="00BE2169">
        <w:t xml:space="preserve">  </w:t>
      </w:r>
      <w:r w:rsidRPr="00BE2169">
        <w:rPr>
          <w:b/>
        </w:rPr>
        <w:t>119</w:t>
      </w:r>
      <w:r w:rsidRPr="00BE2169">
        <w:t>, 868-73 (2012).</w:t>
      </w:r>
      <w:bookmarkEnd w:id="115"/>
    </w:p>
    <w:p w14:paraId="11174DBB" w14:textId="77777777" w:rsidR="00BE2169" w:rsidRPr="00BE2169" w:rsidRDefault="00BE2169" w:rsidP="00BE2169">
      <w:pPr>
        <w:pStyle w:val="EndNoteBibliography"/>
        <w:ind w:left="720" w:hanging="720"/>
      </w:pPr>
      <w:bookmarkStart w:id="116" w:name="_ENREF_84"/>
      <w:r w:rsidRPr="00BE2169">
        <w:t>(84)</w:t>
      </w:r>
      <w:r w:rsidRPr="00BE2169">
        <w:tab/>
        <w:t xml:space="preserve">Meckley, L.M., Wittkowsky, A.K., Rieder, M.J., Rettie, A.E. &amp; Veenstra, D.L. An analysis of the relative effects of VKORC1 and CYP2C9 variants on anticoagulation related outcomes in warfarin-treated patients. </w:t>
      </w:r>
      <w:r w:rsidRPr="00BE2169">
        <w:rPr>
          <w:i/>
        </w:rPr>
        <w:t>Thrombosis and haemostasis</w:t>
      </w:r>
      <w:r w:rsidRPr="00BE2169">
        <w:t xml:space="preserve">  </w:t>
      </w:r>
      <w:r w:rsidRPr="00BE2169">
        <w:rPr>
          <w:b/>
        </w:rPr>
        <w:t>100</w:t>
      </w:r>
      <w:r w:rsidRPr="00BE2169">
        <w:t>, 229-39 (2008).</w:t>
      </w:r>
      <w:bookmarkEnd w:id="116"/>
    </w:p>
    <w:p w14:paraId="45ACE19E" w14:textId="77777777" w:rsidR="00BE2169" w:rsidRPr="00BE2169" w:rsidRDefault="00BE2169" w:rsidP="00BE2169">
      <w:pPr>
        <w:pStyle w:val="EndNoteBibliography"/>
        <w:ind w:left="720" w:hanging="720"/>
      </w:pPr>
      <w:bookmarkStart w:id="117" w:name="_ENREF_85"/>
      <w:r w:rsidRPr="00BE2169">
        <w:t>(85)</w:t>
      </w:r>
      <w:r w:rsidRPr="00BE2169">
        <w:tab/>
        <w:t xml:space="preserve">Caraco, Y., Blotnick, S. &amp; Muszkat, M. CYP2C9 genotype-guided warfarin prescribing enhances the efficacy and safety of anticoagulation: a prospective randomized controlled study. </w:t>
      </w:r>
      <w:r w:rsidRPr="00BE2169">
        <w:rPr>
          <w:i/>
        </w:rPr>
        <w:t>Clin Pharmacol Ther</w:t>
      </w:r>
      <w:r w:rsidRPr="00BE2169">
        <w:t xml:space="preserve">  </w:t>
      </w:r>
      <w:r w:rsidRPr="00BE2169">
        <w:rPr>
          <w:b/>
        </w:rPr>
        <w:t>83</w:t>
      </w:r>
      <w:r w:rsidRPr="00BE2169">
        <w:t>, 460-70 (2008).</w:t>
      </w:r>
      <w:bookmarkEnd w:id="117"/>
    </w:p>
    <w:p w14:paraId="0FBBED37" w14:textId="77777777" w:rsidR="00BE2169" w:rsidRPr="00BE2169" w:rsidRDefault="00BE2169" w:rsidP="00BE2169">
      <w:pPr>
        <w:pStyle w:val="EndNoteBibliography"/>
        <w:ind w:left="720" w:hanging="720"/>
      </w:pPr>
      <w:bookmarkStart w:id="118" w:name="_ENREF_86"/>
      <w:r w:rsidRPr="00BE2169">
        <w:t>(86)</w:t>
      </w:r>
      <w:r w:rsidRPr="00BE2169">
        <w:tab/>
        <w:t>Kim, H.S.</w:t>
      </w:r>
      <w:r w:rsidRPr="00BE2169">
        <w:rPr>
          <w:i/>
        </w:rPr>
        <w:t xml:space="preserve"> et al.</w:t>
      </w:r>
      <w:r w:rsidRPr="00BE2169">
        <w:t xml:space="preserve"> Effect of CYP2C9 and VKORC1 genotypes on early-phase and steady-state warfarin dosing in Korean patients with mechanical heart valve replacement. </w:t>
      </w:r>
      <w:r w:rsidRPr="00BE2169">
        <w:rPr>
          <w:i/>
        </w:rPr>
        <w:t>Pharmacogenet Genomics</w:t>
      </w:r>
      <w:r w:rsidRPr="00BE2169">
        <w:t xml:space="preserve">  </w:t>
      </w:r>
      <w:r w:rsidRPr="00BE2169">
        <w:rPr>
          <w:b/>
        </w:rPr>
        <w:t>19</w:t>
      </w:r>
      <w:r w:rsidRPr="00BE2169">
        <w:t>, 103-12 (2009).</w:t>
      </w:r>
      <w:bookmarkEnd w:id="118"/>
    </w:p>
    <w:p w14:paraId="0EBF0FE4" w14:textId="77777777" w:rsidR="00BE2169" w:rsidRPr="00BE2169" w:rsidRDefault="00BE2169" w:rsidP="00BE2169">
      <w:pPr>
        <w:pStyle w:val="EndNoteBibliography"/>
        <w:ind w:left="720" w:hanging="720"/>
      </w:pPr>
      <w:bookmarkStart w:id="119" w:name="_ENREF_87"/>
      <w:r w:rsidRPr="00BE2169">
        <w:t>(87)</w:t>
      </w:r>
      <w:r w:rsidRPr="00BE2169">
        <w:tab/>
        <w:t xml:space="preserve">Lima, M.V., Ribeiro, G.S., Mesquita, E.T., Victer, P.R. &amp; Vianna-Jorge, R. CYP2C9 genotypes and the quality of anticoagulation control with warfarin therapy among Brazilian patients. </w:t>
      </w:r>
      <w:r w:rsidRPr="00BE2169">
        <w:rPr>
          <w:i/>
        </w:rPr>
        <w:t>Eur J Clin Pharmacol</w:t>
      </w:r>
      <w:r w:rsidRPr="00BE2169">
        <w:t xml:space="preserve">  </w:t>
      </w:r>
      <w:r w:rsidRPr="00BE2169">
        <w:rPr>
          <w:b/>
        </w:rPr>
        <w:t>64</w:t>
      </w:r>
      <w:r w:rsidRPr="00BE2169">
        <w:t>, 9-15 (2008).</w:t>
      </w:r>
      <w:bookmarkEnd w:id="119"/>
    </w:p>
    <w:p w14:paraId="101BBC90" w14:textId="77777777" w:rsidR="00BE2169" w:rsidRPr="00BE2169" w:rsidRDefault="00BE2169" w:rsidP="00BE2169">
      <w:pPr>
        <w:pStyle w:val="EndNoteBibliography"/>
        <w:ind w:left="720" w:hanging="720"/>
      </w:pPr>
      <w:bookmarkStart w:id="120" w:name="_ENREF_88"/>
      <w:r w:rsidRPr="00BE2169">
        <w:t>(88)</w:t>
      </w:r>
      <w:r w:rsidRPr="00BE2169">
        <w:tab/>
        <w:t xml:space="preserve">Finkelman, B.S., French, B., Bershaw, L. &amp; Kimmel, S.E. Factors affecting time to maintenance dose in patients initiating warfarin. </w:t>
      </w:r>
      <w:r w:rsidRPr="00BE2169">
        <w:rPr>
          <w:i/>
        </w:rPr>
        <w:t>Pharmacoepidemiology and drug safety</w:t>
      </w:r>
      <w:r w:rsidRPr="00BE2169">
        <w:t xml:space="preserve">  </w:t>
      </w:r>
      <w:r w:rsidRPr="00BE2169">
        <w:rPr>
          <w:b/>
        </w:rPr>
        <w:t>24</w:t>
      </w:r>
      <w:r w:rsidRPr="00BE2169">
        <w:t>, 228-36 (2015).</w:t>
      </w:r>
      <w:bookmarkEnd w:id="120"/>
    </w:p>
    <w:p w14:paraId="73CC3ABF" w14:textId="77777777" w:rsidR="00BE2169" w:rsidRPr="00BE2169" w:rsidRDefault="00BE2169" w:rsidP="00BE2169">
      <w:pPr>
        <w:pStyle w:val="EndNoteBibliography"/>
        <w:ind w:left="720" w:hanging="720"/>
      </w:pPr>
      <w:bookmarkStart w:id="121" w:name="_ENREF_89"/>
      <w:r w:rsidRPr="00BE2169">
        <w:t>(89)</w:t>
      </w:r>
      <w:r w:rsidRPr="00BE2169">
        <w:tab/>
        <w:t xml:space="preserve">Skov, J., Bladbjerg, E.M., Leppin, A. &amp; Jespersen, J. The influence of VKORC1 and CYP2C9 gene sequence variants on the stability of maintenance phase warfarin treatment. </w:t>
      </w:r>
      <w:r w:rsidRPr="00BE2169">
        <w:rPr>
          <w:i/>
        </w:rPr>
        <w:t>Thromb Res</w:t>
      </w:r>
      <w:r w:rsidRPr="00BE2169">
        <w:t xml:space="preserve">  </w:t>
      </w:r>
      <w:r w:rsidRPr="00BE2169">
        <w:rPr>
          <w:b/>
        </w:rPr>
        <w:t>131</w:t>
      </w:r>
      <w:r w:rsidRPr="00BE2169">
        <w:t>, 125-9 (2013).</w:t>
      </w:r>
      <w:bookmarkEnd w:id="121"/>
    </w:p>
    <w:p w14:paraId="01BBA82B" w14:textId="77777777" w:rsidR="00BE2169" w:rsidRPr="00BE2169" w:rsidRDefault="00BE2169" w:rsidP="00BE2169">
      <w:pPr>
        <w:pStyle w:val="EndNoteBibliography"/>
        <w:ind w:left="720" w:hanging="720"/>
      </w:pPr>
      <w:bookmarkStart w:id="122" w:name="_ENREF_90"/>
      <w:r w:rsidRPr="00BE2169">
        <w:t>(90)</w:t>
      </w:r>
      <w:r w:rsidRPr="00BE2169">
        <w:tab/>
        <w:t>Moreau, C.</w:t>
      </w:r>
      <w:r w:rsidRPr="00BE2169">
        <w:rPr>
          <w:i/>
        </w:rPr>
        <w:t xml:space="preserve"> et al.</w:t>
      </w:r>
      <w:r w:rsidRPr="00BE2169">
        <w:t xml:space="preserve"> Vitamin K antagonists in children with heart disease: height and VKORC1 genotype are the main determinants of the warfarin dose requirement. </w:t>
      </w:r>
      <w:r w:rsidRPr="00BE2169">
        <w:rPr>
          <w:i/>
        </w:rPr>
        <w:t>Blood</w:t>
      </w:r>
      <w:r w:rsidRPr="00BE2169">
        <w:t xml:space="preserve">  </w:t>
      </w:r>
      <w:r w:rsidRPr="00BE2169">
        <w:rPr>
          <w:b/>
        </w:rPr>
        <w:t>119</w:t>
      </w:r>
      <w:r w:rsidRPr="00BE2169">
        <w:t>, 861-7 (2012).</w:t>
      </w:r>
      <w:bookmarkEnd w:id="122"/>
    </w:p>
    <w:p w14:paraId="673E20ED" w14:textId="77777777" w:rsidR="00BE2169" w:rsidRPr="00BE2169" w:rsidRDefault="00BE2169" w:rsidP="00BE2169">
      <w:pPr>
        <w:pStyle w:val="EndNoteBibliography"/>
        <w:ind w:left="720" w:hanging="720"/>
      </w:pPr>
      <w:bookmarkStart w:id="123" w:name="_ENREF_91"/>
      <w:r w:rsidRPr="00BE2169">
        <w:t>(91)</w:t>
      </w:r>
      <w:r w:rsidRPr="00BE2169">
        <w:tab/>
        <w:t xml:space="preserve">Peyvandi, F., Spreafico, M., Siboni, S.M., Moia, M. &amp; Mannucci, P.M. CYP2C9 genotypes and dose requirements during the induction phase of oral anticoagulant therapy. </w:t>
      </w:r>
      <w:r w:rsidRPr="00BE2169">
        <w:rPr>
          <w:i/>
        </w:rPr>
        <w:t>Clin Pharmacol Ther</w:t>
      </w:r>
      <w:r w:rsidRPr="00BE2169">
        <w:t xml:space="preserve">  </w:t>
      </w:r>
      <w:r w:rsidRPr="00BE2169">
        <w:rPr>
          <w:b/>
        </w:rPr>
        <w:t>75</w:t>
      </w:r>
      <w:r w:rsidRPr="00BE2169">
        <w:t>, 198-203 (2004).</w:t>
      </w:r>
      <w:bookmarkEnd w:id="123"/>
    </w:p>
    <w:p w14:paraId="78E33BBE" w14:textId="77777777" w:rsidR="00BE2169" w:rsidRPr="00BE2169" w:rsidRDefault="00BE2169" w:rsidP="00BE2169">
      <w:pPr>
        <w:pStyle w:val="EndNoteBibliography"/>
        <w:ind w:left="720" w:hanging="720"/>
      </w:pPr>
      <w:bookmarkStart w:id="124" w:name="_ENREF_92"/>
      <w:r w:rsidRPr="00BE2169">
        <w:t>(92)</w:t>
      </w:r>
      <w:r w:rsidRPr="00BE2169">
        <w:tab/>
        <w:t>Voora, D.</w:t>
      </w:r>
      <w:r w:rsidRPr="00BE2169">
        <w:rPr>
          <w:i/>
        </w:rPr>
        <w:t xml:space="preserve"> et al.</w:t>
      </w:r>
      <w:r w:rsidRPr="00BE2169">
        <w:t xml:space="preserve"> Prospective dosing of warfarin based on cytochrome P-450 2C9 genotype. </w:t>
      </w:r>
      <w:r w:rsidRPr="00BE2169">
        <w:rPr>
          <w:i/>
        </w:rPr>
        <w:t>Thrombosis and haemostasis</w:t>
      </w:r>
      <w:r w:rsidRPr="00BE2169">
        <w:t xml:space="preserve">  </w:t>
      </w:r>
      <w:r w:rsidRPr="00BE2169">
        <w:rPr>
          <w:b/>
        </w:rPr>
        <w:t>93</w:t>
      </w:r>
      <w:r w:rsidRPr="00BE2169">
        <w:t>, 700-5 (2005).</w:t>
      </w:r>
      <w:bookmarkEnd w:id="124"/>
    </w:p>
    <w:p w14:paraId="60100BBB" w14:textId="77777777" w:rsidR="00BE2169" w:rsidRPr="00BE2169" w:rsidRDefault="00BE2169" w:rsidP="00BE2169">
      <w:pPr>
        <w:pStyle w:val="EndNoteBibliography"/>
        <w:ind w:left="720" w:hanging="720"/>
      </w:pPr>
      <w:bookmarkStart w:id="125" w:name="_ENREF_93"/>
      <w:r w:rsidRPr="00BE2169">
        <w:t>(93)</w:t>
      </w:r>
      <w:r w:rsidRPr="00BE2169">
        <w:tab/>
        <w:t>Kealey, C.</w:t>
      </w:r>
      <w:r w:rsidRPr="00BE2169">
        <w:rPr>
          <w:i/>
        </w:rPr>
        <w:t xml:space="preserve"> et al.</w:t>
      </w:r>
      <w:r w:rsidRPr="00BE2169">
        <w:t xml:space="preserve"> Warfarin and cytochrome P450 2C9 genotype: possible ethnic variation in warfarin sensitivity. </w:t>
      </w:r>
      <w:r w:rsidRPr="00BE2169">
        <w:rPr>
          <w:i/>
        </w:rPr>
        <w:t>Pharmacogenomics</w:t>
      </w:r>
      <w:r w:rsidRPr="00BE2169">
        <w:t xml:space="preserve">  </w:t>
      </w:r>
      <w:r w:rsidRPr="00BE2169">
        <w:rPr>
          <w:b/>
        </w:rPr>
        <w:t>8</w:t>
      </w:r>
      <w:r w:rsidRPr="00BE2169">
        <w:t>, 217-25 (2007).</w:t>
      </w:r>
      <w:bookmarkEnd w:id="125"/>
    </w:p>
    <w:p w14:paraId="066F93F3" w14:textId="77777777" w:rsidR="00BE2169" w:rsidRPr="00BE2169" w:rsidRDefault="00BE2169" w:rsidP="00BE2169">
      <w:pPr>
        <w:pStyle w:val="EndNoteBibliography"/>
        <w:ind w:left="720" w:hanging="720"/>
      </w:pPr>
      <w:bookmarkStart w:id="126" w:name="_ENREF_94"/>
      <w:r w:rsidRPr="00BE2169">
        <w:t>(94)</w:t>
      </w:r>
      <w:r w:rsidRPr="00BE2169">
        <w:tab/>
        <w:t>Anderson, J.L.</w:t>
      </w:r>
      <w:r w:rsidRPr="00BE2169">
        <w:rPr>
          <w:i/>
        </w:rPr>
        <w:t xml:space="preserve"> et al.</w:t>
      </w:r>
      <w:r w:rsidRPr="00BE2169">
        <w:t xml:space="preserve"> Randomized trial of genotype-guided versus standard warfarin dosing in patients initiating oral anticoagulation. </w:t>
      </w:r>
      <w:r w:rsidRPr="00BE2169">
        <w:rPr>
          <w:i/>
        </w:rPr>
        <w:t>Circulation</w:t>
      </w:r>
      <w:r w:rsidRPr="00BE2169">
        <w:t xml:space="preserve">  </w:t>
      </w:r>
      <w:r w:rsidRPr="00BE2169">
        <w:rPr>
          <w:b/>
        </w:rPr>
        <w:t>116</w:t>
      </w:r>
      <w:r w:rsidRPr="00BE2169">
        <w:t>, 2563-70 (2007).</w:t>
      </w:r>
      <w:bookmarkEnd w:id="126"/>
    </w:p>
    <w:p w14:paraId="58CBB653" w14:textId="77777777" w:rsidR="00BE2169" w:rsidRPr="00BE2169" w:rsidRDefault="00BE2169" w:rsidP="00BE2169">
      <w:pPr>
        <w:pStyle w:val="EndNoteBibliography"/>
        <w:ind w:left="720" w:hanging="720"/>
      </w:pPr>
      <w:bookmarkStart w:id="127" w:name="_ENREF_95"/>
      <w:r w:rsidRPr="00BE2169">
        <w:t>(95)</w:t>
      </w:r>
      <w:r w:rsidRPr="00BE2169">
        <w:tab/>
        <w:t xml:space="preserve">Molden, E., Okkenhaug, C. &amp; Ekker Solberg, E. Increased frequency of CYP2C9 variant alleles and homozygous VKORC1*2B carriers in warfarin-treated patients with excessive INR response. </w:t>
      </w:r>
      <w:r w:rsidRPr="00BE2169">
        <w:rPr>
          <w:i/>
        </w:rPr>
        <w:t>Eur J Clin Pharmacol</w:t>
      </w:r>
      <w:r w:rsidRPr="00BE2169">
        <w:t xml:space="preserve">  </w:t>
      </w:r>
      <w:r w:rsidRPr="00BE2169">
        <w:rPr>
          <w:b/>
        </w:rPr>
        <w:t>66</w:t>
      </w:r>
      <w:r w:rsidRPr="00BE2169">
        <w:t>, 525-30 (2010).</w:t>
      </w:r>
      <w:bookmarkEnd w:id="127"/>
    </w:p>
    <w:p w14:paraId="782BAA22" w14:textId="77777777" w:rsidR="00BE2169" w:rsidRPr="00BE2169" w:rsidRDefault="00BE2169" w:rsidP="00BE2169">
      <w:pPr>
        <w:pStyle w:val="EndNoteBibliography"/>
        <w:ind w:left="720" w:hanging="720"/>
      </w:pPr>
      <w:bookmarkStart w:id="128" w:name="_ENREF_96"/>
      <w:r w:rsidRPr="00BE2169">
        <w:t>(96)</w:t>
      </w:r>
      <w:r w:rsidRPr="00BE2169">
        <w:tab/>
        <w:t>Moon, H.W.</w:t>
      </w:r>
      <w:r w:rsidRPr="00BE2169">
        <w:rPr>
          <w:i/>
        </w:rPr>
        <w:t xml:space="preserve"> et al.</w:t>
      </w:r>
      <w:r w:rsidRPr="00BE2169">
        <w:t xml:space="preserve"> The effect of CYP2C9, VKORC1 genotypes and old age on warfarin pharmacologic sensitivity in korean patients with thromboembolic disease. </w:t>
      </w:r>
      <w:r w:rsidRPr="00BE2169">
        <w:rPr>
          <w:i/>
        </w:rPr>
        <w:t>Annals of clinical and laboratory science</w:t>
      </w:r>
      <w:r w:rsidRPr="00BE2169">
        <w:t xml:space="preserve">  </w:t>
      </w:r>
      <w:r w:rsidRPr="00BE2169">
        <w:rPr>
          <w:b/>
        </w:rPr>
        <w:t>41</w:t>
      </w:r>
      <w:r w:rsidRPr="00BE2169">
        <w:t>, 229-35 (2011).</w:t>
      </w:r>
      <w:bookmarkEnd w:id="128"/>
    </w:p>
    <w:p w14:paraId="0E627C13" w14:textId="77777777" w:rsidR="00BE2169" w:rsidRPr="00BE2169" w:rsidRDefault="00BE2169" w:rsidP="00BE2169">
      <w:pPr>
        <w:pStyle w:val="EndNoteBibliography"/>
        <w:ind w:left="720" w:hanging="720"/>
      </w:pPr>
      <w:bookmarkStart w:id="129" w:name="_ENREF_97"/>
      <w:r w:rsidRPr="00BE2169">
        <w:t>(97)</w:t>
      </w:r>
      <w:r w:rsidRPr="00BE2169">
        <w:tab/>
        <w:t>Ma, C.</w:t>
      </w:r>
      <w:r w:rsidRPr="00BE2169">
        <w:rPr>
          <w:i/>
        </w:rPr>
        <w:t xml:space="preserve"> et al.</w:t>
      </w:r>
      <w:r w:rsidRPr="00BE2169">
        <w:t xml:space="preserve"> Influence of warfarin dose-associated genotypes on the risk of hemorrhagic complications in Chinese patients on warfarin. </w:t>
      </w:r>
      <w:r w:rsidRPr="00BE2169">
        <w:rPr>
          <w:i/>
        </w:rPr>
        <w:t>International journal of hematology</w:t>
      </w:r>
      <w:r w:rsidRPr="00BE2169">
        <w:t xml:space="preserve">  </w:t>
      </w:r>
      <w:r w:rsidRPr="00BE2169">
        <w:rPr>
          <w:b/>
        </w:rPr>
        <w:t>96</w:t>
      </w:r>
      <w:r w:rsidRPr="00BE2169">
        <w:t>, 719-28 (2012).</w:t>
      </w:r>
      <w:bookmarkEnd w:id="129"/>
    </w:p>
    <w:p w14:paraId="196F7473" w14:textId="77777777" w:rsidR="00BE2169" w:rsidRPr="00BE2169" w:rsidRDefault="00BE2169" w:rsidP="00BE2169">
      <w:pPr>
        <w:pStyle w:val="EndNoteBibliography"/>
        <w:ind w:left="720" w:hanging="720"/>
      </w:pPr>
      <w:bookmarkStart w:id="130" w:name="_ENREF_98"/>
      <w:r w:rsidRPr="00BE2169">
        <w:t>(98)</w:t>
      </w:r>
      <w:r w:rsidRPr="00BE2169">
        <w:tab/>
        <w:t>Yang, J.</w:t>
      </w:r>
      <w:r w:rsidRPr="00BE2169">
        <w:rPr>
          <w:i/>
        </w:rPr>
        <w:t xml:space="preserve"> et al.</w:t>
      </w:r>
      <w:r w:rsidRPr="00BE2169">
        <w:t xml:space="preserve"> Influence of CYP2C9 and VKORC1 genotypes on the risk of hemorrhagic complications in warfarin-treated patients: a systematic review and meta-analysis. </w:t>
      </w:r>
      <w:r w:rsidRPr="00BE2169">
        <w:rPr>
          <w:i/>
        </w:rPr>
        <w:t>International journal of cardiology</w:t>
      </w:r>
      <w:r w:rsidRPr="00BE2169">
        <w:t xml:space="preserve">  </w:t>
      </w:r>
      <w:r w:rsidRPr="00BE2169">
        <w:rPr>
          <w:b/>
        </w:rPr>
        <w:t>168</w:t>
      </w:r>
      <w:r w:rsidRPr="00BE2169">
        <w:t>, 4234-43 (2013).</w:t>
      </w:r>
      <w:bookmarkEnd w:id="130"/>
    </w:p>
    <w:p w14:paraId="4980B256" w14:textId="77777777" w:rsidR="00BE2169" w:rsidRPr="00BE2169" w:rsidRDefault="00BE2169" w:rsidP="00BE2169">
      <w:pPr>
        <w:pStyle w:val="EndNoteBibliography"/>
        <w:ind w:left="720" w:hanging="720"/>
      </w:pPr>
      <w:bookmarkStart w:id="131" w:name="_ENREF_99"/>
      <w:r w:rsidRPr="00BE2169">
        <w:t>(99)</w:t>
      </w:r>
      <w:r w:rsidRPr="00BE2169">
        <w:tab/>
        <w:t xml:space="preserve">Gaikwad, T., Ghosh, K., Kulkarni, B., Kulkarni, V., Ross, C. &amp; Shetty, S. Influence of CYP2C9 and VKORC1 gene polymorphisms on warfarin dosage, over anticoagulation and other adverse outcomes in Indian population. </w:t>
      </w:r>
      <w:r w:rsidRPr="00BE2169">
        <w:rPr>
          <w:i/>
        </w:rPr>
        <w:t>European journal of pharmacology</w:t>
      </w:r>
      <w:r w:rsidRPr="00BE2169">
        <w:t xml:space="preserve">  </w:t>
      </w:r>
      <w:r w:rsidRPr="00BE2169">
        <w:rPr>
          <w:b/>
        </w:rPr>
        <w:t>710</w:t>
      </w:r>
      <w:r w:rsidRPr="00BE2169">
        <w:t>, 80-4 (2013).</w:t>
      </w:r>
      <w:bookmarkEnd w:id="131"/>
    </w:p>
    <w:p w14:paraId="00974C70" w14:textId="77777777" w:rsidR="00BE2169" w:rsidRPr="00BE2169" w:rsidRDefault="00BE2169" w:rsidP="00BE2169">
      <w:pPr>
        <w:pStyle w:val="EndNoteBibliography"/>
        <w:ind w:left="720" w:hanging="720"/>
      </w:pPr>
      <w:bookmarkStart w:id="132" w:name="_ENREF_100"/>
      <w:r w:rsidRPr="00BE2169">
        <w:t>(100)</w:t>
      </w:r>
      <w:r w:rsidRPr="00BE2169">
        <w:tab/>
        <w:t>Kawai, V.K.</w:t>
      </w:r>
      <w:r w:rsidRPr="00BE2169">
        <w:rPr>
          <w:i/>
        </w:rPr>
        <w:t xml:space="preserve"> et al.</w:t>
      </w:r>
      <w:r w:rsidRPr="00BE2169">
        <w:t xml:space="preserve"> Genotype and risk of major bleeding during warfarin treatment. </w:t>
      </w:r>
      <w:r w:rsidRPr="00BE2169">
        <w:rPr>
          <w:i/>
        </w:rPr>
        <w:t>Pharmacogenomics</w:t>
      </w:r>
      <w:r w:rsidRPr="00BE2169">
        <w:t xml:space="preserve">  </w:t>
      </w:r>
      <w:r w:rsidRPr="00BE2169">
        <w:rPr>
          <w:b/>
        </w:rPr>
        <w:t>15</w:t>
      </w:r>
      <w:r w:rsidRPr="00BE2169">
        <w:t>, 1973-83 (2014).</w:t>
      </w:r>
      <w:bookmarkEnd w:id="132"/>
    </w:p>
    <w:p w14:paraId="32A7B9FA" w14:textId="77777777" w:rsidR="00BE2169" w:rsidRPr="00BE2169" w:rsidRDefault="00BE2169" w:rsidP="00BE2169">
      <w:pPr>
        <w:pStyle w:val="EndNoteBibliography"/>
        <w:ind w:left="720" w:hanging="720"/>
      </w:pPr>
      <w:bookmarkStart w:id="133" w:name="_ENREF_101"/>
      <w:r w:rsidRPr="00BE2169">
        <w:t>(101)</w:t>
      </w:r>
      <w:r w:rsidRPr="00BE2169">
        <w:tab/>
        <w:t>Mega, J.L.</w:t>
      </w:r>
      <w:r w:rsidRPr="00BE2169">
        <w:rPr>
          <w:i/>
        </w:rPr>
        <w:t xml:space="preserve"> et al.</w:t>
      </w:r>
      <w:r w:rsidRPr="00BE2169">
        <w:t xml:space="preserve"> Genetics and the clinical response to warfarin and edoxaban: findings from the randomised, double-blind ENGAGE AF-TIMI 48 trial. </w:t>
      </w:r>
      <w:r w:rsidRPr="00BE2169">
        <w:rPr>
          <w:i/>
        </w:rPr>
        <w:t>Lancet</w:t>
      </w:r>
      <w:r w:rsidRPr="00BE2169">
        <w:t xml:space="preserve">  </w:t>
      </w:r>
      <w:r w:rsidRPr="00BE2169">
        <w:rPr>
          <w:b/>
        </w:rPr>
        <w:t>385</w:t>
      </w:r>
      <w:r w:rsidRPr="00BE2169">
        <w:t>, 2280-7 (2015).</w:t>
      </w:r>
      <w:bookmarkEnd w:id="133"/>
    </w:p>
    <w:p w14:paraId="601168DE" w14:textId="77777777" w:rsidR="00BE2169" w:rsidRPr="00BE2169" w:rsidRDefault="00BE2169" w:rsidP="00BE2169">
      <w:pPr>
        <w:pStyle w:val="EndNoteBibliography"/>
        <w:ind w:left="720" w:hanging="720"/>
      </w:pPr>
      <w:bookmarkStart w:id="134" w:name="_ENREF_102"/>
      <w:r w:rsidRPr="00BE2169">
        <w:t>(102)</w:t>
      </w:r>
      <w:r w:rsidRPr="00BE2169">
        <w:tab/>
        <w:t>Valentin, II</w:t>
      </w:r>
      <w:r w:rsidRPr="00BE2169">
        <w:rPr>
          <w:i/>
        </w:rPr>
        <w:t xml:space="preserve"> et al.</w:t>
      </w:r>
      <w:r w:rsidRPr="00BE2169">
        <w:t xml:space="preserve"> Pharmacogenetic association study of warfarin safety endpoints in Puerto Ricans. </w:t>
      </w:r>
      <w:r w:rsidRPr="00BE2169">
        <w:rPr>
          <w:i/>
        </w:rPr>
        <w:t>Puerto Rico health sciences journal</w:t>
      </w:r>
      <w:r w:rsidRPr="00BE2169">
        <w:t xml:space="preserve">  </w:t>
      </w:r>
      <w:r w:rsidRPr="00BE2169">
        <w:rPr>
          <w:b/>
        </w:rPr>
        <w:t>33</w:t>
      </w:r>
      <w:r w:rsidRPr="00BE2169">
        <w:t>, 97-104 (2014).</w:t>
      </w:r>
      <w:bookmarkEnd w:id="134"/>
    </w:p>
    <w:p w14:paraId="44ADC389" w14:textId="77777777" w:rsidR="00BE2169" w:rsidRPr="00BE2169" w:rsidRDefault="00BE2169" w:rsidP="00BE2169">
      <w:pPr>
        <w:pStyle w:val="EndNoteBibliography"/>
        <w:ind w:left="720" w:hanging="720"/>
      </w:pPr>
      <w:bookmarkStart w:id="135" w:name="_ENREF_103"/>
      <w:r w:rsidRPr="00BE2169">
        <w:t>(103)</w:t>
      </w:r>
      <w:r w:rsidRPr="00BE2169">
        <w:tab/>
        <w:t xml:space="preserve">Ogg, M.S., Brennan, P., Meade, T. &amp; Humphries, S.E. CYP2C9*3 allelic variant and bleeding complications. </w:t>
      </w:r>
      <w:r w:rsidRPr="00BE2169">
        <w:rPr>
          <w:i/>
        </w:rPr>
        <w:t>Lancet</w:t>
      </w:r>
      <w:r w:rsidRPr="00BE2169">
        <w:t xml:space="preserve">  </w:t>
      </w:r>
      <w:r w:rsidRPr="00BE2169">
        <w:rPr>
          <w:b/>
        </w:rPr>
        <w:t>354</w:t>
      </w:r>
      <w:r w:rsidRPr="00BE2169">
        <w:t>, 1124 (1999).</w:t>
      </w:r>
      <w:bookmarkEnd w:id="135"/>
    </w:p>
    <w:p w14:paraId="01FBD9E5" w14:textId="77777777" w:rsidR="00BE2169" w:rsidRPr="00BE2169" w:rsidRDefault="00BE2169" w:rsidP="00BE2169">
      <w:pPr>
        <w:pStyle w:val="EndNoteBibliography"/>
        <w:ind w:left="720" w:hanging="720"/>
      </w:pPr>
      <w:bookmarkStart w:id="136" w:name="_ENREF_104"/>
      <w:r w:rsidRPr="00BE2169">
        <w:t>(104)</w:t>
      </w:r>
      <w:r w:rsidRPr="00BE2169">
        <w:tab/>
        <w:t xml:space="preserve">Sanderson, S., Emery, J. &amp; Higgins, J. CYP2C9 gene variants, drug dose, and bleeding risk in warfarin-treated patients: a HuGEnet systematic review and meta-analysis. </w:t>
      </w:r>
      <w:r w:rsidRPr="00BE2169">
        <w:rPr>
          <w:i/>
        </w:rPr>
        <w:t>Genetics in medicine : official journal of the American College of Medical Genetics</w:t>
      </w:r>
      <w:r w:rsidRPr="00BE2169">
        <w:t xml:space="preserve">  </w:t>
      </w:r>
      <w:r w:rsidRPr="00BE2169">
        <w:rPr>
          <w:b/>
        </w:rPr>
        <w:t>7</w:t>
      </w:r>
      <w:r w:rsidRPr="00BE2169">
        <w:t>, 97-104 (2005).</w:t>
      </w:r>
      <w:bookmarkEnd w:id="136"/>
    </w:p>
    <w:p w14:paraId="5BD65A82" w14:textId="77777777" w:rsidR="00BE2169" w:rsidRPr="00BE2169" w:rsidRDefault="00BE2169" w:rsidP="00BE2169">
      <w:pPr>
        <w:pStyle w:val="EndNoteBibliography"/>
        <w:ind w:left="720" w:hanging="720"/>
      </w:pPr>
      <w:bookmarkStart w:id="137" w:name="_ENREF_105"/>
      <w:r w:rsidRPr="00BE2169">
        <w:t>(105)</w:t>
      </w:r>
      <w:r w:rsidRPr="00BE2169">
        <w:tab/>
        <w:t>Ngow, H.</w:t>
      </w:r>
      <w:r w:rsidRPr="00BE2169">
        <w:rPr>
          <w:i/>
        </w:rPr>
        <w:t xml:space="preserve"> et al.</w:t>
      </w:r>
      <w:r w:rsidRPr="00BE2169">
        <w:t xml:space="preserve"> Role of pharmacodiagnostic of CYP2C9 variants in the optimization of warfarin therapy in Malaysia: a 6-month follow-up study. </w:t>
      </w:r>
      <w:r w:rsidRPr="00BE2169">
        <w:rPr>
          <w:i/>
        </w:rPr>
        <w:t>Xenobiotica</w:t>
      </w:r>
      <w:r w:rsidRPr="00BE2169">
        <w:t xml:space="preserve">  </w:t>
      </w:r>
      <w:r w:rsidRPr="00BE2169">
        <w:rPr>
          <w:b/>
        </w:rPr>
        <w:t>38</w:t>
      </w:r>
      <w:r w:rsidRPr="00BE2169">
        <w:t>, 641-51 (2008).</w:t>
      </w:r>
      <w:bookmarkEnd w:id="137"/>
    </w:p>
    <w:p w14:paraId="2B1CB8CB" w14:textId="77777777" w:rsidR="00BE2169" w:rsidRPr="00BE2169" w:rsidRDefault="00BE2169" w:rsidP="00BE2169">
      <w:pPr>
        <w:pStyle w:val="EndNoteBibliography"/>
        <w:ind w:left="720" w:hanging="720"/>
      </w:pPr>
      <w:bookmarkStart w:id="138" w:name="_ENREF_106"/>
      <w:r w:rsidRPr="00BE2169">
        <w:t>(106)</w:t>
      </w:r>
      <w:r w:rsidRPr="00BE2169">
        <w:tab/>
        <w:t>Limdi, N.A.</w:t>
      </w:r>
      <w:r w:rsidRPr="00BE2169">
        <w:rPr>
          <w:i/>
        </w:rPr>
        <w:t xml:space="preserve"> et al.</w:t>
      </w:r>
      <w:r w:rsidRPr="00BE2169">
        <w:t xml:space="preserve"> Influence of CYP2C9 and VKORC1 1173C/T genotype on the risk of hemorrhagic complications in African-American and European-American patients on warfarin. </w:t>
      </w:r>
      <w:r w:rsidRPr="00BE2169">
        <w:rPr>
          <w:i/>
        </w:rPr>
        <w:t>Clin Pharmacol Ther</w:t>
      </w:r>
      <w:r w:rsidRPr="00BE2169">
        <w:t xml:space="preserve">  </w:t>
      </w:r>
      <w:r w:rsidRPr="00BE2169">
        <w:rPr>
          <w:b/>
        </w:rPr>
        <w:t>83</w:t>
      </w:r>
      <w:r w:rsidRPr="00BE2169">
        <w:t>, 312-21 (2008).</w:t>
      </w:r>
      <w:bookmarkEnd w:id="138"/>
    </w:p>
    <w:p w14:paraId="2CAB3568" w14:textId="77777777" w:rsidR="00BE2169" w:rsidRPr="00BE2169" w:rsidRDefault="00BE2169" w:rsidP="00BE2169">
      <w:pPr>
        <w:pStyle w:val="EndNoteBibliography"/>
        <w:ind w:left="720" w:hanging="720"/>
      </w:pPr>
      <w:bookmarkStart w:id="139" w:name="_ENREF_107"/>
      <w:r w:rsidRPr="00BE2169">
        <w:t>(107)</w:t>
      </w:r>
      <w:r w:rsidRPr="00BE2169">
        <w:tab/>
        <w:t>Tomek, A.</w:t>
      </w:r>
      <w:r w:rsidRPr="00BE2169">
        <w:rPr>
          <w:i/>
        </w:rPr>
        <w:t xml:space="preserve"> et al.</w:t>
      </w:r>
      <w:r w:rsidRPr="00BE2169">
        <w:t xml:space="preserve"> The bleeding risk during warfarin therapy is associated with the number of variant alleles of CYP2C9 and VKORC1 genes. </w:t>
      </w:r>
      <w:r w:rsidRPr="00BE2169">
        <w:rPr>
          <w:i/>
        </w:rPr>
        <w:t>Cardiology</w:t>
      </w:r>
      <w:r w:rsidRPr="00BE2169">
        <w:t xml:space="preserve">  </w:t>
      </w:r>
      <w:r w:rsidRPr="00BE2169">
        <w:rPr>
          <w:b/>
        </w:rPr>
        <w:t>125</w:t>
      </w:r>
      <w:r w:rsidRPr="00BE2169">
        <w:t>, 182-91 (2013).</w:t>
      </w:r>
      <w:bookmarkEnd w:id="139"/>
    </w:p>
    <w:p w14:paraId="09497E7E" w14:textId="77777777" w:rsidR="00BE2169" w:rsidRPr="00BE2169" w:rsidRDefault="00BE2169" w:rsidP="00BE2169">
      <w:pPr>
        <w:pStyle w:val="EndNoteBibliography"/>
        <w:ind w:left="720" w:hanging="720"/>
      </w:pPr>
      <w:bookmarkStart w:id="140" w:name="_ENREF_108"/>
      <w:r w:rsidRPr="00BE2169">
        <w:t>(108)</w:t>
      </w:r>
      <w:r w:rsidRPr="00BE2169">
        <w:tab/>
        <w:t xml:space="preserve">Ucar, M., Alagozlu, H., Sahin, S. &amp; Ozdemir, O. The relationship between CYP2C9 gene polymorphisms and upper gastrointestinal bleeding in patients who used warfarin. </w:t>
      </w:r>
      <w:r w:rsidRPr="00BE2169">
        <w:rPr>
          <w:i/>
        </w:rPr>
        <w:t>Medicinski glasnik : official publication of the Medical Association of Zenica-Doboj Canton, Bosnia and Herzegovina</w:t>
      </w:r>
      <w:r w:rsidRPr="00BE2169">
        <w:t xml:space="preserve">  </w:t>
      </w:r>
      <w:r w:rsidRPr="00BE2169">
        <w:rPr>
          <w:b/>
        </w:rPr>
        <w:t>10</w:t>
      </w:r>
      <w:r w:rsidRPr="00BE2169">
        <w:t>, 50-4 (2013).</w:t>
      </w:r>
      <w:bookmarkEnd w:id="140"/>
    </w:p>
    <w:p w14:paraId="742D4DFD" w14:textId="77777777" w:rsidR="00BE2169" w:rsidRPr="00BE2169" w:rsidRDefault="00BE2169" w:rsidP="00BE2169">
      <w:pPr>
        <w:pStyle w:val="EndNoteBibliography"/>
        <w:ind w:left="720" w:hanging="720"/>
      </w:pPr>
      <w:bookmarkStart w:id="141" w:name="_ENREF_109"/>
      <w:r w:rsidRPr="00BE2169">
        <w:t>(109)</w:t>
      </w:r>
      <w:r w:rsidRPr="00BE2169">
        <w:tab/>
        <w:t>Wadelius, M.</w:t>
      </w:r>
      <w:r w:rsidRPr="00BE2169">
        <w:rPr>
          <w:i/>
        </w:rPr>
        <w:t xml:space="preserve"> et al.</w:t>
      </w:r>
      <w:r w:rsidRPr="00BE2169">
        <w:t xml:space="preserve"> Warfarin sensitivity related to CYP2C9, CYP3A5, ABCB1 (MDR1) and other factors. </w:t>
      </w:r>
      <w:r w:rsidRPr="00BE2169">
        <w:rPr>
          <w:i/>
        </w:rPr>
        <w:t>Pharmacogenomics J</w:t>
      </w:r>
      <w:r w:rsidRPr="00BE2169">
        <w:t xml:space="preserve">  </w:t>
      </w:r>
      <w:r w:rsidRPr="00BE2169">
        <w:rPr>
          <w:b/>
        </w:rPr>
        <w:t>4</w:t>
      </w:r>
      <w:r w:rsidRPr="00BE2169">
        <w:t>, 40-8 (2004).</w:t>
      </w:r>
      <w:bookmarkEnd w:id="141"/>
    </w:p>
    <w:p w14:paraId="27E49F37" w14:textId="77777777" w:rsidR="00BE2169" w:rsidRPr="00BE2169" w:rsidRDefault="00BE2169" w:rsidP="00BE2169">
      <w:pPr>
        <w:pStyle w:val="EndNoteBibliography"/>
        <w:ind w:left="720" w:hanging="720"/>
      </w:pPr>
      <w:bookmarkStart w:id="142" w:name="_ENREF_110"/>
      <w:r w:rsidRPr="00BE2169">
        <w:t>(110)</w:t>
      </w:r>
      <w:r w:rsidRPr="00BE2169">
        <w:tab/>
        <w:t>Esmerian, M.O.</w:t>
      </w:r>
      <w:r w:rsidRPr="00BE2169">
        <w:rPr>
          <w:i/>
        </w:rPr>
        <w:t xml:space="preserve"> et al.</w:t>
      </w:r>
      <w:r w:rsidRPr="00BE2169">
        <w:t xml:space="preserve"> Influence of CYP2C9 and VKORC1 polymorphisms on warfarin and acenocoumarol in a sample of Lebanese people. </w:t>
      </w:r>
      <w:r w:rsidRPr="00BE2169">
        <w:rPr>
          <w:i/>
        </w:rPr>
        <w:t>Journal of clinical pharmacology</w:t>
      </w:r>
      <w:r w:rsidRPr="00BE2169">
        <w:t xml:space="preserve">  </w:t>
      </w:r>
      <w:r w:rsidRPr="00BE2169">
        <w:rPr>
          <w:b/>
        </w:rPr>
        <w:t>51</w:t>
      </w:r>
      <w:r w:rsidRPr="00BE2169">
        <w:t>, 1418-28 (2011).</w:t>
      </w:r>
      <w:bookmarkEnd w:id="142"/>
    </w:p>
    <w:p w14:paraId="212388BA" w14:textId="77777777" w:rsidR="00BE2169" w:rsidRPr="00BE2169" w:rsidRDefault="00BE2169" w:rsidP="00BE2169">
      <w:pPr>
        <w:pStyle w:val="EndNoteBibliography"/>
        <w:ind w:left="720" w:hanging="720"/>
      </w:pPr>
      <w:bookmarkStart w:id="143" w:name="_ENREF_111"/>
      <w:r w:rsidRPr="00BE2169">
        <w:t>(111)</w:t>
      </w:r>
      <w:r w:rsidRPr="00BE2169">
        <w:tab/>
        <w:t xml:space="preserve">An, S.H., Lee, K.E., Chang, B.C. &amp; Gwak, H.S. Association of gene polymorphisms with the risk of warfarin bleeding complications at therapeutic INR in patients with mechanical cardiac valves. </w:t>
      </w:r>
      <w:r w:rsidRPr="00BE2169">
        <w:rPr>
          <w:i/>
        </w:rPr>
        <w:t>Journal of clinical pharmacy and therapeutics</w:t>
      </w:r>
      <w:r w:rsidRPr="00BE2169">
        <w:t xml:space="preserve">  </w:t>
      </w:r>
      <w:r w:rsidRPr="00BE2169">
        <w:rPr>
          <w:b/>
        </w:rPr>
        <w:t>39</w:t>
      </w:r>
      <w:r w:rsidRPr="00BE2169">
        <w:t>, 314-8 (2014).</w:t>
      </w:r>
      <w:bookmarkEnd w:id="143"/>
    </w:p>
    <w:p w14:paraId="39643095" w14:textId="77777777" w:rsidR="00BE2169" w:rsidRPr="00BE2169" w:rsidRDefault="00BE2169" w:rsidP="00BE2169">
      <w:pPr>
        <w:pStyle w:val="EndNoteBibliography"/>
        <w:ind w:left="720" w:hanging="720"/>
      </w:pPr>
      <w:bookmarkStart w:id="144" w:name="_ENREF_112"/>
      <w:r w:rsidRPr="00BE2169">
        <w:t>(112)</w:t>
      </w:r>
      <w:r w:rsidRPr="00BE2169">
        <w:tab/>
        <w:t>Roth, J.A.</w:t>
      </w:r>
      <w:r w:rsidRPr="00BE2169">
        <w:rPr>
          <w:i/>
        </w:rPr>
        <w:t xml:space="preserve"> et al.</w:t>
      </w:r>
      <w:r w:rsidRPr="00BE2169">
        <w:t xml:space="preserve"> Genetic risk factors for major bleeding in patients treated with warfarin in a community setting. </w:t>
      </w:r>
      <w:r w:rsidRPr="00BE2169">
        <w:rPr>
          <w:i/>
        </w:rPr>
        <w:t>Clin Pharmacol Ther</w:t>
      </w:r>
      <w:r w:rsidRPr="00BE2169">
        <w:t xml:space="preserve">  </w:t>
      </w:r>
      <w:r w:rsidRPr="00BE2169">
        <w:rPr>
          <w:b/>
        </w:rPr>
        <w:t>95</w:t>
      </w:r>
      <w:r w:rsidRPr="00BE2169">
        <w:t>, 636-43 (2014).</w:t>
      </w:r>
      <w:bookmarkEnd w:id="144"/>
    </w:p>
    <w:p w14:paraId="6BA90074" w14:textId="77777777" w:rsidR="00BE2169" w:rsidRPr="00BE2169" w:rsidRDefault="00BE2169" w:rsidP="00BE2169">
      <w:pPr>
        <w:pStyle w:val="EndNoteBibliography"/>
        <w:ind w:left="720" w:hanging="720"/>
      </w:pPr>
      <w:bookmarkStart w:id="145" w:name="_ENREF_113"/>
      <w:r w:rsidRPr="00BE2169">
        <w:t>(113)</w:t>
      </w:r>
      <w:r w:rsidRPr="00BE2169">
        <w:tab/>
        <w:t xml:space="preserve">Lee, Y.M., Eggen, J., Soni, V., Drozda, K., Nutescu, E.A. &amp; Cavallari, L.H. Warfarin dose requirements in a patient with the CYP2C9*14 allele. </w:t>
      </w:r>
      <w:r w:rsidRPr="00BE2169">
        <w:rPr>
          <w:i/>
        </w:rPr>
        <w:t>Pharmacogenomics</w:t>
      </w:r>
      <w:r w:rsidRPr="00BE2169">
        <w:t xml:space="preserve">  </w:t>
      </w:r>
      <w:r w:rsidRPr="00BE2169">
        <w:rPr>
          <w:b/>
        </w:rPr>
        <w:t>15</w:t>
      </w:r>
      <w:r w:rsidRPr="00BE2169">
        <w:t>, 909-14 (2014).</w:t>
      </w:r>
      <w:bookmarkEnd w:id="145"/>
    </w:p>
    <w:p w14:paraId="3B77F274" w14:textId="77777777" w:rsidR="00BE2169" w:rsidRPr="00BE2169" w:rsidRDefault="00BE2169" w:rsidP="00BE2169">
      <w:pPr>
        <w:pStyle w:val="EndNoteBibliography"/>
        <w:ind w:left="720" w:hanging="720"/>
      </w:pPr>
      <w:bookmarkStart w:id="146" w:name="_ENREF_114"/>
      <w:r w:rsidRPr="00BE2169">
        <w:t>(114)</w:t>
      </w:r>
      <w:r w:rsidRPr="00BE2169">
        <w:tab/>
        <w:t>Perera, M.A.</w:t>
      </w:r>
      <w:r w:rsidRPr="00BE2169">
        <w:rPr>
          <w:i/>
        </w:rPr>
        <w:t xml:space="preserve"> et al.</w:t>
      </w:r>
      <w:r w:rsidRPr="00BE2169">
        <w:t xml:space="preserve"> The missing association: sequencing-based discovery of novel SNPs in VKORC1 and CYP2C9 that affect warfarin dose in African Americans. </w:t>
      </w:r>
      <w:r w:rsidRPr="00BE2169">
        <w:rPr>
          <w:i/>
        </w:rPr>
        <w:t>Clin Pharmacol Ther</w:t>
      </w:r>
      <w:r w:rsidRPr="00BE2169">
        <w:t xml:space="preserve">  </w:t>
      </w:r>
      <w:r w:rsidRPr="00BE2169">
        <w:rPr>
          <w:b/>
        </w:rPr>
        <w:t>89</w:t>
      </w:r>
      <w:r w:rsidRPr="00BE2169">
        <w:t>, 408-15 (2011).</w:t>
      </w:r>
      <w:bookmarkEnd w:id="146"/>
    </w:p>
    <w:p w14:paraId="06140D5C" w14:textId="77777777" w:rsidR="00BE2169" w:rsidRPr="00BE2169" w:rsidRDefault="00BE2169" w:rsidP="00BE2169">
      <w:pPr>
        <w:pStyle w:val="EndNoteBibliography"/>
        <w:ind w:left="720" w:hanging="720"/>
      </w:pPr>
      <w:bookmarkStart w:id="147" w:name="_ENREF_115"/>
      <w:r w:rsidRPr="00BE2169">
        <w:t>(115)</w:t>
      </w:r>
      <w:r w:rsidRPr="00BE2169">
        <w:tab/>
        <w:t>Hernandez, W.</w:t>
      </w:r>
      <w:r w:rsidRPr="00BE2169">
        <w:rPr>
          <w:i/>
        </w:rPr>
        <w:t xml:space="preserve"> et al.</w:t>
      </w:r>
      <w:r w:rsidRPr="00BE2169">
        <w:t xml:space="preserve"> Novel single nucleotide polymorphism in CYP2C9 is associated with changes in warfarin clearance and CYP2C9 expression levels in African Americans. </w:t>
      </w:r>
      <w:r w:rsidRPr="00BE2169">
        <w:rPr>
          <w:i/>
        </w:rPr>
        <w:t>Translational research : the journal of laboratory and clinical medicine</w:t>
      </w:r>
      <w:r w:rsidRPr="00BE2169">
        <w:t xml:space="preserve">  </w:t>
      </w:r>
      <w:r w:rsidRPr="00BE2169">
        <w:rPr>
          <w:b/>
        </w:rPr>
        <w:t>165</w:t>
      </w:r>
      <w:r w:rsidRPr="00BE2169">
        <w:t>, 651-7 (2015).</w:t>
      </w:r>
      <w:bookmarkEnd w:id="147"/>
    </w:p>
    <w:p w14:paraId="292BA31E" w14:textId="77777777" w:rsidR="00BE2169" w:rsidRPr="00BE2169" w:rsidRDefault="00BE2169" w:rsidP="00BE2169">
      <w:pPr>
        <w:pStyle w:val="EndNoteBibliography"/>
        <w:ind w:left="720" w:hanging="720"/>
      </w:pPr>
      <w:bookmarkStart w:id="148" w:name="_ENREF_116"/>
      <w:r w:rsidRPr="00BE2169">
        <w:t>(116)</w:t>
      </w:r>
      <w:r w:rsidRPr="00BE2169">
        <w:tab/>
        <w:t>Rieder, M.J.</w:t>
      </w:r>
      <w:r w:rsidRPr="00BE2169">
        <w:rPr>
          <w:i/>
        </w:rPr>
        <w:t xml:space="preserve"> et al.</w:t>
      </w:r>
      <w:r w:rsidRPr="00BE2169">
        <w:t xml:space="preserve"> Effect of VKORC1 haplotypes on transcriptional regulation and warfarin dose. </w:t>
      </w:r>
      <w:r w:rsidRPr="00BE2169">
        <w:rPr>
          <w:i/>
        </w:rPr>
        <w:t>N Engl J Med</w:t>
      </w:r>
      <w:r w:rsidRPr="00BE2169">
        <w:t xml:space="preserve">  </w:t>
      </w:r>
      <w:r w:rsidRPr="00BE2169">
        <w:rPr>
          <w:b/>
        </w:rPr>
        <w:t>352</w:t>
      </w:r>
      <w:r w:rsidRPr="00BE2169">
        <w:t>, 2285-93 (2005).</w:t>
      </w:r>
      <w:bookmarkEnd w:id="148"/>
    </w:p>
    <w:p w14:paraId="259F1EC5" w14:textId="77777777" w:rsidR="00BE2169" w:rsidRPr="00BE2169" w:rsidRDefault="00BE2169" w:rsidP="00BE2169">
      <w:pPr>
        <w:pStyle w:val="EndNoteBibliography"/>
        <w:ind w:left="720" w:hanging="720"/>
      </w:pPr>
      <w:bookmarkStart w:id="149" w:name="_ENREF_117"/>
      <w:r w:rsidRPr="00BE2169">
        <w:t>(117)</w:t>
      </w:r>
      <w:r w:rsidRPr="00BE2169">
        <w:tab/>
        <w:t>Yuan, H.Y.</w:t>
      </w:r>
      <w:r w:rsidRPr="00BE2169">
        <w:rPr>
          <w:i/>
        </w:rPr>
        <w:t xml:space="preserve"> et al.</w:t>
      </w:r>
      <w:r w:rsidRPr="00BE2169">
        <w:t xml:space="preserve"> A novel functional VKORC1 promoter polymorphism is associated with inter-individual and inter-ethnic differences in warfarin sensitivity. </w:t>
      </w:r>
      <w:r w:rsidRPr="00BE2169">
        <w:rPr>
          <w:i/>
        </w:rPr>
        <w:t>Human molecular genetics</w:t>
      </w:r>
      <w:r w:rsidRPr="00BE2169">
        <w:t xml:space="preserve">  </w:t>
      </w:r>
      <w:r w:rsidRPr="00BE2169">
        <w:rPr>
          <w:b/>
        </w:rPr>
        <w:t>14</w:t>
      </w:r>
      <w:r w:rsidRPr="00BE2169">
        <w:t>, 1745-51 (2005).</w:t>
      </w:r>
      <w:bookmarkEnd w:id="149"/>
    </w:p>
    <w:p w14:paraId="6B99BA0B" w14:textId="77777777" w:rsidR="00BE2169" w:rsidRPr="00BE2169" w:rsidRDefault="00BE2169" w:rsidP="00BE2169">
      <w:pPr>
        <w:pStyle w:val="EndNoteBibliography"/>
        <w:ind w:left="720" w:hanging="720"/>
      </w:pPr>
      <w:bookmarkStart w:id="150" w:name="_ENREF_118"/>
      <w:r w:rsidRPr="00BE2169">
        <w:t>(118)</w:t>
      </w:r>
      <w:r w:rsidRPr="00BE2169">
        <w:tab/>
        <w:t xml:space="preserve">Li, T., Chang, C.Y., Jin, D.Y., Lin, P.J., Khvorova, A. &amp; Stafford, D.W. Identification of the gene for vitamin K epoxide reductase. </w:t>
      </w:r>
      <w:r w:rsidRPr="00BE2169">
        <w:rPr>
          <w:i/>
        </w:rPr>
        <w:t>Nature</w:t>
      </w:r>
      <w:r w:rsidRPr="00BE2169">
        <w:t xml:space="preserve">  </w:t>
      </w:r>
      <w:r w:rsidRPr="00BE2169">
        <w:rPr>
          <w:b/>
        </w:rPr>
        <w:t>427</w:t>
      </w:r>
      <w:r w:rsidRPr="00BE2169">
        <w:t>, 541-4 (2004).</w:t>
      </w:r>
      <w:bookmarkEnd w:id="150"/>
    </w:p>
    <w:p w14:paraId="57612447" w14:textId="77777777" w:rsidR="00BE2169" w:rsidRPr="00BE2169" w:rsidRDefault="00BE2169" w:rsidP="00BE2169">
      <w:pPr>
        <w:pStyle w:val="EndNoteBibliography"/>
        <w:ind w:left="720" w:hanging="720"/>
      </w:pPr>
      <w:bookmarkStart w:id="151" w:name="_ENREF_119"/>
      <w:r w:rsidRPr="00BE2169">
        <w:t>(119)</w:t>
      </w:r>
      <w:r w:rsidRPr="00BE2169">
        <w:tab/>
        <w:t>Schelleman, H.</w:t>
      </w:r>
      <w:r w:rsidRPr="00BE2169">
        <w:rPr>
          <w:i/>
        </w:rPr>
        <w:t xml:space="preserve"> et al.</w:t>
      </w:r>
      <w:r w:rsidRPr="00BE2169">
        <w:t xml:space="preserve"> Warfarin response and vitamin K epoxide reductase complex 1 in African Americans and Caucasians. </w:t>
      </w:r>
      <w:r w:rsidRPr="00BE2169">
        <w:rPr>
          <w:i/>
        </w:rPr>
        <w:t>Clin Pharmacol Ther</w:t>
      </w:r>
      <w:r w:rsidRPr="00BE2169">
        <w:t xml:space="preserve">  </w:t>
      </w:r>
      <w:r w:rsidRPr="00BE2169">
        <w:rPr>
          <w:b/>
        </w:rPr>
        <w:t>81</w:t>
      </w:r>
      <w:r w:rsidRPr="00BE2169">
        <w:t>, 742-7 (2007).</w:t>
      </w:r>
      <w:bookmarkEnd w:id="151"/>
    </w:p>
    <w:p w14:paraId="6C8B84DE" w14:textId="77777777" w:rsidR="00BE2169" w:rsidRPr="00BE2169" w:rsidRDefault="00BE2169" w:rsidP="00BE2169">
      <w:pPr>
        <w:pStyle w:val="EndNoteBibliography"/>
        <w:ind w:left="720" w:hanging="720"/>
      </w:pPr>
      <w:bookmarkStart w:id="152" w:name="_ENREF_120"/>
      <w:r w:rsidRPr="00BE2169">
        <w:t>(120)</w:t>
      </w:r>
      <w:r w:rsidRPr="00BE2169">
        <w:tab/>
        <w:t>Cooper, G.M.</w:t>
      </w:r>
      <w:r w:rsidRPr="00BE2169">
        <w:rPr>
          <w:i/>
        </w:rPr>
        <w:t xml:space="preserve"> et al.</w:t>
      </w:r>
      <w:r w:rsidRPr="00BE2169">
        <w:t xml:space="preserve"> A genome-wide scan for common genetic variants with a large influence on warfarin maintenance dose. </w:t>
      </w:r>
      <w:r w:rsidRPr="00BE2169">
        <w:rPr>
          <w:i/>
        </w:rPr>
        <w:t>Blood</w:t>
      </w:r>
      <w:r w:rsidRPr="00BE2169">
        <w:t xml:space="preserve">  </w:t>
      </w:r>
      <w:r w:rsidRPr="00BE2169">
        <w:rPr>
          <w:b/>
        </w:rPr>
        <w:t>112</w:t>
      </w:r>
      <w:r w:rsidRPr="00BE2169">
        <w:t>, 1022-7 (2008).</w:t>
      </w:r>
      <w:bookmarkEnd w:id="152"/>
    </w:p>
    <w:p w14:paraId="182F39D6" w14:textId="77777777" w:rsidR="00BE2169" w:rsidRPr="00BE2169" w:rsidRDefault="00BE2169" w:rsidP="00BE2169">
      <w:pPr>
        <w:pStyle w:val="EndNoteBibliography"/>
        <w:ind w:left="720" w:hanging="720"/>
      </w:pPr>
      <w:bookmarkStart w:id="153" w:name="_ENREF_121"/>
      <w:r w:rsidRPr="00BE2169">
        <w:t>(121)</w:t>
      </w:r>
      <w:r w:rsidRPr="00BE2169">
        <w:tab/>
        <w:t>Limdi, N.A.</w:t>
      </w:r>
      <w:r w:rsidRPr="00BE2169">
        <w:rPr>
          <w:i/>
        </w:rPr>
        <w:t xml:space="preserve"> et al.</w:t>
      </w:r>
      <w:r w:rsidRPr="00BE2169">
        <w:t xml:space="preserve"> Warfarin pharmacogenetics: a single VKORC1 polymorphism is predictive of dose across 3 racial groups. </w:t>
      </w:r>
      <w:r w:rsidRPr="00BE2169">
        <w:rPr>
          <w:i/>
        </w:rPr>
        <w:t>Blood</w:t>
      </w:r>
      <w:r w:rsidRPr="00BE2169">
        <w:t xml:space="preserve">  </w:t>
      </w:r>
      <w:r w:rsidRPr="00BE2169">
        <w:rPr>
          <w:b/>
        </w:rPr>
        <w:t>115</w:t>
      </w:r>
      <w:r w:rsidRPr="00BE2169">
        <w:t>, 3827-34 (2010).</w:t>
      </w:r>
      <w:bookmarkEnd w:id="153"/>
    </w:p>
    <w:p w14:paraId="04FE1722" w14:textId="77777777" w:rsidR="00BE2169" w:rsidRPr="00BE2169" w:rsidRDefault="00BE2169" w:rsidP="00BE2169">
      <w:pPr>
        <w:pStyle w:val="EndNoteBibliography"/>
        <w:ind w:left="720" w:hanging="720"/>
      </w:pPr>
      <w:bookmarkStart w:id="154" w:name="_ENREF_122"/>
      <w:r w:rsidRPr="00BE2169">
        <w:t>(122)</w:t>
      </w:r>
      <w:r w:rsidRPr="00BE2169">
        <w:tab/>
        <w:t>Suriapranata, I.M.</w:t>
      </w:r>
      <w:r w:rsidRPr="00BE2169">
        <w:rPr>
          <w:i/>
        </w:rPr>
        <w:t xml:space="preserve"> et al.</w:t>
      </w:r>
      <w:r w:rsidRPr="00BE2169">
        <w:t xml:space="preserve"> Genetic factors associated with patient-specific warfarin dose in ethnic Indonesians. </w:t>
      </w:r>
      <w:r w:rsidRPr="00BE2169">
        <w:rPr>
          <w:i/>
        </w:rPr>
        <w:t>BMC medical genetics</w:t>
      </w:r>
      <w:r w:rsidRPr="00BE2169">
        <w:t xml:space="preserve">  </w:t>
      </w:r>
      <w:r w:rsidRPr="00BE2169">
        <w:rPr>
          <w:b/>
        </w:rPr>
        <w:t>12</w:t>
      </w:r>
      <w:r w:rsidRPr="00BE2169">
        <w:t>, 80 (2011).</w:t>
      </w:r>
      <w:bookmarkEnd w:id="154"/>
    </w:p>
    <w:p w14:paraId="6F4C9FE5" w14:textId="77777777" w:rsidR="00BE2169" w:rsidRPr="00BE2169" w:rsidRDefault="00BE2169" w:rsidP="00BE2169">
      <w:pPr>
        <w:pStyle w:val="EndNoteBibliography"/>
        <w:ind w:left="720" w:hanging="720"/>
      </w:pPr>
      <w:bookmarkStart w:id="155" w:name="_ENREF_123"/>
      <w:r w:rsidRPr="00BE2169">
        <w:t>(123)</w:t>
      </w:r>
      <w:r w:rsidRPr="00BE2169">
        <w:tab/>
        <w:t>Giansante, C.</w:t>
      </w:r>
      <w:r w:rsidRPr="00BE2169">
        <w:rPr>
          <w:i/>
        </w:rPr>
        <w:t xml:space="preserve"> et al.</w:t>
      </w:r>
      <w:r w:rsidRPr="00BE2169">
        <w:t xml:space="preserve"> Oral anticoagulation and VKORC1 polymorphism in patients with a mechanical heart prosthesis: a 6-year follow-up. </w:t>
      </w:r>
      <w:r w:rsidRPr="00BE2169">
        <w:rPr>
          <w:i/>
        </w:rPr>
        <w:t>Journal of thrombosis and thrombolysis</w:t>
      </w:r>
      <w:r w:rsidRPr="00BE2169">
        <w:t xml:space="preserve">  </w:t>
      </w:r>
      <w:r w:rsidRPr="00BE2169">
        <w:rPr>
          <w:b/>
        </w:rPr>
        <w:t>34</w:t>
      </w:r>
      <w:r w:rsidRPr="00BE2169">
        <w:t>, 506-12 (2012).</w:t>
      </w:r>
      <w:bookmarkEnd w:id="155"/>
    </w:p>
    <w:p w14:paraId="2D68D0EF" w14:textId="77777777" w:rsidR="00BE2169" w:rsidRPr="00BE2169" w:rsidRDefault="00BE2169" w:rsidP="00BE2169">
      <w:pPr>
        <w:pStyle w:val="EndNoteBibliography"/>
        <w:ind w:left="720" w:hanging="720"/>
      </w:pPr>
      <w:bookmarkStart w:id="156" w:name="_ENREF_124"/>
      <w:r w:rsidRPr="00BE2169">
        <w:t>(124)</w:t>
      </w:r>
      <w:r w:rsidRPr="00BE2169">
        <w:tab/>
        <w:t xml:space="preserve">Harrington, D.J., Underwood, S., Morse, C., Shearer, M.J., Tuddenham, E.G. &amp; Mumford, A.D. Pharmacodynamic resistance to warfarin associated with a Val66Met substitution in vitamin K epoxide reductase complex subunit 1. </w:t>
      </w:r>
      <w:r w:rsidRPr="00BE2169">
        <w:rPr>
          <w:i/>
        </w:rPr>
        <w:t>Thrombosis and haemostasis</w:t>
      </w:r>
      <w:r w:rsidRPr="00BE2169">
        <w:t xml:space="preserve">  </w:t>
      </w:r>
      <w:r w:rsidRPr="00BE2169">
        <w:rPr>
          <w:b/>
        </w:rPr>
        <w:t>93</w:t>
      </w:r>
      <w:r w:rsidRPr="00BE2169">
        <w:t>, 23-6 (2005).</w:t>
      </w:r>
      <w:bookmarkEnd w:id="156"/>
    </w:p>
    <w:p w14:paraId="32C40021" w14:textId="77777777" w:rsidR="00BE2169" w:rsidRPr="00BE2169" w:rsidRDefault="00BE2169" w:rsidP="00BE2169">
      <w:pPr>
        <w:pStyle w:val="EndNoteBibliography"/>
        <w:ind w:left="720" w:hanging="720"/>
      </w:pPr>
      <w:bookmarkStart w:id="157" w:name="_ENREF_125"/>
      <w:r w:rsidRPr="00BE2169">
        <w:t>(125)</w:t>
      </w:r>
      <w:r w:rsidRPr="00BE2169">
        <w:tab/>
        <w:t xml:space="preserve">Bodin, L., Horellou, M.H., Flaujac, C., Loriot, M.A. &amp; Samama, M.M. A vitamin K epoxide reductase complex subunit-1 (VKORC1) mutation in a patient with vitamin K antagonist resistance. </w:t>
      </w:r>
      <w:r w:rsidRPr="00BE2169">
        <w:rPr>
          <w:i/>
        </w:rPr>
        <w:t>J Thromb Haemost</w:t>
      </w:r>
      <w:r w:rsidRPr="00BE2169">
        <w:t xml:space="preserve">  </w:t>
      </w:r>
      <w:r w:rsidRPr="00BE2169">
        <w:rPr>
          <w:b/>
        </w:rPr>
        <w:t>3</w:t>
      </w:r>
      <w:r w:rsidRPr="00BE2169">
        <w:t>, 1533-5 (2005).</w:t>
      </w:r>
      <w:bookmarkEnd w:id="157"/>
    </w:p>
    <w:p w14:paraId="64789811" w14:textId="77777777" w:rsidR="00BE2169" w:rsidRPr="00BE2169" w:rsidRDefault="00BE2169" w:rsidP="00BE2169">
      <w:pPr>
        <w:pStyle w:val="EndNoteBibliography"/>
        <w:ind w:left="720" w:hanging="720"/>
      </w:pPr>
      <w:bookmarkStart w:id="158" w:name="_ENREF_126"/>
      <w:r w:rsidRPr="00BE2169">
        <w:t>(126)</w:t>
      </w:r>
      <w:r w:rsidRPr="00BE2169">
        <w:tab/>
        <w:t>Harrington, D.J.</w:t>
      </w:r>
      <w:r w:rsidRPr="00BE2169">
        <w:rPr>
          <w:i/>
        </w:rPr>
        <w:t xml:space="preserve"> et al.</w:t>
      </w:r>
      <w:r w:rsidRPr="00BE2169">
        <w:t xml:space="preserve"> Pharmacodynamic resistance to warfarin is associated with nucleotide substitutions in VKORC1. </w:t>
      </w:r>
      <w:r w:rsidRPr="00BE2169">
        <w:rPr>
          <w:i/>
        </w:rPr>
        <w:t>J Thromb Haemost</w:t>
      </w:r>
      <w:r w:rsidRPr="00BE2169">
        <w:t xml:space="preserve">  </w:t>
      </w:r>
      <w:r w:rsidRPr="00BE2169">
        <w:rPr>
          <w:b/>
        </w:rPr>
        <w:t>6</w:t>
      </w:r>
      <w:r w:rsidRPr="00BE2169">
        <w:t>, 1663-70 (2008).</w:t>
      </w:r>
      <w:bookmarkEnd w:id="158"/>
    </w:p>
    <w:p w14:paraId="251A41B9" w14:textId="77777777" w:rsidR="00BE2169" w:rsidRPr="00BE2169" w:rsidRDefault="00BE2169" w:rsidP="00BE2169">
      <w:pPr>
        <w:pStyle w:val="EndNoteBibliography"/>
        <w:ind w:left="720" w:hanging="720"/>
      </w:pPr>
      <w:bookmarkStart w:id="159" w:name="_ENREF_127"/>
      <w:r w:rsidRPr="00BE2169">
        <w:t>(127)</w:t>
      </w:r>
      <w:r w:rsidRPr="00BE2169">
        <w:tab/>
        <w:t xml:space="preserve">Scott, S.A., Edelmann, L., Kornreich, R. &amp; Desnick, R.J. Warfarin pharmacogenetics: CYP2C9 and VKORC1 genotypes predict different sensitivity and resistance frequencies in the Ashkenazi and Sephardi Jewish populations. </w:t>
      </w:r>
      <w:r w:rsidRPr="00BE2169">
        <w:rPr>
          <w:i/>
        </w:rPr>
        <w:t>American journal of human genetics</w:t>
      </w:r>
      <w:r w:rsidRPr="00BE2169">
        <w:t xml:space="preserve">  </w:t>
      </w:r>
      <w:r w:rsidRPr="00BE2169">
        <w:rPr>
          <w:b/>
        </w:rPr>
        <w:t>82</w:t>
      </w:r>
      <w:r w:rsidRPr="00BE2169">
        <w:t>, 495-500 (2008).</w:t>
      </w:r>
      <w:bookmarkEnd w:id="159"/>
    </w:p>
    <w:p w14:paraId="7CA1D2DC" w14:textId="77777777" w:rsidR="00BE2169" w:rsidRPr="00BE2169" w:rsidRDefault="00BE2169" w:rsidP="00BE2169">
      <w:pPr>
        <w:pStyle w:val="EndNoteBibliography"/>
        <w:ind w:left="720" w:hanging="720"/>
      </w:pPr>
      <w:bookmarkStart w:id="160" w:name="_ENREF_128"/>
      <w:r w:rsidRPr="00BE2169">
        <w:t>(128)</w:t>
      </w:r>
      <w:r w:rsidRPr="00BE2169">
        <w:tab/>
        <w:t>Kurnik, D.</w:t>
      </w:r>
      <w:r w:rsidRPr="00BE2169">
        <w:rPr>
          <w:i/>
        </w:rPr>
        <w:t xml:space="preserve"> et al.</w:t>
      </w:r>
      <w:r w:rsidRPr="00BE2169">
        <w:t xml:space="preserve"> Effect of the VKORC1 D36Y variant on warfarin dose requirement and pharmacogenetic dose prediction. </w:t>
      </w:r>
      <w:r w:rsidRPr="00BE2169">
        <w:rPr>
          <w:i/>
        </w:rPr>
        <w:t>Thrombosis and haemostasis</w:t>
      </w:r>
      <w:r w:rsidRPr="00BE2169">
        <w:t xml:space="preserve">  </w:t>
      </w:r>
      <w:r w:rsidRPr="00BE2169">
        <w:rPr>
          <w:b/>
        </w:rPr>
        <w:t>108</w:t>
      </w:r>
      <w:r w:rsidRPr="00BE2169">
        <w:t>, 781-8 (2012).</w:t>
      </w:r>
      <w:bookmarkEnd w:id="160"/>
    </w:p>
    <w:p w14:paraId="19A6C714" w14:textId="77777777" w:rsidR="00BE2169" w:rsidRPr="00BE2169" w:rsidRDefault="00BE2169" w:rsidP="00BE2169">
      <w:pPr>
        <w:pStyle w:val="EndNoteBibliography"/>
        <w:ind w:left="720" w:hanging="720"/>
      </w:pPr>
      <w:bookmarkStart w:id="161" w:name="_ENREF_129"/>
      <w:r w:rsidRPr="00BE2169">
        <w:t>(129)</w:t>
      </w:r>
      <w:r w:rsidRPr="00BE2169">
        <w:tab/>
        <w:t xml:space="preserve">Stec, D.E., Roman, R.J., Flasch, A. &amp; Rieder, M.J. Functional polymorphism in human CYP4F2 decreases 20-HETE production. </w:t>
      </w:r>
      <w:r w:rsidRPr="00BE2169">
        <w:rPr>
          <w:i/>
        </w:rPr>
        <w:t>Physiol Genomics</w:t>
      </w:r>
      <w:r w:rsidRPr="00BE2169">
        <w:t xml:space="preserve">  </w:t>
      </w:r>
      <w:r w:rsidRPr="00BE2169">
        <w:rPr>
          <w:b/>
        </w:rPr>
        <w:t>30</w:t>
      </w:r>
      <w:r w:rsidRPr="00BE2169">
        <w:t>, 74-81 (2007).</w:t>
      </w:r>
      <w:bookmarkEnd w:id="161"/>
    </w:p>
    <w:p w14:paraId="04B59637" w14:textId="77777777" w:rsidR="00BE2169" w:rsidRPr="00BE2169" w:rsidRDefault="00BE2169" w:rsidP="00BE2169">
      <w:pPr>
        <w:pStyle w:val="EndNoteBibliography"/>
        <w:ind w:left="720" w:hanging="720"/>
      </w:pPr>
      <w:bookmarkStart w:id="162" w:name="_ENREF_130"/>
      <w:r w:rsidRPr="00BE2169">
        <w:t>(130)</w:t>
      </w:r>
      <w:r w:rsidRPr="00BE2169">
        <w:tab/>
        <w:t>Caldwell, M.D.</w:t>
      </w:r>
      <w:r w:rsidRPr="00BE2169">
        <w:rPr>
          <w:i/>
        </w:rPr>
        <w:t xml:space="preserve"> et al.</w:t>
      </w:r>
      <w:r w:rsidRPr="00BE2169">
        <w:t xml:space="preserve"> CYP4F2 genetic variant alters required warfarin dose. </w:t>
      </w:r>
      <w:r w:rsidRPr="00BE2169">
        <w:rPr>
          <w:i/>
        </w:rPr>
        <w:t>Blood</w:t>
      </w:r>
      <w:r w:rsidRPr="00BE2169">
        <w:t xml:space="preserve">  </w:t>
      </w:r>
      <w:r w:rsidRPr="00BE2169">
        <w:rPr>
          <w:b/>
        </w:rPr>
        <w:t>111</w:t>
      </w:r>
      <w:r w:rsidRPr="00BE2169">
        <w:t>, 4106-12 (2008).</w:t>
      </w:r>
      <w:bookmarkEnd w:id="162"/>
    </w:p>
    <w:p w14:paraId="7299B8F1" w14:textId="77777777" w:rsidR="00BE2169" w:rsidRPr="00BE2169" w:rsidRDefault="00BE2169" w:rsidP="00BE2169">
      <w:pPr>
        <w:pStyle w:val="EndNoteBibliography"/>
        <w:ind w:left="720" w:hanging="720"/>
      </w:pPr>
      <w:bookmarkStart w:id="163" w:name="_ENREF_131"/>
      <w:r w:rsidRPr="00BE2169">
        <w:t>(131)</w:t>
      </w:r>
      <w:r w:rsidRPr="00BE2169">
        <w:tab/>
        <w:t xml:space="preserve">McDonald, M.G., Rieder, M.J., Nakano, M., Hsia, C.K. &amp; Rettie, A.E. CYP4F2 is a vitamin K1 oxidase: An explanation for altered warfarin dose in carriers of the V433M variant. </w:t>
      </w:r>
      <w:r w:rsidRPr="00BE2169">
        <w:rPr>
          <w:i/>
        </w:rPr>
        <w:t>Molecular pharmacology</w:t>
      </w:r>
      <w:r w:rsidRPr="00BE2169">
        <w:t xml:space="preserve">  </w:t>
      </w:r>
      <w:r w:rsidRPr="00BE2169">
        <w:rPr>
          <w:b/>
        </w:rPr>
        <w:t>75</w:t>
      </w:r>
      <w:r w:rsidRPr="00BE2169">
        <w:t>, 1337-46 (2009).</w:t>
      </w:r>
      <w:bookmarkEnd w:id="163"/>
    </w:p>
    <w:p w14:paraId="1A296234" w14:textId="77777777" w:rsidR="00BE2169" w:rsidRPr="00BE2169" w:rsidRDefault="00BE2169" w:rsidP="00BE2169">
      <w:pPr>
        <w:pStyle w:val="EndNoteBibliography"/>
        <w:ind w:left="720" w:hanging="720"/>
      </w:pPr>
      <w:bookmarkStart w:id="164" w:name="_ENREF_132"/>
      <w:r w:rsidRPr="00BE2169">
        <w:t>(132)</w:t>
      </w:r>
      <w:r w:rsidRPr="00BE2169">
        <w:tab/>
        <w:t xml:space="preserve">Singh, O., Sandanaraj, E., Subramanian, K., Lee, L.H. &amp; Chowbay, B. The influence of CYP4F2 rs2108622 (V433M) on warfarin dose requirement in Asian patients. </w:t>
      </w:r>
      <w:r w:rsidRPr="00BE2169">
        <w:rPr>
          <w:i/>
        </w:rPr>
        <w:t>Drug Metab Pharmacokinet</w:t>
      </w:r>
      <w:r w:rsidRPr="00BE2169">
        <w:t>,  (2010).</w:t>
      </w:r>
      <w:bookmarkEnd w:id="164"/>
    </w:p>
    <w:p w14:paraId="4DFAABE7" w14:textId="77777777" w:rsidR="00BE2169" w:rsidRPr="00BE2169" w:rsidRDefault="00BE2169" w:rsidP="00BE2169">
      <w:pPr>
        <w:pStyle w:val="EndNoteBibliography"/>
        <w:ind w:left="720" w:hanging="720"/>
      </w:pPr>
      <w:bookmarkStart w:id="165" w:name="_ENREF_133"/>
      <w:r w:rsidRPr="00BE2169">
        <w:t>(133)</w:t>
      </w:r>
      <w:r w:rsidRPr="00BE2169">
        <w:tab/>
        <w:t>Cen, H.J.</w:t>
      </w:r>
      <w:r w:rsidRPr="00BE2169">
        <w:rPr>
          <w:i/>
        </w:rPr>
        <w:t xml:space="preserve"> et al.</w:t>
      </w:r>
      <w:r w:rsidRPr="00BE2169">
        <w:t xml:space="preserve"> CYP4F2 rs2108622: a minor significant genetic factor of warfarin dose in Han Chinese patients with mechanical heart valve replacement. </w:t>
      </w:r>
      <w:r w:rsidRPr="00BE2169">
        <w:rPr>
          <w:i/>
        </w:rPr>
        <w:t>Br J Clin Pharmacol</w:t>
      </w:r>
      <w:r w:rsidRPr="00BE2169">
        <w:t xml:space="preserve">  </w:t>
      </w:r>
      <w:r w:rsidRPr="00BE2169">
        <w:rPr>
          <w:b/>
        </w:rPr>
        <w:t>70</w:t>
      </w:r>
      <w:r w:rsidRPr="00BE2169">
        <w:t>, 234-40 (2010).</w:t>
      </w:r>
      <w:bookmarkEnd w:id="165"/>
    </w:p>
    <w:p w14:paraId="11963441" w14:textId="77777777" w:rsidR="00BE2169" w:rsidRPr="00BE2169" w:rsidRDefault="00BE2169" w:rsidP="00BE2169">
      <w:pPr>
        <w:pStyle w:val="EndNoteBibliography"/>
        <w:ind w:left="720" w:hanging="720"/>
      </w:pPr>
      <w:bookmarkStart w:id="166" w:name="_ENREF_134"/>
      <w:r w:rsidRPr="00BE2169">
        <w:t>(134)</w:t>
      </w:r>
      <w:r w:rsidRPr="00BE2169">
        <w:tab/>
        <w:t>Sagreiya, H.</w:t>
      </w:r>
      <w:r w:rsidRPr="00BE2169">
        <w:rPr>
          <w:i/>
        </w:rPr>
        <w:t xml:space="preserve"> et al.</w:t>
      </w:r>
      <w:r w:rsidRPr="00BE2169">
        <w:t xml:space="preserve"> Extending and evaluating a warfarin dosing algorithm that includes CYP4F2 and pooled rare variants of CYP2C9. </w:t>
      </w:r>
      <w:r w:rsidRPr="00BE2169">
        <w:rPr>
          <w:i/>
        </w:rPr>
        <w:t>Pharmacogenet Genomics</w:t>
      </w:r>
      <w:r w:rsidRPr="00BE2169">
        <w:t xml:space="preserve">  </w:t>
      </w:r>
      <w:r w:rsidRPr="00BE2169">
        <w:rPr>
          <w:b/>
        </w:rPr>
        <w:t>20</w:t>
      </w:r>
      <w:r w:rsidRPr="00BE2169">
        <w:t>, 407-13 (2010).</w:t>
      </w:r>
      <w:bookmarkEnd w:id="166"/>
    </w:p>
    <w:p w14:paraId="3492F521" w14:textId="77777777" w:rsidR="00BE2169" w:rsidRPr="00BE2169" w:rsidRDefault="00BE2169" w:rsidP="00BE2169">
      <w:pPr>
        <w:pStyle w:val="EndNoteBibliography"/>
        <w:ind w:left="720" w:hanging="720"/>
      </w:pPr>
      <w:bookmarkStart w:id="167" w:name="_ENREF_135"/>
      <w:r w:rsidRPr="00BE2169">
        <w:t>(135)</w:t>
      </w:r>
      <w:r w:rsidRPr="00BE2169">
        <w:tab/>
        <w:t>Wells, P.S.</w:t>
      </w:r>
      <w:r w:rsidRPr="00BE2169">
        <w:rPr>
          <w:i/>
        </w:rPr>
        <w:t xml:space="preserve"> et al.</w:t>
      </w:r>
      <w:r w:rsidRPr="00BE2169">
        <w:t xml:space="preserve"> A regression model to predict warfarin dose from clinical variables and polymorphisms in CYP2C9, CYP4F2, and VKORC1: Derivation in a sample with predominantly a history of venous thromboembolism. </w:t>
      </w:r>
      <w:r w:rsidRPr="00BE2169">
        <w:rPr>
          <w:i/>
        </w:rPr>
        <w:t>Thromb Res</w:t>
      </w:r>
      <w:r w:rsidRPr="00BE2169">
        <w:t xml:space="preserve">  </w:t>
      </w:r>
      <w:r w:rsidRPr="00BE2169">
        <w:rPr>
          <w:b/>
        </w:rPr>
        <w:t>125</w:t>
      </w:r>
      <w:r w:rsidRPr="00BE2169">
        <w:t>, e259-64 (2010).</w:t>
      </w:r>
      <w:bookmarkEnd w:id="167"/>
    </w:p>
    <w:p w14:paraId="260B928F" w14:textId="77777777" w:rsidR="00BE2169" w:rsidRPr="00BE2169" w:rsidRDefault="00BE2169" w:rsidP="00BE2169">
      <w:pPr>
        <w:pStyle w:val="EndNoteBibliography"/>
        <w:ind w:left="720" w:hanging="720"/>
      </w:pPr>
      <w:bookmarkStart w:id="168" w:name="_ENREF_136"/>
      <w:r w:rsidRPr="00BE2169">
        <w:t>(136)</w:t>
      </w:r>
      <w:r w:rsidRPr="00BE2169">
        <w:tab/>
        <w:t xml:space="preserve">Perini, J.A., Struchiner, C.J., Silva-Assuncao, E. &amp; Suarez-Kurtz, G. Impact of CYP4F2 rs2108622 on the stable warfarin dose in an admixed patient cohort. </w:t>
      </w:r>
      <w:r w:rsidRPr="00BE2169">
        <w:rPr>
          <w:i/>
        </w:rPr>
        <w:t>Clin Pharmacol Ther</w:t>
      </w:r>
      <w:r w:rsidRPr="00BE2169">
        <w:t xml:space="preserve">  </w:t>
      </w:r>
      <w:r w:rsidRPr="00BE2169">
        <w:rPr>
          <w:b/>
        </w:rPr>
        <w:t>87</w:t>
      </w:r>
      <w:r w:rsidRPr="00BE2169">
        <w:t>, 417-20 (2010).</w:t>
      </w:r>
      <w:bookmarkEnd w:id="168"/>
    </w:p>
    <w:p w14:paraId="4BF7AB25" w14:textId="77777777" w:rsidR="00BE2169" w:rsidRPr="00BE2169" w:rsidRDefault="00BE2169" w:rsidP="00BE2169">
      <w:pPr>
        <w:pStyle w:val="EndNoteBibliography"/>
        <w:ind w:left="720" w:hanging="720"/>
      </w:pPr>
      <w:bookmarkStart w:id="169" w:name="_ENREF_137"/>
      <w:r w:rsidRPr="00BE2169">
        <w:t>(137)</w:t>
      </w:r>
      <w:r w:rsidRPr="00BE2169">
        <w:tab/>
        <w:t>Lubitz, S.A.</w:t>
      </w:r>
      <w:r w:rsidRPr="00BE2169">
        <w:rPr>
          <w:i/>
        </w:rPr>
        <w:t xml:space="preserve"> et al.</w:t>
      </w:r>
      <w:r w:rsidRPr="00BE2169">
        <w:t xml:space="preserve"> Comparative performance of gene-based warfarin dosing algorithms in a multiethnic population. </w:t>
      </w:r>
      <w:r w:rsidRPr="00BE2169">
        <w:rPr>
          <w:i/>
        </w:rPr>
        <w:t>J Thromb Haemost</w:t>
      </w:r>
      <w:r w:rsidRPr="00BE2169">
        <w:t xml:space="preserve">  </w:t>
      </w:r>
      <w:r w:rsidRPr="00BE2169">
        <w:rPr>
          <w:b/>
        </w:rPr>
        <w:t>8</w:t>
      </w:r>
      <w:r w:rsidRPr="00BE2169">
        <w:t>, 1018-26 (2010).</w:t>
      </w:r>
      <w:bookmarkEnd w:id="169"/>
    </w:p>
    <w:p w14:paraId="758013DE" w14:textId="77777777" w:rsidR="00BE2169" w:rsidRPr="00BE2169" w:rsidRDefault="00BE2169" w:rsidP="00BE2169">
      <w:pPr>
        <w:pStyle w:val="EndNoteBibliography"/>
        <w:ind w:left="720" w:hanging="720"/>
      </w:pPr>
      <w:bookmarkStart w:id="170" w:name="_ENREF_138"/>
      <w:r w:rsidRPr="00BE2169">
        <w:t>(138)</w:t>
      </w:r>
      <w:r w:rsidRPr="00BE2169">
        <w:tab/>
        <w:t>Kringen, M.K.</w:t>
      </w:r>
      <w:r w:rsidRPr="00BE2169">
        <w:rPr>
          <w:i/>
        </w:rPr>
        <w:t xml:space="preserve"> et al.</w:t>
      </w:r>
      <w:r w:rsidRPr="00BE2169">
        <w:t xml:space="preserve"> Genetic variation of VKORC1 and CYP4F2 genes related to warfarin maintenance dose in patients with myocardial infarction. </w:t>
      </w:r>
      <w:r w:rsidRPr="00BE2169">
        <w:rPr>
          <w:i/>
        </w:rPr>
        <w:t>J Biomed Biotechnol</w:t>
      </w:r>
      <w:r w:rsidRPr="00BE2169">
        <w:t xml:space="preserve">  </w:t>
      </w:r>
      <w:r w:rsidRPr="00BE2169">
        <w:rPr>
          <w:b/>
        </w:rPr>
        <w:t>2011</w:t>
      </w:r>
      <w:r w:rsidRPr="00BE2169">
        <w:t>, 739751 (2011).</w:t>
      </w:r>
      <w:bookmarkEnd w:id="170"/>
    </w:p>
    <w:p w14:paraId="473842F1" w14:textId="77777777" w:rsidR="00BE2169" w:rsidRPr="00BE2169" w:rsidRDefault="00BE2169" w:rsidP="00BE2169">
      <w:pPr>
        <w:pStyle w:val="EndNoteBibliography"/>
        <w:ind w:left="720" w:hanging="720"/>
      </w:pPr>
      <w:bookmarkStart w:id="171" w:name="_ENREF_139"/>
      <w:r w:rsidRPr="00BE2169">
        <w:t>(139)</w:t>
      </w:r>
      <w:r w:rsidRPr="00BE2169">
        <w:tab/>
        <w:t xml:space="preserve">Bress, A., Patel, S.R., Perera, M.A., Campbell, R.T., Kittles, R.A. &amp; Cavallari, L.H. Effect of NQO1 and CYP4F2 genotypes on warfarin dose requirements in Hispanic-Americans and African-Americans. </w:t>
      </w:r>
      <w:r w:rsidRPr="00BE2169">
        <w:rPr>
          <w:i/>
        </w:rPr>
        <w:t>Pharmacogenomics</w:t>
      </w:r>
      <w:r w:rsidRPr="00BE2169">
        <w:t xml:space="preserve">  </w:t>
      </w:r>
      <w:r w:rsidRPr="00BE2169">
        <w:rPr>
          <w:b/>
        </w:rPr>
        <w:t>13</w:t>
      </w:r>
      <w:r w:rsidRPr="00BE2169">
        <w:t>, 1925-35 (2012).</w:t>
      </w:r>
      <w:bookmarkEnd w:id="171"/>
    </w:p>
    <w:p w14:paraId="74528587" w14:textId="77777777" w:rsidR="00BE2169" w:rsidRPr="00BE2169" w:rsidRDefault="00BE2169" w:rsidP="00BE2169">
      <w:pPr>
        <w:pStyle w:val="EndNoteBibliography"/>
        <w:ind w:left="720" w:hanging="720"/>
      </w:pPr>
      <w:bookmarkStart w:id="172" w:name="_ENREF_140"/>
      <w:r w:rsidRPr="00BE2169">
        <w:t>(140)</w:t>
      </w:r>
      <w:r w:rsidRPr="00BE2169">
        <w:tab/>
        <w:t>Nakamura, K.</w:t>
      </w:r>
      <w:r w:rsidRPr="00BE2169">
        <w:rPr>
          <w:i/>
        </w:rPr>
        <w:t xml:space="preserve"> et al.</w:t>
      </w:r>
      <w:r w:rsidRPr="00BE2169">
        <w:t xml:space="preserve"> CYP4F2 gene polymorphism as a contributor to warfarin maintenance dose in Japanese subjects. </w:t>
      </w:r>
      <w:r w:rsidRPr="00BE2169">
        <w:rPr>
          <w:i/>
        </w:rPr>
        <w:t>Journal of clinical pharmacy and therapeutics</w:t>
      </w:r>
      <w:r w:rsidRPr="00BE2169">
        <w:t xml:space="preserve">  </w:t>
      </w:r>
      <w:r w:rsidRPr="00BE2169">
        <w:rPr>
          <w:b/>
        </w:rPr>
        <w:t>37</w:t>
      </w:r>
      <w:r w:rsidRPr="00BE2169">
        <w:t>, 481-5 (2012).</w:t>
      </w:r>
      <w:bookmarkEnd w:id="172"/>
    </w:p>
    <w:p w14:paraId="6D332476" w14:textId="77777777" w:rsidR="00BE2169" w:rsidRPr="00BE2169" w:rsidRDefault="00BE2169" w:rsidP="00BE2169">
      <w:pPr>
        <w:pStyle w:val="EndNoteBibliography"/>
        <w:ind w:left="720" w:hanging="720"/>
      </w:pPr>
      <w:bookmarkStart w:id="173" w:name="_ENREF_141"/>
      <w:r w:rsidRPr="00BE2169">
        <w:t>(141)</w:t>
      </w:r>
      <w:r w:rsidRPr="00BE2169">
        <w:tab/>
        <w:t xml:space="preserve">Liang, R., Wang, C., Zhao, H., Huang, J., Hu, D. &amp; Sun, Y. Influence of CYP4F2 genotype on warfarin dose requirement-a systematic review and meta-analysis. </w:t>
      </w:r>
      <w:r w:rsidRPr="00BE2169">
        <w:rPr>
          <w:i/>
        </w:rPr>
        <w:t>Thromb Res</w:t>
      </w:r>
      <w:r w:rsidRPr="00BE2169">
        <w:t xml:space="preserve">  </w:t>
      </w:r>
      <w:r w:rsidRPr="00BE2169">
        <w:rPr>
          <w:b/>
        </w:rPr>
        <w:t>130</w:t>
      </w:r>
      <w:r w:rsidRPr="00BE2169">
        <w:t>, 38-44 (2012).</w:t>
      </w:r>
      <w:bookmarkEnd w:id="173"/>
    </w:p>
    <w:p w14:paraId="4E2BAF15" w14:textId="77777777" w:rsidR="00BE2169" w:rsidRPr="00BE2169" w:rsidRDefault="00BE2169" w:rsidP="00BE2169">
      <w:pPr>
        <w:pStyle w:val="EndNoteBibliography"/>
        <w:ind w:left="720" w:hanging="720"/>
      </w:pPr>
      <w:bookmarkStart w:id="174" w:name="_ENREF_142"/>
      <w:r w:rsidRPr="00BE2169">
        <w:t>(142)</w:t>
      </w:r>
      <w:r w:rsidRPr="00BE2169">
        <w:tab/>
        <w:t xml:space="preserve">Rusdiana, T., Araki, T., Nakamura, T., Subarnas, A. &amp; Yamamoto, K. Responsiveness to low-dose warfarin associated with genetic variants of VKORC1, CYP2C9, CYP2C19, and CYP4F2 in an Indonesian population. </w:t>
      </w:r>
      <w:r w:rsidRPr="00BE2169">
        <w:rPr>
          <w:i/>
        </w:rPr>
        <w:t>Eur J Clin Pharmacol</w:t>
      </w:r>
      <w:r w:rsidRPr="00BE2169">
        <w:t xml:space="preserve">  </w:t>
      </w:r>
      <w:r w:rsidRPr="00BE2169">
        <w:rPr>
          <w:b/>
        </w:rPr>
        <w:t>69</w:t>
      </w:r>
      <w:r w:rsidRPr="00BE2169">
        <w:t>, 395-405 (2013).</w:t>
      </w:r>
      <w:bookmarkEnd w:id="174"/>
    </w:p>
    <w:p w14:paraId="72D07450" w14:textId="77777777" w:rsidR="00BE2169" w:rsidRPr="00BE2169" w:rsidRDefault="00BE2169" w:rsidP="00BE2169">
      <w:pPr>
        <w:pStyle w:val="EndNoteBibliography"/>
        <w:ind w:left="720" w:hanging="720"/>
      </w:pPr>
      <w:bookmarkStart w:id="175" w:name="_ENREF_143"/>
      <w:r w:rsidRPr="00BE2169">
        <w:t>(143)</w:t>
      </w:r>
      <w:r w:rsidRPr="00BE2169">
        <w:tab/>
        <w:t xml:space="preserve">Wypasek, E., Branicka, A., Awsiuk, M., Sadowski, J. &amp; Undas, A. Genetic determinants of acenocoumarol and warfarin maintenance dose requirements in Slavic population: a potential role of CYP4F2 and GGCX polymorphisms. </w:t>
      </w:r>
      <w:r w:rsidRPr="00BE2169">
        <w:rPr>
          <w:i/>
        </w:rPr>
        <w:t>Thromb Res</w:t>
      </w:r>
      <w:r w:rsidRPr="00BE2169">
        <w:t xml:space="preserve">  </w:t>
      </w:r>
      <w:r w:rsidRPr="00BE2169">
        <w:rPr>
          <w:b/>
        </w:rPr>
        <w:t>134</w:t>
      </w:r>
      <w:r w:rsidRPr="00BE2169">
        <w:t>, 604-9 (2014).</w:t>
      </w:r>
      <w:bookmarkEnd w:id="175"/>
    </w:p>
    <w:p w14:paraId="537DA4EA" w14:textId="77777777" w:rsidR="00BE2169" w:rsidRPr="00BE2169" w:rsidRDefault="00BE2169" w:rsidP="00BE2169">
      <w:pPr>
        <w:pStyle w:val="EndNoteBibliography"/>
        <w:ind w:left="720" w:hanging="720"/>
      </w:pPr>
      <w:bookmarkStart w:id="176" w:name="_ENREF_144"/>
      <w:r w:rsidRPr="00BE2169">
        <w:t>(144)</w:t>
      </w:r>
      <w:r w:rsidRPr="00BE2169">
        <w:tab/>
        <w:t>Shendre, A.</w:t>
      </w:r>
      <w:r w:rsidRPr="00BE2169">
        <w:rPr>
          <w:i/>
        </w:rPr>
        <w:t xml:space="preserve"> et al.</w:t>
      </w:r>
      <w:r w:rsidRPr="00BE2169">
        <w:t xml:space="preserve"> Race-Specific Influence of CYP4F2 on Dose and Risk of Hemorrhage Among Warfarin Users. </w:t>
      </w:r>
      <w:r w:rsidRPr="00BE2169">
        <w:rPr>
          <w:i/>
        </w:rPr>
        <w:t>Pharmacotherapy</w:t>
      </w:r>
      <w:r w:rsidRPr="00BE2169">
        <w:t xml:space="preserve">  </w:t>
      </w:r>
      <w:r w:rsidRPr="00BE2169">
        <w:rPr>
          <w:b/>
        </w:rPr>
        <w:t>36</w:t>
      </w:r>
      <w:r w:rsidRPr="00BE2169">
        <w:t>, 263-72 (2016).</w:t>
      </w:r>
      <w:bookmarkEnd w:id="176"/>
    </w:p>
    <w:p w14:paraId="439261F0" w14:textId="77777777" w:rsidR="00BE2169" w:rsidRPr="00BE2169" w:rsidRDefault="00BE2169" w:rsidP="00BE2169">
      <w:pPr>
        <w:pStyle w:val="EndNoteBibliography"/>
        <w:ind w:left="720" w:hanging="720"/>
      </w:pPr>
      <w:bookmarkStart w:id="177" w:name="_ENREF_145"/>
      <w:r w:rsidRPr="00BE2169">
        <w:t>(145)</w:t>
      </w:r>
      <w:r w:rsidRPr="00BE2169">
        <w:tab/>
        <w:t>Anderson, J.L.</w:t>
      </w:r>
      <w:r w:rsidRPr="00BE2169">
        <w:rPr>
          <w:i/>
        </w:rPr>
        <w:t xml:space="preserve"> et al.</w:t>
      </w:r>
      <w:r w:rsidRPr="00BE2169">
        <w:t xml:space="preserve"> Randomized trial of genotype-guided versus standard warfarin dosing in patients initiating oral anticoagulation. </w:t>
      </w:r>
      <w:r w:rsidRPr="00BE2169">
        <w:rPr>
          <w:i/>
        </w:rPr>
        <w:t>Circulation</w:t>
      </w:r>
      <w:r w:rsidRPr="00BE2169">
        <w:t xml:space="preserve">  </w:t>
      </w:r>
      <w:r w:rsidRPr="00BE2169">
        <w:rPr>
          <w:b/>
        </w:rPr>
        <w:t>116</w:t>
      </w:r>
      <w:r w:rsidRPr="00BE2169">
        <w:t>, 2563-70 (2007).</w:t>
      </w:r>
      <w:bookmarkEnd w:id="177"/>
    </w:p>
    <w:p w14:paraId="2AEDD75D" w14:textId="77777777" w:rsidR="00BE2169" w:rsidRPr="00BE2169" w:rsidRDefault="00BE2169" w:rsidP="00BE2169">
      <w:pPr>
        <w:pStyle w:val="EndNoteBibliography"/>
        <w:ind w:left="720" w:hanging="720"/>
      </w:pPr>
      <w:bookmarkStart w:id="178" w:name="_ENREF_146"/>
      <w:r w:rsidRPr="00BE2169">
        <w:t>(146)</w:t>
      </w:r>
      <w:r w:rsidRPr="00BE2169">
        <w:tab/>
        <w:t>International Warfarin Pharmacogenetics, C.</w:t>
      </w:r>
      <w:r w:rsidRPr="00BE2169">
        <w:rPr>
          <w:i/>
        </w:rPr>
        <w:t xml:space="preserve"> et al.</w:t>
      </w:r>
      <w:r w:rsidRPr="00BE2169">
        <w:t xml:space="preserve"> Estimation of the warfarin dose with clinical and pharmacogenetic data. </w:t>
      </w:r>
      <w:r w:rsidRPr="00BE2169">
        <w:rPr>
          <w:i/>
        </w:rPr>
        <w:t>N Engl J Med</w:t>
      </w:r>
      <w:r w:rsidRPr="00BE2169">
        <w:t xml:space="preserve">  </w:t>
      </w:r>
      <w:r w:rsidRPr="00BE2169">
        <w:rPr>
          <w:b/>
        </w:rPr>
        <w:t>360</w:t>
      </w:r>
      <w:r w:rsidRPr="00BE2169">
        <w:t>, 753-64 (2009).</w:t>
      </w:r>
      <w:bookmarkEnd w:id="178"/>
    </w:p>
    <w:p w14:paraId="43A92D70" w14:textId="77777777" w:rsidR="00BE2169" w:rsidRPr="00BE2169" w:rsidRDefault="00BE2169" w:rsidP="00BE2169">
      <w:pPr>
        <w:pStyle w:val="EndNoteBibliography"/>
        <w:ind w:left="720" w:hanging="720"/>
      </w:pPr>
      <w:bookmarkStart w:id="179" w:name="_ENREF_147"/>
      <w:r w:rsidRPr="00BE2169">
        <w:t>(147)</w:t>
      </w:r>
      <w:r w:rsidRPr="00BE2169">
        <w:tab/>
        <w:t>Huang, S.W.</w:t>
      </w:r>
      <w:r w:rsidRPr="00BE2169">
        <w:rPr>
          <w:i/>
        </w:rPr>
        <w:t xml:space="preserve"> et al.</w:t>
      </w:r>
      <w:r w:rsidRPr="00BE2169">
        <w:t xml:space="preserve"> Validation of VKORC1 and CYP2C9 genotypes on interindividual warfarin maintenance dose: a prospective study in Chinese patients. </w:t>
      </w:r>
      <w:r w:rsidRPr="00BE2169">
        <w:rPr>
          <w:i/>
        </w:rPr>
        <w:t>Pharmacogenet Genomics</w:t>
      </w:r>
      <w:r w:rsidRPr="00BE2169">
        <w:t xml:space="preserve">  </w:t>
      </w:r>
      <w:r w:rsidRPr="00BE2169">
        <w:rPr>
          <w:b/>
        </w:rPr>
        <w:t>19</w:t>
      </w:r>
      <w:r w:rsidRPr="00BE2169">
        <w:t>, 226-34 (2009).</w:t>
      </w:r>
      <w:bookmarkEnd w:id="179"/>
    </w:p>
    <w:p w14:paraId="51F0A0BC" w14:textId="77777777" w:rsidR="00BE2169" w:rsidRPr="00BE2169" w:rsidRDefault="00BE2169" w:rsidP="00BE2169">
      <w:pPr>
        <w:pStyle w:val="EndNoteBibliography"/>
        <w:ind w:left="720" w:hanging="720"/>
      </w:pPr>
      <w:bookmarkStart w:id="180" w:name="_ENREF_148"/>
      <w:r w:rsidRPr="00BE2169">
        <w:t>(148)</w:t>
      </w:r>
      <w:r w:rsidRPr="00BE2169">
        <w:tab/>
        <w:t>Borgman, M.P.</w:t>
      </w:r>
      <w:r w:rsidRPr="00BE2169">
        <w:rPr>
          <w:i/>
        </w:rPr>
        <w:t xml:space="preserve"> et al.</w:t>
      </w:r>
      <w:r w:rsidRPr="00BE2169">
        <w:t xml:space="preserve"> Prospective pilot trial of PerMIT versus standard anticoagulation service management of patients initiating oral anticoagulation. </w:t>
      </w:r>
      <w:r w:rsidRPr="00BE2169">
        <w:rPr>
          <w:i/>
        </w:rPr>
        <w:t>Thrombosis and haemostasis</w:t>
      </w:r>
      <w:r w:rsidRPr="00BE2169">
        <w:t xml:space="preserve">  </w:t>
      </w:r>
      <w:r w:rsidRPr="00BE2169">
        <w:rPr>
          <w:b/>
        </w:rPr>
        <w:t>108</w:t>
      </w:r>
      <w:r w:rsidRPr="00BE2169">
        <w:t>, 561-9 (2012).</w:t>
      </w:r>
      <w:bookmarkEnd w:id="180"/>
    </w:p>
    <w:p w14:paraId="6C46DA3F" w14:textId="77777777" w:rsidR="00BE2169" w:rsidRPr="00BE2169" w:rsidRDefault="00BE2169" w:rsidP="00BE2169">
      <w:pPr>
        <w:pStyle w:val="EndNoteBibliography"/>
        <w:ind w:left="720" w:hanging="720"/>
      </w:pPr>
      <w:bookmarkStart w:id="181" w:name="_ENREF_149"/>
      <w:r w:rsidRPr="00BE2169">
        <w:t>(149)</w:t>
      </w:r>
      <w:r w:rsidRPr="00BE2169">
        <w:tab/>
        <w:t>Wang, M.</w:t>
      </w:r>
      <w:r w:rsidRPr="00BE2169">
        <w:rPr>
          <w:i/>
        </w:rPr>
        <w:t xml:space="preserve"> et al.</w:t>
      </w:r>
      <w:r w:rsidRPr="00BE2169">
        <w:t xml:space="preserve"> Clinical application of pharmacogenetic-based warfarin-dosing algorithm in patients of Han nationality after rheumatic valve replacement: a randomized and controlled trial. </w:t>
      </w:r>
      <w:r w:rsidRPr="00BE2169">
        <w:rPr>
          <w:i/>
        </w:rPr>
        <w:t>Int J Med Sci</w:t>
      </w:r>
      <w:r w:rsidRPr="00BE2169">
        <w:t xml:space="preserve">  </w:t>
      </w:r>
      <w:r w:rsidRPr="00BE2169">
        <w:rPr>
          <w:b/>
        </w:rPr>
        <w:t>9</w:t>
      </w:r>
      <w:r w:rsidRPr="00BE2169">
        <w:t>, 472-9 (2012).</w:t>
      </w:r>
      <w:bookmarkEnd w:id="181"/>
    </w:p>
    <w:p w14:paraId="118C5207" w14:textId="77777777" w:rsidR="00BE2169" w:rsidRPr="00BE2169" w:rsidRDefault="00BE2169" w:rsidP="00BE2169">
      <w:pPr>
        <w:pStyle w:val="EndNoteBibliography"/>
        <w:ind w:left="720" w:hanging="720"/>
      </w:pPr>
      <w:bookmarkStart w:id="182" w:name="_ENREF_150"/>
      <w:r w:rsidRPr="00BE2169">
        <w:t>(150)</w:t>
      </w:r>
      <w:r w:rsidRPr="00BE2169">
        <w:tab/>
        <w:t>Anderson, J.L.</w:t>
      </w:r>
      <w:r w:rsidRPr="00BE2169">
        <w:rPr>
          <w:i/>
        </w:rPr>
        <w:t xml:space="preserve"> et al.</w:t>
      </w:r>
      <w:r w:rsidRPr="00BE2169">
        <w:t xml:space="preserve"> A randomized and clinical effectiveness trial comparing two pharmacogenetic algorithms and standard care for individualizing warfarin dosing (CoumaGen-II). </w:t>
      </w:r>
      <w:r w:rsidRPr="00BE2169">
        <w:rPr>
          <w:i/>
        </w:rPr>
        <w:t>Circulation</w:t>
      </w:r>
      <w:r w:rsidRPr="00BE2169">
        <w:t xml:space="preserve">  </w:t>
      </w:r>
      <w:r w:rsidRPr="00BE2169">
        <w:rPr>
          <w:b/>
        </w:rPr>
        <w:t>125</w:t>
      </w:r>
      <w:r w:rsidRPr="00BE2169">
        <w:t>, 1997-2005 (2012).</w:t>
      </w:r>
      <w:bookmarkEnd w:id="182"/>
    </w:p>
    <w:p w14:paraId="04E9E064" w14:textId="77777777" w:rsidR="00BE2169" w:rsidRPr="00BE2169" w:rsidRDefault="00BE2169" w:rsidP="00BE2169">
      <w:pPr>
        <w:pStyle w:val="EndNoteBibliography"/>
        <w:ind w:left="720" w:hanging="720"/>
      </w:pPr>
      <w:bookmarkStart w:id="183" w:name="_ENREF_151"/>
      <w:r w:rsidRPr="00BE2169">
        <w:t>(151)</w:t>
      </w:r>
      <w:r w:rsidRPr="00BE2169">
        <w:tab/>
        <w:t>Lenzini, P.A.</w:t>
      </w:r>
      <w:r w:rsidRPr="00BE2169">
        <w:rPr>
          <w:i/>
        </w:rPr>
        <w:t xml:space="preserve"> et al.</w:t>
      </w:r>
      <w:r w:rsidRPr="00BE2169">
        <w:t xml:space="preserve"> Laboratory and clinical outcomes of pharmacogenetic vs. clinical protocols for warfarin initiation in orthopedic patients. </w:t>
      </w:r>
      <w:r w:rsidRPr="00BE2169">
        <w:rPr>
          <w:i/>
        </w:rPr>
        <w:t>J Thromb Haemost</w:t>
      </w:r>
      <w:r w:rsidRPr="00BE2169">
        <w:t xml:space="preserve">  </w:t>
      </w:r>
      <w:r w:rsidRPr="00BE2169">
        <w:rPr>
          <w:b/>
        </w:rPr>
        <w:t>6</w:t>
      </w:r>
      <w:r w:rsidRPr="00BE2169">
        <w:t>, 1655-62 (2008).</w:t>
      </w:r>
      <w:bookmarkEnd w:id="183"/>
    </w:p>
    <w:p w14:paraId="3148B578" w14:textId="77777777" w:rsidR="00BE2169" w:rsidRPr="00BE2169" w:rsidRDefault="00BE2169" w:rsidP="00BE2169">
      <w:pPr>
        <w:pStyle w:val="EndNoteBibliography"/>
        <w:ind w:left="720" w:hanging="720"/>
      </w:pPr>
      <w:bookmarkStart w:id="184" w:name="_ENREF_152"/>
      <w:r w:rsidRPr="00BE2169">
        <w:t>(152)</w:t>
      </w:r>
      <w:r w:rsidRPr="00BE2169">
        <w:tab/>
        <w:t>Burmester, J.K.</w:t>
      </w:r>
      <w:r w:rsidRPr="00BE2169">
        <w:rPr>
          <w:i/>
        </w:rPr>
        <w:t xml:space="preserve"> et al.</w:t>
      </w:r>
      <w:r w:rsidRPr="00BE2169">
        <w:t xml:space="preserve"> A randomized controlled trial of genotype-based Coumadin initiation. </w:t>
      </w:r>
      <w:r w:rsidRPr="00BE2169">
        <w:rPr>
          <w:i/>
        </w:rPr>
        <w:t>Genetics in medicine : official journal of the American College of Medical Genetics</w:t>
      </w:r>
      <w:r w:rsidRPr="00BE2169">
        <w:t xml:space="preserve">  </w:t>
      </w:r>
      <w:r w:rsidRPr="00BE2169">
        <w:rPr>
          <w:b/>
        </w:rPr>
        <w:t>13</w:t>
      </w:r>
      <w:r w:rsidRPr="00BE2169">
        <w:t>, 509-18 (2011).</w:t>
      </w:r>
      <w:bookmarkEnd w:id="184"/>
    </w:p>
    <w:p w14:paraId="6FBABF21" w14:textId="77777777" w:rsidR="00BE2169" w:rsidRPr="00BE2169" w:rsidRDefault="00BE2169" w:rsidP="00BE2169">
      <w:pPr>
        <w:pStyle w:val="EndNoteBibliography"/>
        <w:ind w:left="720" w:hanging="720"/>
      </w:pPr>
      <w:bookmarkStart w:id="185" w:name="_ENREF_153"/>
      <w:r w:rsidRPr="00BE2169">
        <w:t>(153)</w:t>
      </w:r>
      <w:r w:rsidRPr="00BE2169">
        <w:tab/>
        <w:t>Kimmel, S.E.</w:t>
      </w:r>
      <w:r w:rsidRPr="00BE2169">
        <w:rPr>
          <w:i/>
        </w:rPr>
        <w:t xml:space="preserve"> et al.</w:t>
      </w:r>
      <w:r w:rsidRPr="00BE2169">
        <w:t xml:space="preserve"> A pharmacogenetic versus a clinical algorithm for warfarin dosing. </w:t>
      </w:r>
      <w:r w:rsidRPr="00BE2169">
        <w:rPr>
          <w:i/>
        </w:rPr>
        <w:t>N Engl J Med</w:t>
      </w:r>
      <w:r w:rsidRPr="00BE2169">
        <w:t xml:space="preserve">  </w:t>
      </w:r>
      <w:r w:rsidRPr="00BE2169">
        <w:rPr>
          <w:b/>
        </w:rPr>
        <w:t>369</w:t>
      </w:r>
      <w:r w:rsidRPr="00BE2169">
        <w:t>, 2283-93 (2013).</w:t>
      </w:r>
      <w:bookmarkEnd w:id="185"/>
    </w:p>
    <w:p w14:paraId="7BB62C89" w14:textId="77777777" w:rsidR="00BE2169" w:rsidRPr="00BE2169" w:rsidRDefault="00BE2169" w:rsidP="00BE2169">
      <w:pPr>
        <w:pStyle w:val="EndNoteBibliography"/>
        <w:ind w:left="720" w:hanging="720"/>
      </w:pPr>
      <w:bookmarkStart w:id="186" w:name="_ENREF_154"/>
      <w:r w:rsidRPr="00BE2169">
        <w:t>(154)</w:t>
      </w:r>
      <w:r w:rsidRPr="00BE2169">
        <w:tab/>
        <w:t>Jonas, D.E.</w:t>
      </w:r>
      <w:r w:rsidRPr="00BE2169">
        <w:rPr>
          <w:i/>
        </w:rPr>
        <w:t xml:space="preserve"> et al.</w:t>
      </w:r>
      <w:r w:rsidRPr="00BE2169">
        <w:t xml:space="preserve"> Impact of genotype-guided dosing on anticoagulation visits for adults starting warfarin: a randomized controlled trial. </w:t>
      </w:r>
      <w:r w:rsidRPr="00BE2169">
        <w:rPr>
          <w:i/>
        </w:rPr>
        <w:t>Pharmacogenomics</w:t>
      </w:r>
      <w:r w:rsidRPr="00BE2169">
        <w:t xml:space="preserve">  </w:t>
      </w:r>
      <w:r w:rsidRPr="00BE2169">
        <w:rPr>
          <w:b/>
        </w:rPr>
        <w:t>14</w:t>
      </w:r>
      <w:r w:rsidRPr="00BE2169">
        <w:t>, 1593-603 (2013).</w:t>
      </w:r>
      <w:bookmarkEnd w:id="186"/>
    </w:p>
    <w:p w14:paraId="05EAE739" w14:textId="77777777" w:rsidR="00BE2169" w:rsidRPr="00BE2169" w:rsidRDefault="00BE2169" w:rsidP="00BE2169">
      <w:pPr>
        <w:pStyle w:val="EndNoteBibliography"/>
        <w:ind w:left="720" w:hanging="720"/>
      </w:pPr>
      <w:bookmarkStart w:id="187" w:name="_ENREF_155"/>
      <w:r w:rsidRPr="00BE2169">
        <w:t>(155)</w:t>
      </w:r>
      <w:r w:rsidRPr="00BE2169">
        <w:tab/>
        <w:t>Avery, P.J.</w:t>
      </w:r>
      <w:r w:rsidRPr="00BE2169">
        <w:rPr>
          <w:i/>
        </w:rPr>
        <w:t xml:space="preserve"> et al.</w:t>
      </w:r>
      <w:r w:rsidRPr="00BE2169">
        <w:t xml:space="preserve"> A proposal for an individualized pharmacogenetics-based warfarin initiation dose regimen for patients commencing anticoagulation therapy. </w:t>
      </w:r>
      <w:r w:rsidRPr="00BE2169">
        <w:rPr>
          <w:i/>
        </w:rPr>
        <w:t>Clin Pharmacol Ther</w:t>
      </w:r>
      <w:r w:rsidRPr="00BE2169">
        <w:t xml:space="preserve">  </w:t>
      </w:r>
      <w:r w:rsidRPr="00BE2169">
        <w:rPr>
          <w:b/>
        </w:rPr>
        <w:t>90</w:t>
      </w:r>
      <w:r w:rsidRPr="00BE2169">
        <w:t>, 701-6 (2011).</w:t>
      </w:r>
      <w:bookmarkEnd w:id="187"/>
    </w:p>
    <w:p w14:paraId="3D0ADB97" w14:textId="77777777" w:rsidR="00BE2169" w:rsidRPr="00BE2169" w:rsidRDefault="00BE2169" w:rsidP="00BE2169">
      <w:pPr>
        <w:pStyle w:val="EndNoteBibliography"/>
        <w:ind w:left="720" w:hanging="720"/>
      </w:pPr>
      <w:bookmarkStart w:id="188" w:name="_ENREF_156"/>
      <w:r w:rsidRPr="00BE2169">
        <w:t>(156)</w:t>
      </w:r>
      <w:r w:rsidRPr="00BE2169">
        <w:tab/>
        <w:t>O'Brien, T.J.</w:t>
      </w:r>
      <w:r w:rsidRPr="00BE2169">
        <w:rPr>
          <w:i/>
        </w:rPr>
        <w:t xml:space="preserve"> et al.</w:t>
      </w:r>
      <w:r w:rsidRPr="00BE2169">
        <w:t xml:space="preserve"> First report of warfarin dose requirements in patients possessing the CYP2C9*12 allele. </w:t>
      </w:r>
      <w:r w:rsidRPr="00BE2169">
        <w:rPr>
          <w:i/>
        </w:rPr>
        <w:t>Clinica chimica acta; international journal of clinical chemistry</w:t>
      </w:r>
      <w:r w:rsidRPr="00BE2169">
        <w:t xml:space="preserve">  </w:t>
      </w:r>
      <w:r w:rsidRPr="00BE2169">
        <w:rPr>
          <w:b/>
        </w:rPr>
        <w:t>424</w:t>
      </w:r>
      <w:r w:rsidRPr="00BE2169">
        <w:t>, 73-5 (2013).</w:t>
      </w:r>
      <w:bookmarkEnd w:id="188"/>
    </w:p>
    <w:p w14:paraId="10BDAA74" w14:textId="77777777" w:rsidR="00BE2169" w:rsidRPr="00BE2169" w:rsidRDefault="00BE2169" w:rsidP="00BE2169">
      <w:pPr>
        <w:pStyle w:val="EndNoteBibliography"/>
        <w:ind w:left="720" w:hanging="720"/>
      </w:pPr>
      <w:bookmarkStart w:id="189" w:name="_ENREF_157"/>
      <w:r w:rsidRPr="00BE2169">
        <w:t>(157)</w:t>
      </w:r>
      <w:r w:rsidRPr="00BE2169">
        <w:tab/>
        <w:t>Nahar, R.</w:t>
      </w:r>
      <w:r w:rsidRPr="00BE2169">
        <w:rPr>
          <w:i/>
        </w:rPr>
        <w:t xml:space="preserve"> et al.</w:t>
      </w:r>
      <w:r w:rsidRPr="00BE2169">
        <w:t xml:space="preserve"> Implication of novel CYP2C9*57 (p.Asn204His) variant in coumarin hypersensitivity. </w:t>
      </w:r>
      <w:r w:rsidRPr="00BE2169">
        <w:rPr>
          <w:i/>
        </w:rPr>
        <w:t>Thrombosis research</w:t>
      </w:r>
      <w:r w:rsidRPr="00BE2169">
        <w:t xml:space="preserve">  </w:t>
      </w:r>
      <w:r w:rsidRPr="00BE2169">
        <w:rPr>
          <w:b/>
        </w:rPr>
        <w:t>131</w:t>
      </w:r>
      <w:r w:rsidRPr="00BE2169">
        <w:t>, 535-9 (2013).</w:t>
      </w:r>
      <w:bookmarkEnd w:id="189"/>
    </w:p>
    <w:p w14:paraId="573B91B9" w14:textId="77777777" w:rsidR="00BE2169" w:rsidRPr="00BE2169" w:rsidRDefault="00BE2169" w:rsidP="00BE2169">
      <w:pPr>
        <w:pStyle w:val="EndNoteBibliography"/>
        <w:ind w:left="720" w:hanging="720"/>
      </w:pPr>
      <w:bookmarkStart w:id="190" w:name="_ENREF_158"/>
      <w:r w:rsidRPr="00BE2169">
        <w:t>(158)</w:t>
      </w:r>
      <w:r w:rsidRPr="00BE2169">
        <w:tab/>
        <w:t>Liang, Y.</w:t>
      </w:r>
      <w:r w:rsidRPr="00BE2169">
        <w:rPr>
          <w:i/>
        </w:rPr>
        <w:t xml:space="preserve"> et al.</w:t>
      </w:r>
      <w:r w:rsidRPr="00BE2169">
        <w:t xml:space="preserve"> Association of genetic polymorphisms with warfarin dose requirements in Chinese patients. </w:t>
      </w:r>
      <w:r w:rsidRPr="00BE2169">
        <w:rPr>
          <w:i/>
        </w:rPr>
        <w:t>Genetic testing and molecular biomarkers</w:t>
      </w:r>
      <w:r w:rsidRPr="00BE2169">
        <w:t xml:space="preserve">  </w:t>
      </w:r>
      <w:r w:rsidRPr="00BE2169">
        <w:rPr>
          <w:b/>
        </w:rPr>
        <w:t>17</w:t>
      </w:r>
      <w:r w:rsidRPr="00BE2169">
        <w:t>, 932-6 (2013).</w:t>
      </w:r>
      <w:bookmarkEnd w:id="190"/>
    </w:p>
    <w:p w14:paraId="70F3C03C" w14:textId="77777777" w:rsidR="00BE2169" w:rsidRPr="00BE2169" w:rsidRDefault="00BE2169" w:rsidP="00BE2169">
      <w:pPr>
        <w:pStyle w:val="EndNoteBibliography"/>
        <w:ind w:left="720" w:hanging="720"/>
      </w:pPr>
      <w:bookmarkStart w:id="191" w:name="_ENREF_159"/>
      <w:r w:rsidRPr="00BE2169">
        <w:t>(159)</w:t>
      </w:r>
      <w:r w:rsidRPr="00BE2169">
        <w:tab/>
        <w:t xml:space="preserve">Schelleman, H., Brensinger, C.M., Chen, J., Finkelman, B.S., Rieder, M.J. &amp; Kimmel, S.E. New genetic variant that might improve warfarin dose prediction in African Americans. </w:t>
      </w:r>
      <w:r w:rsidRPr="00BE2169">
        <w:rPr>
          <w:i/>
        </w:rPr>
        <w:t>Br J Clin Pharmacol</w:t>
      </w:r>
      <w:r w:rsidRPr="00BE2169">
        <w:t xml:space="preserve">  </w:t>
      </w:r>
      <w:r w:rsidRPr="00BE2169">
        <w:rPr>
          <w:b/>
        </w:rPr>
        <w:t>70</w:t>
      </w:r>
      <w:r w:rsidRPr="00BE2169">
        <w:t>, 393-9 (2010).</w:t>
      </w:r>
      <w:bookmarkEnd w:id="191"/>
    </w:p>
    <w:p w14:paraId="178CD272" w14:textId="77777777" w:rsidR="00BE2169" w:rsidRPr="00BE2169" w:rsidRDefault="00BE2169" w:rsidP="00BE2169">
      <w:pPr>
        <w:pStyle w:val="EndNoteBibliography"/>
        <w:ind w:left="720" w:hanging="720"/>
      </w:pPr>
      <w:bookmarkStart w:id="192" w:name="_ENREF_160"/>
      <w:r w:rsidRPr="00BE2169">
        <w:t>(160)</w:t>
      </w:r>
      <w:r w:rsidRPr="00BE2169">
        <w:tab/>
        <w:t>Zhang, J.E.</w:t>
      </w:r>
      <w:r w:rsidRPr="00BE2169">
        <w:rPr>
          <w:i/>
        </w:rPr>
        <w:t xml:space="preserve"> et al.</w:t>
      </w:r>
      <w:r w:rsidRPr="00BE2169">
        <w:t xml:space="preserve"> Effects of CYP4F2 genetic polymorphisms and haplotypes on clinical outcomes in patients initiated on warfarin therapy. </w:t>
      </w:r>
      <w:r w:rsidRPr="00BE2169">
        <w:rPr>
          <w:i/>
        </w:rPr>
        <w:t>Pharmacogenet Genomics</w:t>
      </w:r>
      <w:r w:rsidRPr="00BE2169">
        <w:t xml:space="preserve">  </w:t>
      </w:r>
      <w:r w:rsidRPr="00BE2169">
        <w:rPr>
          <w:b/>
        </w:rPr>
        <w:t>19</w:t>
      </w:r>
      <w:r w:rsidRPr="00BE2169">
        <w:t>, 781-9 (2009).</w:t>
      </w:r>
      <w:bookmarkEnd w:id="192"/>
    </w:p>
    <w:p w14:paraId="0D154752" w14:textId="77777777" w:rsidR="00BE2169" w:rsidRPr="00BE2169" w:rsidRDefault="00BE2169" w:rsidP="00BE2169">
      <w:pPr>
        <w:pStyle w:val="EndNoteBibliography"/>
        <w:ind w:left="720" w:hanging="720"/>
      </w:pPr>
      <w:bookmarkStart w:id="193" w:name="_ENREF_161"/>
      <w:r w:rsidRPr="00BE2169">
        <w:t>(161)</w:t>
      </w:r>
      <w:r w:rsidRPr="00BE2169">
        <w:tab/>
        <w:t xml:space="preserve">Glurich, I., Berg, R.L. &amp; Burmester, J.K. Does CALU SNP rs1043550 contribute variability to therapeutic warfarin dosing requirements? </w:t>
      </w:r>
      <w:r w:rsidRPr="00BE2169">
        <w:rPr>
          <w:i/>
        </w:rPr>
        <w:t>Clinical medicine &amp; research</w:t>
      </w:r>
      <w:r w:rsidRPr="00BE2169">
        <w:t xml:space="preserve">  </w:t>
      </w:r>
      <w:r w:rsidRPr="00BE2169">
        <w:rPr>
          <w:b/>
        </w:rPr>
        <w:t>11</w:t>
      </w:r>
      <w:r w:rsidRPr="00BE2169">
        <w:t>, 73-9 (2013).</w:t>
      </w:r>
      <w:bookmarkEnd w:id="193"/>
    </w:p>
    <w:p w14:paraId="1DBEF053" w14:textId="77777777" w:rsidR="00BE2169" w:rsidRPr="00BE2169" w:rsidRDefault="00BE2169" w:rsidP="00BE2169">
      <w:pPr>
        <w:pStyle w:val="EndNoteBibliography"/>
        <w:ind w:left="720" w:hanging="720"/>
      </w:pPr>
      <w:bookmarkStart w:id="194" w:name="_ENREF_162"/>
      <w:r w:rsidRPr="00BE2169">
        <w:t>(162)</w:t>
      </w:r>
      <w:r w:rsidRPr="00BE2169">
        <w:tab/>
        <w:t>Sun, Y.</w:t>
      </w:r>
      <w:r w:rsidRPr="00BE2169">
        <w:rPr>
          <w:i/>
        </w:rPr>
        <w:t xml:space="preserve"> et al.</w:t>
      </w:r>
      <w:r w:rsidRPr="00BE2169">
        <w:t xml:space="preserve"> Impact of gamma-glutamyl carboxylase gene polymorphisms on warfarin dose requirement: a systematic review and meta-analysis. </w:t>
      </w:r>
      <w:r w:rsidRPr="00BE2169">
        <w:rPr>
          <w:i/>
        </w:rPr>
        <w:t>Thromb Res</w:t>
      </w:r>
      <w:r w:rsidRPr="00BE2169">
        <w:t xml:space="preserve">  </w:t>
      </w:r>
      <w:r w:rsidRPr="00BE2169">
        <w:rPr>
          <w:b/>
        </w:rPr>
        <w:t>135</w:t>
      </w:r>
      <w:r w:rsidRPr="00BE2169">
        <w:t>, 739-47 (2015).</w:t>
      </w:r>
      <w:bookmarkEnd w:id="194"/>
    </w:p>
    <w:p w14:paraId="152AC445" w14:textId="77777777" w:rsidR="00BE2169" w:rsidRPr="00BE2169" w:rsidRDefault="00BE2169" w:rsidP="00BE2169">
      <w:pPr>
        <w:pStyle w:val="EndNoteBibliography"/>
        <w:ind w:left="720" w:hanging="720"/>
      </w:pPr>
      <w:bookmarkStart w:id="195" w:name="_ENREF_163"/>
      <w:r w:rsidRPr="00BE2169">
        <w:t>(163)</w:t>
      </w:r>
      <w:r w:rsidRPr="00BE2169">
        <w:tab/>
        <w:t>Huang, S.W.</w:t>
      </w:r>
      <w:r w:rsidRPr="00BE2169">
        <w:rPr>
          <w:i/>
        </w:rPr>
        <w:t xml:space="preserve"> et al.</w:t>
      </w:r>
      <w:r w:rsidRPr="00BE2169">
        <w:t xml:space="preserve"> Influence of GGCX genotype on warfarin dose requirements in Chinese patients. </w:t>
      </w:r>
      <w:r w:rsidRPr="00BE2169">
        <w:rPr>
          <w:i/>
        </w:rPr>
        <w:t>Thromb Res</w:t>
      </w:r>
      <w:r w:rsidRPr="00BE2169">
        <w:t xml:space="preserve">  </w:t>
      </w:r>
      <w:r w:rsidRPr="00BE2169">
        <w:rPr>
          <w:b/>
        </w:rPr>
        <w:t>127</w:t>
      </w:r>
      <w:r w:rsidRPr="00BE2169">
        <w:t>, 131-4 (2011).</w:t>
      </w:r>
      <w:bookmarkEnd w:id="195"/>
    </w:p>
    <w:p w14:paraId="32CC720F" w14:textId="77777777" w:rsidR="00BE2169" w:rsidRPr="00BE2169" w:rsidRDefault="00BE2169" w:rsidP="00BE2169">
      <w:pPr>
        <w:pStyle w:val="EndNoteBibliography"/>
        <w:ind w:left="720" w:hanging="720"/>
      </w:pPr>
      <w:bookmarkStart w:id="196" w:name="_ENREF_164"/>
      <w:r w:rsidRPr="00BE2169">
        <w:t>(164)</w:t>
      </w:r>
      <w:r w:rsidRPr="00BE2169">
        <w:tab/>
        <w:t>Cavallari, L.H.</w:t>
      </w:r>
      <w:r w:rsidRPr="00BE2169">
        <w:rPr>
          <w:i/>
        </w:rPr>
        <w:t xml:space="preserve"> et al.</w:t>
      </w:r>
      <w:r w:rsidRPr="00BE2169">
        <w:t xml:space="preserve"> Association of apolipoprotein E genotype with duration of time to achieve a stable warfarin dose in African-American patients. </w:t>
      </w:r>
      <w:r w:rsidRPr="00BE2169">
        <w:rPr>
          <w:i/>
        </w:rPr>
        <w:t>Pharmacotherapy</w:t>
      </w:r>
      <w:r w:rsidRPr="00BE2169">
        <w:t xml:space="preserve">  </w:t>
      </w:r>
      <w:r w:rsidRPr="00BE2169">
        <w:rPr>
          <w:b/>
        </w:rPr>
        <w:t>31</w:t>
      </w:r>
      <w:r w:rsidRPr="00BE2169">
        <w:t>, 785-92 (2011).</w:t>
      </w:r>
      <w:bookmarkEnd w:id="196"/>
    </w:p>
    <w:p w14:paraId="1A1EFE2A" w14:textId="77777777" w:rsidR="00BE2169" w:rsidRPr="00BE2169" w:rsidRDefault="00BE2169" w:rsidP="00BE2169">
      <w:pPr>
        <w:pStyle w:val="EndNoteBibliography"/>
        <w:ind w:left="720" w:hanging="720"/>
      </w:pPr>
      <w:bookmarkStart w:id="197" w:name="_ENREF_165"/>
      <w:r w:rsidRPr="00BE2169">
        <w:t>(165)</w:t>
      </w:r>
      <w:r w:rsidRPr="00BE2169">
        <w:tab/>
        <w:t xml:space="preserve">Jeong, E., Lee, K.E., Jeong, H., Chang, B.C. &amp; Gwak, H.S. Impact of GATA4 variants on stable warfarin doses in patients with prosthetic heart valves. </w:t>
      </w:r>
      <w:r w:rsidRPr="00BE2169">
        <w:rPr>
          <w:i/>
        </w:rPr>
        <w:t>Pharmacogenomics J</w:t>
      </w:r>
      <w:r w:rsidRPr="00BE2169">
        <w:t xml:space="preserve">  </w:t>
      </w:r>
      <w:r w:rsidRPr="00BE2169">
        <w:rPr>
          <w:b/>
        </w:rPr>
        <w:t>15</w:t>
      </w:r>
      <w:r w:rsidRPr="00BE2169">
        <w:t>, 33-7 (2015).</w:t>
      </w:r>
      <w:bookmarkEnd w:id="197"/>
    </w:p>
    <w:p w14:paraId="1FCE9E63" w14:textId="77777777" w:rsidR="00BE2169" w:rsidRPr="00BE2169" w:rsidRDefault="00BE2169" w:rsidP="00BE2169">
      <w:pPr>
        <w:pStyle w:val="EndNoteBibliography"/>
        <w:ind w:left="720" w:hanging="720"/>
      </w:pPr>
      <w:bookmarkStart w:id="198" w:name="_ENREF_166"/>
      <w:r w:rsidRPr="00BE2169">
        <w:t>(166)</w:t>
      </w:r>
      <w:r w:rsidRPr="00BE2169">
        <w:tab/>
        <w:t>Nowak-Gottl, U.</w:t>
      </w:r>
      <w:r w:rsidRPr="00BE2169">
        <w:rPr>
          <w:i/>
        </w:rPr>
        <w:t xml:space="preserve"> et al.</w:t>
      </w:r>
      <w:r w:rsidRPr="00BE2169">
        <w:t xml:space="preserve"> In pediatric patients, age has more impact on dosing of vitamin K antagonists than VKORC1 or CYP2C9 genotypes. </w:t>
      </w:r>
      <w:r w:rsidRPr="00BE2169">
        <w:rPr>
          <w:i/>
        </w:rPr>
        <w:t>Blood</w:t>
      </w:r>
      <w:r w:rsidRPr="00BE2169">
        <w:t xml:space="preserve">  </w:t>
      </w:r>
      <w:r w:rsidRPr="00BE2169">
        <w:rPr>
          <w:b/>
        </w:rPr>
        <w:t>116</w:t>
      </w:r>
      <w:r w:rsidRPr="00BE2169">
        <w:t>, 6101-5 (2010).</w:t>
      </w:r>
      <w:bookmarkEnd w:id="198"/>
    </w:p>
    <w:p w14:paraId="71854603" w14:textId="77777777" w:rsidR="00BE2169" w:rsidRPr="00BE2169" w:rsidRDefault="00BE2169" w:rsidP="00BE2169">
      <w:pPr>
        <w:pStyle w:val="EndNoteBibliography"/>
        <w:ind w:left="720" w:hanging="720"/>
      </w:pPr>
      <w:bookmarkStart w:id="199" w:name="_ENREF_167"/>
      <w:r w:rsidRPr="00BE2169">
        <w:t>(167)</w:t>
      </w:r>
      <w:r w:rsidRPr="00BE2169">
        <w:tab/>
        <w:t>Shaw, K.</w:t>
      </w:r>
      <w:r w:rsidRPr="00BE2169">
        <w:rPr>
          <w:i/>
        </w:rPr>
        <w:t xml:space="preserve"> et al.</w:t>
      </w:r>
      <w:r w:rsidRPr="00BE2169">
        <w:t xml:space="preserve"> VKORC1 and CYP2C9 genotypes are predictors of warfarin-related outcomes in children. </w:t>
      </w:r>
      <w:r w:rsidRPr="00BE2169">
        <w:rPr>
          <w:i/>
        </w:rPr>
        <w:t>Pediatric blood &amp; cancer</w:t>
      </w:r>
      <w:r w:rsidRPr="00BE2169">
        <w:t xml:space="preserve">  </w:t>
      </w:r>
      <w:r w:rsidRPr="00BE2169">
        <w:rPr>
          <w:b/>
        </w:rPr>
        <w:t>61</w:t>
      </w:r>
      <w:r w:rsidRPr="00BE2169">
        <w:t>, 1055-62 (2014).</w:t>
      </w:r>
      <w:bookmarkEnd w:id="199"/>
    </w:p>
    <w:p w14:paraId="25A84DF0" w14:textId="77777777" w:rsidR="00BE2169" w:rsidRPr="00BE2169" w:rsidRDefault="00BE2169" w:rsidP="00BE2169">
      <w:pPr>
        <w:pStyle w:val="EndNoteBibliography"/>
        <w:ind w:left="720" w:hanging="720"/>
      </w:pPr>
      <w:bookmarkStart w:id="200" w:name="_ENREF_168"/>
      <w:r w:rsidRPr="00BE2169">
        <w:t>(168)</w:t>
      </w:r>
      <w:r w:rsidRPr="00BE2169">
        <w:tab/>
        <w:t xml:space="preserve">Hamberg, A.K., Wadelius, M., Friberg, L.E., Biss, T.T., Kamali, F. &amp; Jonsson, E.N. Characterizing variability in warfarin dose requirements in children using modelling and simulation. </w:t>
      </w:r>
      <w:r w:rsidRPr="00BE2169">
        <w:rPr>
          <w:i/>
        </w:rPr>
        <w:t>Br J Clin Pharmacol</w:t>
      </w:r>
      <w:r w:rsidRPr="00BE2169">
        <w:t xml:space="preserve">  </w:t>
      </w:r>
      <w:r w:rsidRPr="00BE2169">
        <w:rPr>
          <w:b/>
        </w:rPr>
        <w:t>78</w:t>
      </w:r>
      <w:r w:rsidRPr="00BE2169">
        <w:t>, 158-69 (2014).</w:t>
      </w:r>
      <w:bookmarkEnd w:id="200"/>
    </w:p>
    <w:p w14:paraId="437C21E5" w14:textId="77777777" w:rsidR="00BE2169" w:rsidRPr="00BE2169" w:rsidRDefault="00BE2169" w:rsidP="00BE2169">
      <w:pPr>
        <w:pStyle w:val="EndNoteBibliography"/>
        <w:ind w:left="720" w:hanging="720"/>
      </w:pPr>
      <w:bookmarkStart w:id="201" w:name="_ENREF_169"/>
      <w:r w:rsidRPr="00BE2169">
        <w:t>(169)</w:t>
      </w:r>
      <w:r w:rsidRPr="00BE2169">
        <w:tab/>
        <w:t>Hawcutt, D.B.</w:t>
      </w:r>
      <w:r w:rsidRPr="00BE2169">
        <w:rPr>
          <w:i/>
        </w:rPr>
        <w:t xml:space="preserve"> et al.</w:t>
      </w:r>
      <w:r w:rsidRPr="00BE2169">
        <w:t xml:space="preserve"> Pharmacogenetics of warfarin in a paediatric population: time in therapeutic range, initial and stable dosing and adverse effects. </w:t>
      </w:r>
      <w:r w:rsidRPr="00BE2169">
        <w:rPr>
          <w:i/>
        </w:rPr>
        <w:t>Pharmacogenomics J</w:t>
      </w:r>
      <w:r w:rsidRPr="00BE2169">
        <w:t xml:space="preserve">  </w:t>
      </w:r>
      <w:r w:rsidRPr="00BE2169">
        <w:rPr>
          <w:b/>
        </w:rPr>
        <w:t>14</w:t>
      </w:r>
      <w:r w:rsidRPr="00BE2169">
        <w:t>, 542-8 (2014).</w:t>
      </w:r>
      <w:bookmarkEnd w:id="201"/>
    </w:p>
    <w:p w14:paraId="55CCB4A6" w14:textId="77777777" w:rsidR="00BE2169" w:rsidRPr="00BE2169" w:rsidRDefault="00BE2169" w:rsidP="00BE2169">
      <w:pPr>
        <w:pStyle w:val="EndNoteBibliography"/>
        <w:ind w:left="720" w:hanging="720"/>
      </w:pPr>
      <w:bookmarkStart w:id="202" w:name="_ENREF_170"/>
      <w:r w:rsidRPr="00BE2169">
        <w:t>(170)</w:t>
      </w:r>
      <w:r w:rsidRPr="00BE2169">
        <w:tab/>
        <w:t>Dilge Taskin, B.</w:t>
      </w:r>
      <w:r w:rsidRPr="00BE2169">
        <w:rPr>
          <w:i/>
        </w:rPr>
        <w:t xml:space="preserve"> et al.</w:t>
      </w:r>
      <w:r w:rsidRPr="00BE2169">
        <w:t xml:space="preserve"> The effect of CYP2C9 and VKORC1 genetic polymorphisms on warfarin dose requirements in a pediatric population. </w:t>
      </w:r>
      <w:r w:rsidRPr="00BE2169">
        <w:rPr>
          <w:i/>
        </w:rPr>
        <w:t>Anatol J Cardiol</w:t>
      </w:r>
      <w:r w:rsidRPr="00BE2169">
        <w:t>,  (2016).</w:t>
      </w:r>
      <w:bookmarkEnd w:id="202"/>
    </w:p>
    <w:p w14:paraId="5CC69A30" w14:textId="77777777" w:rsidR="00BE2169" w:rsidRPr="00BE2169" w:rsidRDefault="00BE2169" w:rsidP="00BE2169">
      <w:pPr>
        <w:pStyle w:val="EndNoteBibliography"/>
        <w:ind w:left="720" w:hanging="720"/>
      </w:pPr>
      <w:bookmarkStart w:id="203" w:name="_ENREF_171"/>
      <w:r w:rsidRPr="00BE2169">
        <w:t>(171)</w:t>
      </w:r>
      <w:r w:rsidRPr="00BE2169">
        <w:tab/>
        <w:t xml:space="preserve">Nguyen, N., Anley, P., Yu, M.Y., Zhang, G., Thompson, A.A. &amp; Jennings, L.J. Genetic and clinical determinants influencing warfarin dosing in children with heart disease. </w:t>
      </w:r>
      <w:r w:rsidRPr="00BE2169">
        <w:rPr>
          <w:i/>
        </w:rPr>
        <w:t>Pediatric cardiology</w:t>
      </w:r>
      <w:r w:rsidRPr="00BE2169">
        <w:t xml:space="preserve">  </w:t>
      </w:r>
      <w:r w:rsidRPr="00BE2169">
        <w:rPr>
          <w:b/>
        </w:rPr>
        <w:t>34</w:t>
      </w:r>
      <w:r w:rsidRPr="00BE2169">
        <w:t>, 984-90 (2013).</w:t>
      </w:r>
      <w:bookmarkEnd w:id="203"/>
    </w:p>
    <w:p w14:paraId="2B32DA5E" w14:textId="77777777" w:rsidR="00BE2169" w:rsidRPr="00BE2169" w:rsidRDefault="00BE2169" w:rsidP="00BE2169">
      <w:pPr>
        <w:pStyle w:val="EndNoteBibliography"/>
        <w:ind w:left="720" w:hanging="720"/>
      </w:pPr>
      <w:bookmarkStart w:id="204" w:name="_ENREF_172"/>
      <w:r w:rsidRPr="00BE2169">
        <w:t>(172)</w:t>
      </w:r>
      <w:r w:rsidRPr="00BE2169">
        <w:tab/>
        <w:t xml:space="preserve">Kamal El-Din, M.A., Farhan, M.S., El Shiha, R.I., El-Kaffas, R.M. &amp; Mousa, S.M. Frequency of CYP2C9 and VKORC1 gene polymorphisms and their influence on warfarin dose in Egyptian pediatric patients. </w:t>
      </w:r>
      <w:r w:rsidRPr="00BE2169">
        <w:rPr>
          <w:i/>
        </w:rPr>
        <w:t>Paediatric drugs</w:t>
      </w:r>
      <w:r w:rsidRPr="00BE2169">
        <w:t xml:space="preserve">  </w:t>
      </w:r>
      <w:r w:rsidRPr="00BE2169">
        <w:rPr>
          <w:b/>
        </w:rPr>
        <w:t>16</w:t>
      </w:r>
      <w:r w:rsidRPr="00BE2169">
        <w:t>, 337-41 (2014).</w:t>
      </w:r>
      <w:bookmarkEnd w:id="204"/>
    </w:p>
    <w:p w14:paraId="34D0AD23" w14:textId="77777777" w:rsidR="00BE2169" w:rsidRPr="00BE2169" w:rsidRDefault="00BE2169" w:rsidP="00BE2169">
      <w:pPr>
        <w:pStyle w:val="EndNoteBibliography"/>
        <w:ind w:left="720" w:hanging="720"/>
      </w:pPr>
      <w:bookmarkStart w:id="205" w:name="_ENREF_173"/>
      <w:r w:rsidRPr="00BE2169">
        <w:t>(173)</w:t>
      </w:r>
      <w:r w:rsidRPr="00BE2169">
        <w:tab/>
        <w:t xml:space="preserve">Biss, T.T., Avery, P.J., Williams, M.D., Brandao, L.R., Grainger, J.D. &amp; Kamali, F. The VKORC1 and CYP2C9 genotypes are associated with over-anticoagulation during initiation of warfarin therapy in children. </w:t>
      </w:r>
      <w:r w:rsidRPr="00BE2169">
        <w:rPr>
          <w:i/>
        </w:rPr>
        <w:t>J Thromb Haemost</w:t>
      </w:r>
      <w:r w:rsidRPr="00BE2169">
        <w:t xml:space="preserve">  </w:t>
      </w:r>
      <w:r w:rsidRPr="00BE2169">
        <w:rPr>
          <w:b/>
        </w:rPr>
        <w:t>11</w:t>
      </w:r>
      <w:r w:rsidRPr="00BE2169">
        <w:t>, 373-5 (2013).</w:t>
      </w:r>
      <w:bookmarkEnd w:id="205"/>
    </w:p>
    <w:p w14:paraId="4D4EC470" w14:textId="77777777" w:rsidR="00BE2169" w:rsidRPr="00BE2169" w:rsidRDefault="00BE2169" w:rsidP="00BE2169">
      <w:pPr>
        <w:pStyle w:val="EndNoteBibliography"/>
        <w:ind w:left="720" w:hanging="720"/>
      </w:pPr>
      <w:bookmarkStart w:id="206" w:name="_ENREF_174"/>
      <w:r w:rsidRPr="00BE2169">
        <w:t>(174)</w:t>
      </w:r>
      <w:r w:rsidRPr="00BE2169">
        <w:tab/>
        <w:t>Kato, Y.</w:t>
      </w:r>
      <w:r w:rsidRPr="00BE2169">
        <w:rPr>
          <w:i/>
        </w:rPr>
        <w:t xml:space="preserve"> et al.</w:t>
      </w:r>
      <w:r w:rsidRPr="00BE2169">
        <w:t xml:space="preserve"> Effect of the VKORC1 genotype on warfarin dose requirements in Japanese pediatric patients. </w:t>
      </w:r>
      <w:r w:rsidRPr="00BE2169">
        <w:rPr>
          <w:i/>
        </w:rPr>
        <w:t>Drug Metab Pharmacokinet</w:t>
      </w:r>
      <w:r w:rsidRPr="00BE2169">
        <w:t xml:space="preserve">  </w:t>
      </w:r>
      <w:r w:rsidRPr="00BE2169">
        <w:rPr>
          <w:b/>
        </w:rPr>
        <w:t>26</w:t>
      </w:r>
      <w:r w:rsidRPr="00BE2169">
        <w:t>, 295-9 (2011).</w:t>
      </w:r>
      <w:bookmarkEnd w:id="206"/>
    </w:p>
    <w:p w14:paraId="5F50B834" w14:textId="77777777" w:rsidR="00BE2169" w:rsidRPr="00BE2169" w:rsidRDefault="00BE2169" w:rsidP="00BE2169">
      <w:pPr>
        <w:pStyle w:val="EndNoteBibliography"/>
        <w:ind w:left="720" w:hanging="720"/>
      </w:pPr>
      <w:bookmarkStart w:id="207" w:name="_ENREF_175"/>
      <w:r w:rsidRPr="00BE2169">
        <w:t>(175)</w:t>
      </w:r>
      <w:r w:rsidRPr="00BE2169">
        <w:tab/>
        <w:t>Wakamiya, T.</w:t>
      </w:r>
      <w:r w:rsidRPr="00BE2169">
        <w:rPr>
          <w:i/>
        </w:rPr>
        <w:t xml:space="preserve"> et al.</w:t>
      </w:r>
      <w:r w:rsidRPr="00BE2169">
        <w:t xml:space="preserve"> Effect of VKORC1, CYP2C9, CFP4F2, and GGCX Gene Polymorphisms on Warfarin Dose in Japanese Pediatric Patients. </w:t>
      </w:r>
      <w:r w:rsidRPr="00BE2169">
        <w:rPr>
          <w:i/>
        </w:rPr>
        <w:t>Mol Diagn Ther</w:t>
      </w:r>
      <w:r w:rsidRPr="00BE2169">
        <w:t xml:space="preserve">  </w:t>
      </w:r>
      <w:r w:rsidRPr="00BE2169">
        <w:rPr>
          <w:b/>
        </w:rPr>
        <w:t>20</w:t>
      </w:r>
      <w:r w:rsidRPr="00BE2169">
        <w:t>, 393-400 (2016).</w:t>
      </w:r>
      <w:bookmarkEnd w:id="207"/>
    </w:p>
    <w:p w14:paraId="3D4C2927" w14:textId="77777777" w:rsidR="00BE2169" w:rsidRPr="00BE2169" w:rsidRDefault="00BE2169" w:rsidP="00BE2169">
      <w:pPr>
        <w:pStyle w:val="EndNoteBibliography"/>
        <w:ind w:left="720" w:hanging="720"/>
      </w:pPr>
      <w:bookmarkStart w:id="208" w:name="_ENREF_176"/>
      <w:r w:rsidRPr="00BE2169">
        <w:t>(176)</w:t>
      </w:r>
      <w:r w:rsidRPr="00BE2169">
        <w:tab/>
        <w:t>Hirai, K.</w:t>
      </w:r>
      <w:r w:rsidRPr="00BE2169">
        <w:rPr>
          <w:i/>
        </w:rPr>
        <w:t xml:space="preserve"> et al.</w:t>
      </w:r>
      <w:r w:rsidRPr="00BE2169">
        <w:t xml:space="preserve"> Influence of CYP4F2 polymorphisms and plasma vitamin K levels on warfarin sensitivity in Japanese pediatric patients. </w:t>
      </w:r>
      <w:r w:rsidRPr="00BE2169">
        <w:rPr>
          <w:i/>
        </w:rPr>
        <w:t>Drug Metab Pharmacokinet</w:t>
      </w:r>
      <w:r w:rsidRPr="00BE2169">
        <w:t xml:space="preserve">  </w:t>
      </w:r>
      <w:r w:rsidRPr="00BE2169">
        <w:rPr>
          <w:b/>
        </w:rPr>
        <w:t>28</w:t>
      </w:r>
      <w:r w:rsidRPr="00BE2169">
        <w:t>, 132-7 (2013).</w:t>
      </w:r>
      <w:bookmarkEnd w:id="208"/>
    </w:p>
    <w:p w14:paraId="59355C30" w14:textId="36B79E99" w:rsidR="00E16D69" w:rsidRPr="008A775E" w:rsidRDefault="00D338D7" w:rsidP="008D6DB0">
      <w:pPr>
        <w:spacing w:after="120" w:line="360" w:lineRule="auto"/>
        <w:rPr>
          <w:rFonts w:cs="Times New Roman"/>
          <w:szCs w:val="24"/>
        </w:rPr>
      </w:pPr>
      <w:r w:rsidRPr="008A775E">
        <w:rPr>
          <w:rFonts w:cs="Times New Roman"/>
          <w:szCs w:val="24"/>
        </w:rPr>
        <w:fldChar w:fldCharType="end"/>
      </w:r>
    </w:p>
    <w:sectPr w:rsidR="00E16D69" w:rsidRPr="008A775E" w:rsidSect="004E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4CF232" w14:textId="77777777" w:rsidR="00BE2169" w:rsidRDefault="00BE2169" w:rsidP="00697927">
      <w:r>
        <w:separator/>
      </w:r>
    </w:p>
  </w:endnote>
  <w:endnote w:type="continuationSeparator" w:id="0">
    <w:p w14:paraId="3E353CC1" w14:textId="77777777" w:rsidR="00BE2169" w:rsidRDefault="00BE2169" w:rsidP="00697927">
      <w:r>
        <w:continuationSeparator/>
      </w:r>
    </w:p>
  </w:endnote>
  <w:endnote w:type="continuationNotice" w:id="1">
    <w:p w14:paraId="1427612A" w14:textId="77777777" w:rsidR="00BE2169" w:rsidRDefault="00BE21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Roman">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C3578" w14:textId="4CD9C7F0" w:rsidR="00BE2169" w:rsidRPr="00606DA7" w:rsidRDefault="00BE2169" w:rsidP="00D2477A">
    <w:pPr>
      <w:pStyle w:val="NoSpacing"/>
      <w:rPr>
        <w:sz w:val="20"/>
        <w:szCs w:val="20"/>
      </w:rPr>
    </w:pPr>
    <w:r w:rsidRPr="005B5CB6">
      <w:ptab w:relativeTo="margin" w:alignment="left" w:leader="none"/>
    </w:r>
    <w:r w:rsidRPr="005B5CB6">
      <w:t xml:space="preserve">CPIC Guideline for </w:t>
    </w:r>
    <w:r>
      <w:t xml:space="preserve">Pharmacogenetics-guided Warfarin Dosing </w:t>
    </w:r>
    <w:r w:rsidRPr="005B5CB6">
      <w:t>– Supplemental v</w:t>
    </w:r>
    <w:r>
      <w:t>2</w:t>
    </w:r>
    <w:r w:rsidRPr="005B5CB6">
      <w:t>.0</w:t>
    </w:r>
    <w:r>
      <w:rPr>
        <w:sz w:val="20"/>
        <w:szCs w:val="20"/>
      </w:rPr>
      <w:t xml:space="preserve"> </w:t>
    </w:r>
    <w:r w:rsidRPr="00606DA7">
      <w:rPr>
        <w:rFonts w:asciiTheme="majorHAnsi" w:eastAsiaTheme="majorEastAsia" w:hAnsiTheme="majorHAnsi" w:cstheme="majorBidi"/>
        <w:color w:val="0F243E" w:themeColor="text2" w:themeShade="80"/>
        <w:sz w:val="26"/>
        <w:szCs w:val="26"/>
      </w:rPr>
      <w:ptab w:relativeTo="margin" w:alignment="right" w:leader="none"/>
    </w:r>
    <w:r w:rsidRPr="00606DA7">
      <w:rPr>
        <w:rFonts w:asciiTheme="majorHAnsi" w:eastAsiaTheme="majorEastAsia" w:hAnsiTheme="majorHAnsi" w:cstheme="majorBidi"/>
        <w:color w:val="0F243E" w:themeColor="text2" w:themeShade="80"/>
        <w:sz w:val="26"/>
        <w:szCs w:val="26"/>
      </w:rPr>
      <w:t xml:space="preserve"> </w:t>
    </w:r>
    <w:r>
      <w:rPr>
        <w:rFonts w:asciiTheme="majorHAnsi" w:eastAsiaTheme="majorEastAsia" w:hAnsiTheme="majorHAnsi" w:cstheme="majorBidi"/>
        <w:color w:val="0F243E" w:themeColor="text2" w:themeShade="80"/>
        <w:sz w:val="26"/>
        <w:szCs w:val="26"/>
      </w:rPr>
      <w:t xml:space="preserve"> </w:t>
    </w:r>
    <w:r w:rsidRPr="00BA03A1">
      <w:fldChar w:fldCharType="begin"/>
    </w:r>
    <w:r w:rsidRPr="00BA03A1">
      <w:instrText xml:space="preserve"> PAGE   \* MERGEFORMAT </w:instrText>
    </w:r>
    <w:r w:rsidRPr="00BA03A1">
      <w:fldChar w:fldCharType="separate"/>
    </w:r>
    <w:r w:rsidR="006C7658" w:rsidRPr="006C7658">
      <w:rPr>
        <w:rFonts w:eastAsiaTheme="majorEastAsia"/>
        <w:noProof/>
        <w:color w:val="0F243E" w:themeColor="text2" w:themeShade="80"/>
      </w:rPr>
      <w:t>21</w:t>
    </w:r>
    <w:r w:rsidRPr="00BA03A1">
      <w:rPr>
        <w:rFonts w:eastAsiaTheme="majorEastAsia"/>
        <w:noProof/>
        <w:color w:val="0F243E" w:themeColor="text2" w:themeShade="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0B624" w14:textId="77777777" w:rsidR="00BE2169" w:rsidRDefault="00BE2169" w:rsidP="00697927">
      <w:r>
        <w:separator/>
      </w:r>
    </w:p>
  </w:footnote>
  <w:footnote w:type="continuationSeparator" w:id="0">
    <w:p w14:paraId="357DD87B" w14:textId="77777777" w:rsidR="00BE2169" w:rsidRDefault="00BE2169" w:rsidP="00697927">
      <w:r>
        <w:continuationSeparator/>
      </w:r>
    </w:p>
  </w:footnote>
  <w:footnote w:type="continuationNotice" w:id="1">
    <w:p w14:paraId="2721CCA2" w14:textId="77777777" w:rsidR="00BE2169" w:rsidRDefault="00BE216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18"/>
  </w:num>
  <w:num w:numId="3">
    <w:abstractNumId w:val="8"/>
  </w:num>
  <w:num w:numId="4">
    <w:abstractNumId w:val="10"/>
  </w:num>
  <w:num w:numId="5">
    <w:abstractNumId w:val="20"/>
  </w:num>
  <w:num w:numId="6">
    <w:abstractNumId w:val="6"/>
  </w:num>
  <w:num w:numId="7">
    <w:abstractNumId w:val="9"/>
  </w:num>
  <w:num w:numId="8">
    <w:abstractNumId w:val="16"/>
  </w:num>
  <w:num w:numId="9">
    <w:abstractNumId w:val="17"/>
  </w:num>
  <w:num w:numId="10">
    <w:abstractNumId w:val="3"/>
  </w:num>
  <w:num w:numId="11">
    <w:abstractNumId w:val="5"/>
  </w:num>
  <w:num w:numId="12">
    <w:abstractNumId w:val="14"/>
  </w:num>
  <w:num w:numId="13">
    <w:abstractNumId w:val="12"/>
  </w:num>
  <w:num w:numId="14">
    <w:abstractNumId w:val="19"/>
  </w:num>
  <w:num w:numId="15">
    <w:abstractNumId w:val="15"/>
  </w:num>
  <w:num w:numId="16">
    <w:abstractNumId w:val="4"/>
  </w:num>
  <w:num w:numId="17">
    <w:abstractNumId w:val="7"/>
  </w:num>
  <w:num w:numId="18">
    <w:abstractNumId w:val="2"/>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05wdtz4x59tpeaffpvpvfjde9t9wessdp2&quot;&gt;warfarin upda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5&lt;/item&gt;&lt;item&gt;66&lt;/item&gt;&lt;item&gt;67&lt;/item&gt;&lt;item&gt;69&lt;/item&gt;&lt;item&gt;73&lt;/item&gt;&lt;item&gt;77&lt;/item&gt;&lt;item&gt;78&lt;/item&gt;&lt;item&gt;79&lt;/item&gt;&lt;item&gt;80&lt;/item&gt;&lt;item&gt;82&lt;/item&gt;&lt;item&gt;83&lt;/item&gt;&lt;item&gt;84&lt;/item&gt;&lt;item&gt;87&lt;/item&gt;&lt;item&gt;89&lt;/item&gt;&lt;item&gt;94&lt;/item&gt;&lt;item&gt;95&lt;/item&gt;&lt;item&gt;98&lt;/item&gt;&lt;item&gt;99&lt;/item&gt;&lt;item&gt;100&lt;/item&gt;&lt;item&gt;101&lt;/item&gt;&lt;item&gt;102&lt;/item&gt;&lt;item&gt;104&lt;/item&gt;&lt;item&gt;106&lt;/item&gt;&lt;item&gt;107&lt;/item&gt;&lt;item&gt;112&lt;/item&gt;&lt;item&gt;114&lt;/item&gt;&lt;item&gt;117&lt;/item&gt;&lt;item&gt;118&lt;/item&gt;&lt;item&gt;119&lt;/item&gt;&lt;item&gt;120&lt;/item&gt;&lt;item&gt;121&lt;/item&gt;&lt;item&gt;122&lt;/item&gt;&lt;item&gt;123&lt;/item&gt;&lt;item&gt;124&lt;/item&gt;&lt;item&gt;125&lt;/item&gt;&lt;item&gt;126&lt;/item&gt;&lt;item&gt;128&lt;/item&gt;&lt;item&gt;129&lt;/item&gt;&lt;item&gt;130&lt;/item&gt;&lt;item&gt;132&lt;/item&gt;&lt;item&gt;133&lt;/item&gt;&lt;item&gt;134&lt;/item&gt;&lt;item&gt;135&lt;/item&gt;&lt;item&gt;137&lt;/item&gt;&lt;item&gt;139&lt;/item&gt;&lt;item&gt;140&lt;/item&gt;&lt;item&gt;141&lt;/item&gt;&lt;item&gt;142&lt;/item&gt;&lt;item&gt;143&lt;/item&gt;&lt;item&gt;151&lt;/item&gt;&lt;item&gt;155&lt;/item&gt;&lt;item&gt;159&lt;/item&gt;&lt;item&gt;160&lt;/item&gt;&lt;item&gt;161&lt;/item&gt;&lt;item&gt;162&lt;/item&gt;&lt;item&gt;163&lt;/item&gt;&lt;item&gt;164&lt;/item&gt;&lt;item&gt;166&lt;/item&gt;&lt;item&gt;169&lt;/item&gt;&lt;item&gt;172&lt;/item&gt;&lt;item&gt;173&lt;/item&gt;&lt;item&gt;176&lt;/item&gt;&lt;item&gt;177&lt;/item&gt;&lt;item&gt;178&lt;/item&gt;&lt;item&gt;179&lt;/item&gt;&lt;item&gt;198&lt;/item&gt;&lt;item&gt;201&lt;/item&gt;&lt;item&gt;202&lt;/item&gt;&lt;item&gt;203&lt;/item&gt;&lt;item&gt;204&lt;/item&gt;&lt;item&gt;205&lt;/item&gt;&lt;item&gt;206&lt;/item&gt;&lt;item&gt;209&lt;/item&gt;&lt;item&gt;210&lt;/item&gt;&lt;item&gt;211&lt;/item&gt;&lt;item&gt;212&lt;/item&gt;&lt;item&gt;255&lt;/item&gt;&lt;item&gt;256&lt;/item&gt;&lt;item&gt;258&lt;/item&gt;&lt;item&gt;264&lt;/item&gt;&lt;item&gt;268&lt;/item&gt;&lt;item&gt;277&lt;/item&gt;&lt;item&gt;278&lt;/item&gt;&lt;item&gt;279&lt;/item&gt;&lt;item&gt;283&lt;/item&gt;&lt;item&gt;284&lt;/item&gt;&lt;item&gt;285&lt;/item&gt;&lt;item&gt;286&lt;/item&gt;&lt;item&gt;287&lt;/item&gt;&lt;item&gt;288&lt;/item&gt;&lt;item&gt;289&lt;/item&gt;&lt;/record-ids&gt;&lt;/item&gt;&lt;/Libraries&gt;"/>
  </w:docVars>
  <w:rsids>
    <w:rsidRoot w:val="00697927"/>
    <w:rsid w:val="0000167A"/>
    <w:rsid w:val="000019BA"/>
    <w:rsid w:val="00003944"/>
    <w:rsid w:val="000042F4"/>
    <w:rsid w:val="0000598A"/>
    <w:rsid w:val="00007379"/>
    <w:rsid w:val="00007A74"/>
    <w:rsid w:val="00007D08"/>
    <w:rsid w:val="000111FF"/>
    <w:rsid w:val="00011531"/>
    <w:rsid w:val="0001199D"/>
    <w:rsid w:val="00011EBE"/>
    <w:rsid w:val="00012FA8"/>
    <w:rsid w:val="00014168"/>
    <w:rsid w:val="000160ED"/>
    <w:rsid w:val="00017B47"/>
    <w:rsid w:val="000203DD"/>
    <w:rsid w:val="00020E62"/>
    <w:rsid w:val="00022287"/>
    <w:rsid w:val="0002386A"/>
    <w:rsid w:val="000263EC"/>
    <w:rsid w:val="0002644D"/>
    <w:rsid w:val="00027427"/>
    <w:rsid w:val="0002788F"/>
    <w:rsid w:val="00027E4F"/>
    <w:rsid w:val="00031998"/>
    <w:rsid w:val="00031AB7"/>
    <w:rsid w:val="00032379"/>
    <w:rsid w:val="00032A19"/>
    <w:rsid w:val="000336D6"/>
    <w:rsid w:val="00036BCF"/>
    <w:rsid w:val="000402CE"/>
    <w:rsid w:val="00041627"/>
    <w:rsid w:val="000425D9"/>
    <w:rsid w:val="0004273C"/>
    <w:rsid w:val="00042988"/>
    <w:rsid w:val="00044921"/>
    <w:rsid w:val="00045000"/>
    <w:rsid w:val="00045106"/>
    <w:rsid w:val="00045613"/>
    <w:rsid w:val="0004593E"/>
    <w:rsid w:val="00047988"/>
    <w:rsid w:val="00047F79"/>
    <w:rsid w:val="00047FBD"/>
    <w:rsid w:val="00051CF4"/>
    <w:rsid w:val="00052C08"/>
    <w:rsid w:val="000542D7"/>
    <w:rsid w:val="000567B4"/>
    <w:rsid w:val="0006182B"/>
    <w:rsid w:val="000620A3"/>
    <w:rsid w:val="00065AB4"/>
    <w:rsid w:val="00065F44"/>
    <w:rsid w:val="00066B6A"/>
    <w:rsid w:val="00070507"/>
    <w:rsid w:val="000717A0"/>
    <w:rsid w:val="000733DA"/>
    <w:rsid w:val="0007392D"/>
    <w:rsid w:val="000758EB"/>
    <w:rsid w:val="000769DB"/>
    <w:rsid w:val="00080EB3"/>
    <w:rsid w:val="000811FC"/>
    <w:rsid w:val="00081288"/>
    <w:rsid w:val="00081964"/>
    <w:rsid w:val="00082C82"/>
    <w:rsid w:val="000832FB"/>
    <w:rsid w:val="0008411F"/>
    <w:rsid w:val="00091C5C"/>
    <w:rsid w:val="0009214E"/>
    <w:rsid w:val="000925F0"/>
    <w:rsid w:val="00092736"/>
    <w:rsid w:val="00093155"/>
    <w:rsid w:val="00093373"/>
    <w:rsid w:val="00093FDF"/>
    <w:rsid w:val="00094617"/>
    <w:rsid w:val="00094658"/>
    <w:rsid w:val="00094DEC"/>
    <w:rsid w:val="000A03A0"/>
    <w:rsid w:val="000A1536"/>
    <w:rsid w:val="000A177D"/>
    <w:rsid w:val="000A2DF4"/>
    <w:rsid w:val="000A3438"/>
    <w:rsid w:val="000A36DC"/>
    <w:rsid w:val="000A3B3E"/>
    <w:rsid w:val="000A40E4"/>
    <w:rsid w:val="000A5173"/>
    <w:rsid w:val="000A6867"/>
    <w:rsid w:val="000A6A7A"/>
    <w:rsid w:val="000A6F8E"/>
    <w:rsid w:val="000A780F"/>
    <w:rsid w:val="000A7C3B"/>
    <w:rsid w:val="000A7E15"/>
    <w:rsid w:val="000B04E4"/>
    <w:rsid w:val="000B1A8F"/>
    <w:rsid w:val="000B3BE8"/>
    <w:rsid w:val="000B4AE1"/>
    <w:rsid w:val="000B5299"/>
    <w:rsid w:val="000B5E70"/>
    <w:rsid w:val="000B7579"/>
    <w:rsid w:val="000C02A9"/>
    <w:rsid w:val="000C0AC5"/>
    <w:rsid w:val="000C1134"/>
    <w:rsid w:val="000C14F5"/>
    <w:rsid w:val="000C3319"/>
    <w:rsid w:val="000C3F43"/>
    <w:rsid w:val="000C434C"/>
    <w:rsid w:val="000C4781"/>
    <w:rsid w:val="000C5E55"/>
    <w:rsid w:val="000C6A7E"/>
    <w:rsid w:val="000C752F"/>
    <w:rsid w:val="000C7E95"/>
    <w:rsid w:val="000D0ED3"/>
    <w:rsid w:val="000D1412"/>
    <w:rsid w:val="000D1D1A"/>
    <w:rsid w:val="000D215A"/>
    <w:rsid w:val="000D4F31"/>
    <w:rsid w:val="000D5056"/>
    <w:rsid w:val="000D55FD"/>
    <w:rsid w:val="000D6557"/>
    <w:rsid w:val="000D6819"/>
    <w:rsid w:val="000D752C"/>
    <w:rsid w:val="000D7741"/>
    <w:rsid w:val="000D7F4A"/>
    <w:rsid w:val="000E0655"/>
    <w:rsid w:val="000E06CF"/>
    <w:rsid w:val="000E084C"/>
    <w:rsid w:val="000E22C9"/>
    <w:rsid w:val="000E23A3"/>
    <w:rsid w:val="000E396D"/>
    <w:rsid w:val="000E3F04"/>
    <w:rsid w:val="000E426D"/>
    <w:rsid w:val="000E5747"/>
    <w:rsid w:val="000E7798"/>
    <w:rsid w:val="000F0105"/>
    <w:rsid w:val="000F2693"/>
    <w:rsid w:val="000F336C"/>
    <w:rsid w:val="000F3400"/>
    <w:rsid w:val="000F351D"/>
    <w:rsid w:val="000F4263"/>
    <w:rsid w:val="000F53C4"/>
    <w:rsid w:val="000F6219"/>
    <w:rsid w:val="000F6B35"/>
    <w:rsid w:val="000F6DA7"/>
    <w:rsid w:val="000F775F"/>
    <w:rsid w:val="00101549"/>
    <w:rsid w:val="001018E1"/>
    <w:rsid w:val="001027FE"/>
    <w:rsid w:val="001034D2"/>
    <w:rsid w:val="00106C70"/>
    <w:rsid w:val="00107F8E"/>
    <w:rsid w:val="001101C4"/>
    <w:rsid w:val="00110634"/>
    <w:rsid w:val="001113F1"/>
    <w:rsid w:val="00111A31"/>
    <w:rsid w:val="00111D9E"/>
    <w:rsid w:val="00114763"/>
    <w:rsid w:val="00114EC1"/>
    <w:rsid w:val="00117ADC"/>
    <w:rsid w:val="0012142E"/>
    <w:rsid w:val="0012261B"/>
    <w:rsid w:val="00124F79"/>
    <w:rsid w:val="00125258"/>
    <w:rsid w:val="00130A97"/>
    <w:rsid w:val="00133061"/>
    <w:rsid w:val="00134A93"/>
    <w:rsid w:val="0013527A"/>
    <w:rsid w:val="0013553A"/>
    <w:rsid w:val="001371C9"/>
    <w:rsid w:val="00137F17"/>
    <w:rsid w:val="00140B3F"/>
    <w:rsid w:val="001416B7"/>
    <w:rsid w:val="001417FA"/>
    <w:rsid w:val="00142196"/>
    <w:rsid w:val="001427BE"/>
    <w:rsid w:val="00142A69"/>
    <w:rsid w:val="00142BD1"/>
    <w:rsid w:val="00145B9D"/>
    <w:rsid w:val="001516E0"/>
    <w:rsid w:val="001539AB"/>
    <w:rsid w:val="00153DF8"/>
    <w:rsid w:val="00154107"/>
    <w:rsid w:val="001541F2"/>
    <w:rsid w:val="001542A4"/>
    <w:rsid w:val="001545FB"/>
    <w:rsid w:val="00154742"/>
    <w:rsid w:val="00160E90"/>
    <w:rsid w:val="001619C1"/>
    <w:rsid w:val="00161E1B"/>
    <w:rsid w:val="00163FC3"/>
    <w:rsid w:val="00165AE1"/>
    <w:rsid w:val="001665A6"/>
    <w:rsid w:val="00166EDA"/>
    <w:rsid w:val="00170C71"/>
    <w:rsid w:val="00172FEA"/>
    <w:rsid w:val="00173802"/>
    <w:rsid w:val="00173C13"/>
    <w:rsid w:val="00173C5D"/>
    <w:rsid w:val="0018001A"/>
    <w:rsid w:val="00180186"/>
    <w:rsid w:val="0018482D"/>
    <w:rsid w:val="0018660D"/>
    <w:rsid w:val="00187B25"/>
    <w:rsid w:val="001905DE"/>
    <w:rsid w:val="00192761"/>
    <w:rsid w:val="00192B5D"/>
    <w:rsid w:val="00193525"/>
    <w:rsid w:val="00194383"/>
    <w:rsid w:val="00194C8D"/>
    <w:rsid w:val="00195696"/>
    <w:rsid w:val="00195D34"/>
    <w:rsid w:val="00195F15"/>
    <w:rsid w:val="00196A0F"/>
    <w:rsid w:val="00197A01"/>
    <w:rsid w:val="001A0882"/>
    <w:rsid w:val="001A0BB2"/>
    <w:rsid w:val="001A0E4C"/>
    <w:rsid w:val="001A20A5"/>
    <w:rsid w:val="001A4D4B"/>
    <w:rsid w:val="001A518B"/>
    <w:rsid w:val="001A5194"/>
    <w:rsid w:val="001A5D0C"/>
    <w:rsid w:val="001A623C"/>
    <w:rsid w:val="001B100C"/>
    <w:rsid w:val="001B114B"/>
    <w:rsid w:val="001B12FA"/>
    <w:rsid w:val="001B77E6"/>
    <w:rsid w:val="001B79E8"/>
    <w:rsid w:val="001C04DF"/>
    <w:rsid w:val="001C12ED"/>
    <w:rsid w:val="001C3C1F"/>
    <w:rsid w:val="001C3DF1"/>
    <w:rsid w:val="001C56B2"/>
    <w:rsid w:val="001C56E7"/>
    <w:rsid w:val="001C5D8A"/>
    <w:rsid w:val="001C79A9"/>
    <w:rsid w:val="001D0456"/>
    <w:rsid w:val="001D10EB"/>
    <w:rsid w:val="001D3773"/>
    <w:rsid w:val="001D605D"/>
    <w:rsid w:val="001D7F8D"/>
    <w:rsid w:val="001E0800"/>
    <w:rsid w:val="001E12C6"/>
    <w:rsid w:val="001E33E4"/>
    <w:rsid w:val="001E5461"/>
    <w:rsid w:val="001E629C"/>
    <w:rsid w:val="001E6730"/>
    <w:rsid w:val="001E7EBD"/>
    <w:rsid w:val="001F1898"/>
    <w:rsid w:val="001F265D"/>
    <w:rsid w:val="001F3984"/>
    <w:rsid w:val="001F3D5C"/>
    <w:rsid w:val="001F4F5B"/>
    <w:rsid w:val="001F53F9"/>
    <w:rsid w:val="001F6254"/>
    <w:rsid w:val="001F6790"/>
    <w:rsid w:val="00200A65"/>
    <w:rsid w:val="00200CF4"/>
    <w:rsid w:val="002013C9"/>
    <w:rsid w:val="00201584"/>
    <w:rsid w:val="0020166A"/>
    <w:rsid w:val="0020463E"/>
    <w:rsid w:val="002047D7"/>
    <w:rsid w:val="002051F3"/>
    <w:rsid w:val="00206095"/>
    <w:rsid w:val="0020698F"/>
    <w:rsid w:val="002070B4"/>
    <w:rsid w:val="0020784D"/>
    <w:rsid w:val="00211208"/>
    <w:rsid w:val="00211BE9"/>
    <w:rsid w:val="00211CFD"/>
    <w:rsid w:val="00212D52"/>
    <w:rsid w:val="00212F33"/>
    <w:rsid w:val="00214A08"/>
    <w:rsid w:val="0021557A"/>
    <w:rsid w:val="00215A5D"/>
    <w:rsid w:val="0021609F"/>
    <w:rsid w:val="0021735F"/>
    <w:rsid w:val="00217CF3"/>
    <w:rsid w:val="002202D7"/>
    <w:rsid w:val="00220E61"/>
    <w:rsid w:val="00221718"/>
    <w:rsid w:val="00221C56"/>
    <w:rsid w:val="0022235D"/>
    <w:rsid w:val="00223B37"/>
    <w:rsid w:val="00223E5E"/>
    <w:rsid w:val="00223EE8"/>
    <w:rsid w:val="00224ECF"/>
    <w:rsid w:val="00225B63"/>
    <w:rsid w:val="00225C53"/>
    <w:rsid w:val="00227C13"/>
    <w:rsid w:val="00230A97"/>
    <w:rsid w:val="00230C52"/>
    <w:rsid w:val="002319B8"/>
    <w:rsid w:val="0023205E"/>
    <w:rsid w:val="0023219F"/>
    <w:rsid w:val="00234340"/>
    <w:rsid w:val="00235AAB"/>
    <w:rsid w:val="00240494"/>
    <w:rsid w:val="00240A65"/>
    <w:rsid w:val="00241A13"/>
    <w:rsid w:val="00241CE1"/>
    <w:rsid w:val="00243AEA"/>
    <w:rsid w:val="00245DAF"/>
    <w:rsid w:val="00245E43"/>
    <w:rsid w:val="00246FB2"/>
    <w:rsid w:val="00250F73"/>
    <w:rsid w:val="00250FC4"/>
    <w:rsid w:val="002510C8"/>
    <w:rsid w:val="00251518"/>
    <w:rsid w:val="00252995"/>
    <w:rsid w:val="0025363F"/>
    <w:rsid w:val="00253E41"/>
    <w:rsid w:val="00256218"/>
    <w:rsid w:val="00260105"/>
    <w:rsid w:val="00260897"/>
    <w:rsid w:val="00260FE9"/>
    <w:rsid w:val="00262968"/>
    <w:rsid w:val="00262F67"/>
    <w:rsid w:val="00263A63"/>
    <w:rsid w:val="00271729"/>
    <w:rsid w:val="00272BC6"/>
    <w:rsid w:val="00273F80"/>
    <w:rsid w:val="00277FC6"/>
    <w:rsid w:val="00280E3E"/>
    <w:rsid w:val="00286073"/>
    <w:rsid w:val="002875CD"/>
    <w:rsid w:val="002876C9"/>
    <w:rsid w:val="00287BAF"/>
    <w:rsid w:val="00290036"/>
    <w:rsid w:val="00290260"/>
    <w:rsid w:val="002909B7"/>
    <w:rsid w:val="00291193"/>
    <w:rsid w:val="002919FA"/>
    <w:rsid w:val="002925F1"/>
    <w:rsid w:val="00293C31"/>
    <w:rsid w:val="002943A9"/>
    <w:rsid w:val="00294CBD"/>
    <w:rsid w:val="00295F4E"/>
    <w:rsid w:val="0029627C"/>
    <w:rsid w:val="002A02C6"/>
    <w:rsid w:val="002A0F6C"/>
    <w:rsid w:val="002A408A"/>
    <w:rsid w:val="002A4953"/>
    <w:rsid w:val="002A5818"/>
    <w:rsid w:val="002A59AA"/>
    <w:rsid w:val="002A6BC0"/>
    <w:rsid w:val="002B0228"/>
    <w:rsid w:val="002B04C7"/>
    <w:rsid w:val="002B1C54"/>
    <w:rsid w:val="002B2C68"/>
    <w:rsid w:val="002B2D50"/>
    <w:rsid w:val="002B37AA"/>
    <w:rsid w:val="002B3A11"/>
    <w:rsid w:val="002B4777"/>
    <w:rsid w:val="002B5D63"/>
    <w:rsid w:val="002B703F"/>
    <w:rsid w:val="002C228D"/>
    <w:rsid w:val="002C3134"/>
    <w:rsid w:val="002C4B3C"/>
    <w:rsid w:val="002C62F4"/>
    <w:rsid w:val="002C7528"/>
    <w:rsid w:val="002C785D"/>
    <w:rsid w:val="002D044B"/>
    <w:rsid w:val="002D073C"/>
    <w:rsid w:val="002D1792"/>
    <w:rsid w:val="002D17D6"/>
    <w:rsid w:val="002D1FB0"/>
    <w:rsid w:val="002D469C"/>
    <w:rsid w:val="002D68DB"/>
    <w:rsid w:val="002D7231"/>
    <w:rsid w:val="002D7554"/>
    <w:rsid w:val="002D76DB"/>
    <w:rsid w:val="002E008D"/>
    <w:rsid w:val="002E0AAD"/>
    <w:rsid w:val="002E1886"/>
    <w:rsid w:val="002E607A"/>
    <w:rsid w:val="002E7BDB"/>
    <w:rsid w:val="002F0F09"/>
    <w:rsid w:val="002F18DF"/>
    <w:rsid w:val="002F21C8"/>
    <w:rsid w:val="002F361C"/>
    <w:rsid w:val="002F3B15"/>
    <w:rsid w:val="002F5835"/>
    <w:rsid w:val="002F6AB7"/>
    <w:rsid w:val="002F780E"/>
    <w:rsid w:val="002F7B20"/>
    <w:rsid w:val="003010B8"/>
    <w:rsid w:val="00302321"/>
    <w:rsid w:val="00302778"/>
    <w:rsid w:val="0030413D"/>
    <w:rsid w:val="003052EC"/>
    <w:rsid w:val="003053A4"/>
    <w:rsid w:val="00305FD2"/>
    <w:rsid w:val="00306074"/>
    <w:rsid w:val="00306148"/>
    <w:rsid w:val="00306281"/>
    <w:rsid w:val="0030640D"/>
    <w:rsid w:val="00307215"/>
    <w:rsid w:val="00307A70"/>
    <w:rsid w:val="00310521"/>
    <w:rsid w:val="003106BC"/>
    <w:rsid w:val="00312AC2"/>
    <w:rsid w:val="00312BE0"/>
    <w:rsid w:val="003135D6"/>
    <w:rsid w:val="0031691C"/>
    <w:rsid w:val="00320DC6"/>
    <w:rsid w:val="0032137F"/>
    <w:rsid w:val="0032141D"/>
    <w:rsid w:val="00321C1D"/>
    <w:rsid w:val="0032330C"/>
    <w:rsid w:val="0032364E"/>
    <w:rsid w:val="00330449"/>
    <w:rsid w:val="003305BE"/>
    <w:rsid w:val="00332AF5"/>
    <w:rsid w:val="003357EB"/>
    <w:rsid w:val="00335E4A"/>
    <w:rsid w:val="00342DFD"/>
    <w:rsid w:val="00343A39"/>
    <w:rsid w:val="00344238"/>
    <w:rsid w:val="00344C77"/>
    <w:rsid w:val="00345B33"/>
    <w:rsid w:val="00345F17"/>
    <w:rsid w:val="00347CC3"/>
    <w:rsid w:val="0035181B"/>
    <w:rsid w:val="00351988"/>
    <w:rsid w:val="00351CD6"/>
    <w:rsid w:val="00352463"/>
    <w:rsid w:val="00352C85"/>
    <w:rsid w:val="00353968"/>
    <w:rsid w:val="003543C4"/>
    <w:rsid w:val="003557BD"/>
    <w:rsid w:val="00355D70"/>
    <w:rsid w:val="00356A32"/>
    <w:rsid w:val="00356ECA"/>
    <w:rsid w:val="003576F1"/>
    <w:rsid w:val="0036034E"/>
    <w:rsid w:val="00360577"/>
    <w:rsid w:val="0036272A"/>
    <w:rsid w:val="003628A4"/>
    <w:rsid w:val="00362EB4"/>
    <w:rsid w:val="00363CC2"/>
    <w:rsid w:val="003648F7"/>
    <w:rsid w:val="00364A6A"/>
    <w:rsid w:val="00365F24"/>
    <w:rsid w:val="00366889"/>
    <w:rsid w:val="00373F15"/>
    <w:rsid w:val="003748FA"/>
    <w:rsid w:val="00374ADD"/>
    <w:rsid w:val="0037600F"/>
    <w:rsid w:val="003772DD"/>
    <w:rsid w:val="00377F84"/>
    <w:rsid w:val="00380765"/>
    <w:rsid w:val="00380957"/>
    <w:rsid w:val="00380CF3"/>
    <w:rsid w:val="00382BC8"/>
    <w:rsid w:val="00382CC6"/>
    <w:rsid w:val="003842CC"/>
    <w:rsid w:val="003846CF"/>
    <w:rsid w:val="003852E1"/>
    <w:rsid w:val="00386C6D"/>
    <w:rsid w:val="0038750B"/>
    <w:rsid w:val="0039061E"/>
    <w:rsid w:val="003916BD"/>
    <w:rsid w:val="003917D3"/>
    <w:rsid w:val="003925A0"/>
    <w:rsid w:val="00393483"/>
    <w:rsid w:val="00393D8E"/>
    <w:rsid w:val="00393DD3"/>
    <w:rsid w:val="003966AE"/>
    <w:rsid w:val="00396B53"/>
    <w:rsid w:val="00396DA4"/>
    <w:rsid w:val="00397A5C"/>
    <w:rsid w:val="003A0886"/>
    <w:rsid w:val="003A48BA"/>
    <w:rsid w:val="003A69DF"/>
    <w:rsid w:val="003A6AFD"/>
    <w:rsid w:val="003A7EE5"/>
    <w:rsid w:val="003B369E"/>
    <w:rsid w:val="003B3929"/>
    <w:rsid w:val="003B3977"/>
    <w:rsid w:val="003B4447"/>
    <w:rsid w:val="003B7EAE"/>
    <w:rsid w:val="003C13C1"/>
    <w:rsid w:val="003C3AAA"/>
    <w:rsid w:val="003C46E3"/>
    <w:rsid w:val="003C47AE"/>
    <w:rsid w:val="003C625B"/>
    <w:rsid w:val="003D1523"/>
    <w:rsid w:val="003D212D"/>
    <w:rsid w:val="003D28D1"/>
    <w:rsid w:val="003D3096"/>
    <w:rsid w:val="003D370C"/>
    <w:rsid w:val="003D4768"/>
    <w:rsid w:val="003D5406"/>
    <w:rsid w:val="003E002C"/>
    <w:rsid w:val="003E0526"/>
    <w:rsid w:val="003E091A"/>
    <w:rsid w:val="003E1C4E"/>
    <w:rsid w:val="003E2BFF"/>
    <w:rsid w:val="003E4987"/>
    <w:rsid w:val="003E4FA9"/>
    <w:rsid w:val="003E5D71"/>
    <w:rsid w:val="003E5EA1"/>
    <w:rsid w:val="003E68F2"/>
    <w:rsid w:val="003E6C08"/>
    <w:rsid w:val="003F0B90"/>
    <w:rsid w:val="003F1728"/>
    <w:rsid w:val="003F2196"/>
    <w:rsid w:val="003F26F2"/>
    <w:rsid w:val="003F2767"/>
    <w:rsid w:val="003F36DE"/>
    <w:rsid w:val="003F396D"/>
    <w:rsid w:val="003F3DEA"/>
    <w:rsid w:val="003F47A6"/>
    <w:rsid w:val="003F5772"/>
    <w:rsid w:val="003F6A8C"/>
    <w:rsid w:val="003F7586"/>
    <w:rsid w:val="004018A7"/>
    <w:rsid w:val="00402B83"/>
    <w:rsid w:val="004049B8"/>
    <w:rsid w:val="004049C1"/>
    <w:rsid w:val="00404F3D"/>
    <w:rsid w:val="0040526B"/>
    <w:rsid w:val="00405462"/>
    <w:rsid w:val="0040637E"/>
    <w:rsid w:val="00407323"/>
    <w:rsid w:val="004078DA"/>
    <w:rsid w:val="00407B91"/>
    <w:rsid w:val="00410297"/>
    <w:rsid w:val="00411895"/>
    <w:rsid w:val="004118F6"/>
    <w:rsid w:val="004119D8"/>
    <w:rsid w:val="00412F5A"/>
    <w:rsid w:val="00413073"/>
    <w:rsid w:val="00414258"/>
    <w:rsid w:val="00416A64"/>
    <w:rsid w:val="00416E66"/>
    <w:rsid w:val="004176B6"/>
    <w:rsid w:val="00422166"/>
    <w:rsid w:val="0042257F"/>
    <w:rsid w:val="00422F79"/>
    <w:rsid w:val="004244EF"/>
    <w:rsid w:val="00424AA2"/>
    <w:rsid w:val="00424B18"/>
    <w:rsid w:val="004252CA"/>
    <w:rsid w:val="004268BF"/>
    <w:rsid w:val="00426ACB"/>
    <w:rsid w:val="004279A2"/>
    <w:rsid w:val="00430013"/>
    <w:rsid w:val="00430333"/>
    <w:rsid w:val="004304E3"/>
    <w:rsid w:val="00431087"/>
    <w:rsid w:val="004310F2"/>
    <w:rsid w:val="00432BFA"/>
    <w:rsid w:val="0043337E"/>
    <w:rsid w:val="00440241"/>
    <w:rsid w:val="00440631"/>
    <w:rsid w:val="00440F5E"/>
    <w:rsid w:val="00441021"/>
    <w:rsid w:val="0044140D"/>
    <w:rsid w:val="0044290D"/>
    <w:rsid w:val="004434DD"/>
    <w:rsid w:val="0044371C"/>
    <w:rsid w:val="00444D24"/>
    <w:rsid w:val="00445E34"/>
    <w:rsid w:val="00445FC5"/>
    <w:rsid w:val="004462A9"/>
    <w:rsid w:val="00446E57"/>
    <w:rsid w:val="00446FC2"/>
    <w:rsid w:val="0044706F"/>
    <w:rsid w:val="004472CA"/>
    <w:rsid w:val="004474AA"/>
    <w:rsid w:val="0045127A"/>
    <w:rsid w:val="00451AD6"/>
    <w:rsid w:val="00451B1A"/>
    <w:rsid w:val="00451BAD"/>
    <w:rsid w:val="004520EA"/>
    <w:rsid w:val="004522A4"/>
    <w:rsid w:val="00452C11"/>
    <w:rsid w:val="0045309D"/>
    <w:rsid w:val="00453C98"/>
    <w:rsid w:val="00455424"/>
    <w:rsid w:val="00460BFC"/>
    <w:rsid w:val="00461688"/>
    <w:rsid w:val="00462205"/>
    <w:rsid w:val="0046302F"/>
    <w:rsid w:val="00463E00"/>
    <w:rsid w:val="00464C11"/>
    <w:rsid w:val="004654FF"/>
    <w:rsid w:val="00465A21"/>
    <w:rsid w:val="004664EC"/>
    <w:rsid w:val="004707BD"/>
    <w:rsid w:val="00472853"/>
    <w:rsid w:val="00472EF2"/>
    <w:rsid w:val="00473E4F"/>
    <w:rsid w:val="00473E75"/>
    <w:rsid w:val="00474AB7"/>
    <w:rsid w:val="0047562D"/>
    <w:rsid w:val="004763E5"/>
    <w:rsid w:val="00480124"/>
    <w:rsid w:val="004818C5"/>
    <w:rsid w:val="004824C1"/>
    <w:rsid w:val="00482721"/>
    <w:rsid w:val="004836F2"/>
    <w:rsid w:val="00484098"/>
    <w:rsid w:val="00485827"/>
    <w:rsid w:val="004858C7"/>
    <w:rsid w:val="0048675A"/>
    <w:rsid w:val="00486DBA"/>
    <w:rsid w:val="004871FE"/>
    <w:rsid w:val="00487B97"/>
    <w:rsid w:val="00487F56"/>
    <w:rsid w:val="004901B3"/>
    <w:rsid w:val="00490C60"/>
    <w:rsid w:val="00491D20"/>
    <w:rsid w:val="00491FD9"/>
    <w:rsid w:val="00492FD7"/>
    <w:rsid w:val="00493452"/>
    <w:rsid w:val="004941F9"/>
    <w:rsid w:val="0049461D"/>
    <w:rsid w:val="00496237"/>
    <w:rsid w:val="004A0B53"/>
    <w:rsid w:val="004A0B6B"/>
    <w:rsid w:val="004A2B30"/>
    <w:rsid w:val="004A3240"/>
    <w:rsid w:val="004A376F"/>
    <w:rsid w:val="004A3C0B"/>
    <w:rsid w:val="004A3FB1"/>
    <w:rsid w:val="004A4977"/>
    <w:rsid w:val="004A7D94"/>
    <w:rsid w:val="004A7FE7"/>
    <w:rsid w:val="004B1C9F"/>
    <w:rsid w:val="004B1DA5"/>
    <w:rsid w:val="004B22A4"/>
    <w:rsid w:val="004B3CC1"/>
    <w:rsid w:val="004B45CE"/>
    <w:rsid w:val="004C260F"/>
    <w:rsid w:val="004C3BE7"/>
    <w:rsid w:val="004C4219"/>
    <w:rsid w:val="004C50F0"/>
    <w:rsid w:val="004C5303"/>
    <w:rsid w:val="004C542D"/>
    <w:rsid w:val="004C56D3"/>
    <w:rsid w:val="004C6600"/>
    <w:rsid w:val="004C7553"/>
    <w:rsid w:val="004D11C2"/>
    <w:rsid w:val="004D1374"/>
    <w:rsid w:val="004D2168"/>
    <w:rsid w:val="004D3543"/>
    <w:rsid w:val="004D380F"/>
    <w:rsid w:val="004D40EE"/>
    <w:rsid w:val="004D497D"/>
    <w:rsid w:val="004D508B"/>
    <w:rsid w:val="004D568B"/>
    <w:rsid w:val="004D71A8"/>
    <w:rsid w:val="004E0B40"/>
    <w:rsid w:val="004E21FE"/>
    <w:rsid w:val="004E52D6"/>
    <w:rsid w:val="004E6442"/>
    <w:rsid w:val="004E7A9E"/>
    <w:rsid w:val="004F1027"/>
    <w:rsid w:val="004F16A7"/>
    <w:rsid w:val="004F24F2"/>
    <w:rsid w:val="004F2972"/>
    <w:rsid w:val="004F4380"/>
    <w:rsid w:val="004F460F"/>
    <w:rsid w:val="004F4C99"/>
    <w:rsid w:val="004F5CFA"/>
    <w:rsid w:val="00500422"/>
    <w:rsid w:val="00500846"/>
    <w:rsid w:val="00501A4E"/>
    <w:rsid w:val="00503508"/>
    <w:rsid w:val="00504555"/>
    <w:rsid w:val="00505150"/>
    <w:rsid w:val="00505875"/>
    <w:rsid w:val="00505945"/>
    <w:rsid w:val="00506507"/>
    <w:rsid w:val="00506E05"/>
    <w:rsid w:val="00507686"/>
    <w:rsid w:val="005078B4"/>
    <w:rsid w:val="00507946"/>
    <w:rsid w:val="00507D6B"/>
    <w:rsid w:val="00510106"/>
    <w:rsid w:val="00511AF6"/>
    <w:rsid w:val="005128BA"/>
    <w:rsid w:val="00512B3D"/>
    <w:rsid w:val="00514E16"/>
    <w:rsid w:val="00516B41"/>
    <w:rsid w:val="00517F36"/>
    <w:rsid w:val="00521CC2"/>
    <w:rsid w:val="00521FC0"/>
    <w:rsid w:val="0052422E"/>
    <w:rsid w:val="00525252"/>
    <w:rsid w:val="00525800"/>
    <w:rsid w:val="005261DE"/>
    <w:rsid w:val="00526709"/>
    <w:rsid w:val="005338F8"/>
    <w:rsid w:val="00534321"/>
    <w:rsid w:val="00534F54"/>
    <w:rsid w:val="00535D1B"/>
    <w:rsid w:val="0054183B"/>
    <w:rsid w:val="00541B91"/>
    <w:rsid w:val="00542D15"/>
    <w:rsid w:val="005431AE"/>
    <w:rsid w:val="00544059"/>
    <w:rsid w:val="005455D1"/>
    <w:rsid w:val="00547170"/>
    <w:rsid w:val="0054723A"/>
    <w:rsid w:val="0054746F"/>
    <w:rsid w:val="00547D2A"/>
    <w:rsid w:val="00552584"/>
    <w:rsid w:val="005532B2"/>
    <w:rsid w:val="00556591"/>
    <w:rsid w:val="00560054"/>
    <w:rsid w:val="00561FEF"/>
    <w:rsid w:val="005624F7"/>
    <w:rsid w:val="00562D3D"/>
    <w:rsid w:val="005641B1"/>
    <w:rsid w:val="00564349"/>
    <w:rsid w:val="005644E0"/>
    <w:rsid w:val="005647B0"/>
    <w:rsid w:val="0056543D"/>
    <w:rsid w:val="00566447"/>
    <w:rsid w:val="005670D8"/>
    <w:rsid w:val="00567645"/>
    <w:rsid w:val="00571496"/>
    <w:rsid w:val="00572B6E"/>
    <w:rsid w:val="00572EC4"/>
    <w:rsid w:val="00573917"/>
    <w:rsid w:val="00576558"/>
    <w:rsid w:val="0057740B"/>
    <w:rsid w:val="00577542"/>
    <w:rsid w:val="00580C54"/>
    <w:rsid w:val="00581008"/>
    <w:rsid w:val="00581446"/>
    <w:rsid w:val="00581F88"/>
    <w:rsid w:val="00582183"/>
    <w:rsid w:val="005827BD"/>
    <w:rsid w:val="0058283D"/>
    <w:rsid w:val="00582E7E"/>
    <w:rsid w:val="00583BA9"/>
    <w:rsid w:val="00585AEA"/>
    <w:rsid w:val="00586EA3"/>
    <w:rsid w:val="00587B0C"/>
    <w:rsid w:val="0059016F"/>
    <w:rsid w:val="00590655"/>
    <w:rsid w:val="00590DBA"/>
    <w:rsid w:val="00591101"/>
    <w:rsid w:val="00595E55"/>
    <w:rsid w:val="00596759"/>
    <w:rsid w:val="00596777"/>
    <w:rsid w:val="005977B6"/>
    <w:rsid w:val="00597ED7"/>
    <w:rsid w:val="005A0CC9"/>
    <w:rsid w:val="005A2414"/>
    <w:rsid w:val="005A254C"/>
    <w:rsid w:val="005A2670"/>
    <w:rsid w:val="005A32D0"/>
    <w:rsid w:val="005A44AD"/>
    <w:rsid w:val="005A51DC"/>
    <w:rsid w:val="005A61C9"/>
    <w:rsid w:val="005A6E30"/>
    <w:rsid w:val="005B056F"/>
    <w:rsid w:val="005B10C9"/>
    <w:rsid w:val="005B12E2"/>
    <w:rsid w:val="005B4E48"/>
    <w:rsid w:val="005B5CB6"/>
    <w:rsid w:val="005B65A8"/>
    <w:rsid w:val="005C2E7C"/>
    <w:rsid w:val="005C4AD4"/>
    <w:rsid w:val="005C566E"/>
    <w:rsid w:val="005C577B"/>
    <w:rsid w:val="005C57CF"/>
    <w:rsid w:val="005C732D"/>
    <w:rsid w:val="005D0946"/>
    <w:rsid w:val="005D230C"/>
    <w:rsid w:val="005D482C"/>
    <w:rsid w:val="005D5B93"/>
    <w:rsid w:val="005D782B"/>
    <w:rsid w:val="005D7D20"/>
    <w:rsid w:val="005E2A46"/>
    <w:rsid w:val="005E5696"/>
    <w:rsid w:val="005E5BA3"/>
    <w:rsid w:val="005E6742"/>
    <w:rsid w:val="005E7572"/>
    <w:rsid w:val="005F005A"/>
    <w:rsid w:val="005F0E55"/>
    <w:rsid w:val="005F0FD8"/>
    <w:rsid w:val="005F11E0"/>
    <w:rsid w:val="005F2D2F"/>
    <w:rsid w:val="005F2ED6"/>
    <w:rsid w:val="005F53F2"/>
    <w:rsid w:val="005F5F4F"/>
    <w:rsid w:val="005F62AE"/>
    <w:rsid w:val="005F7FA2"/>
    <w:rsid w:val="006000AB"/>
    <w:rsid w:val="00601176"/>
    <w:rsid w:val="006015AB"/>
    <w:rsid w:val="0060315F"/>
    <w:rsid w:val="00605726"/>
    <w:rsid w:val="006058BC"/>
    <w:rsid w:val="0060692E"/>
    <w:rsid w:val="00606DA7"/>
    <w:rsid w:val="00610453"/>
    <w:rsid w:val="00610490"/>
    <w:rsid w:val="00610E6E"/>
    <w:rsid w:val="006154A0"/>
    <w:rsid w:val="006158A7"/>
    <w:rsid w:val="00616521"/>
    <w:rsid w:val="006170BD"/>
    <w:rsid w:val="00617E0C"/>
    <w:rsid w:val="00621BF1"/>
    <w:rsid w:val="00623765"/>
    <w:rsid w:val="00623EEE"/>
    <w:rsid w:val="0062491A"/>
    <w:rsid w:val="00625A81"/>
    <w:rsid w:val="00625C4A"/>
    <w:rsid w:val="0062683D"/>
    <w:rsid w:val="0062762D"/>
    <w:rsid w:val="00630F67"/>
    <w:rsid w:val="00632317"/>
    <w:rsid w:val="00632CC3"/>
    <w:rsid w:val="00633BBD"/>
    <w:rsid w:val="00635B97"/>
    <w:rsid w:val="00641B98"/>
    <w:rsid w:val="00642944"/>
    <w:rsid w:val="00643400"/>
    <w:rsid w:val="00643AE9"/>
    <w:rsid w:val="0065097C"/>
    <w:rsid w:val="0065263C"/>
    <w:rsid w:val="00652B7B"/>
    <w:rsid w:val="00653537"/>
    <w:rsid w:val="00654042"/>
    <w:rsid w:val="006543AE"/>
    <w:rsid w:val="00654977"/>
    <w:rsid w:val="00654E94"/>
    <w:rsid w:val="00655D76"/>
    <w:rsid w:val="00660A09"/>
    <w:rsid w:val="00660A39"/>
    <w:rsid w:val="006634B3"/>
    <w:rsid w:val="00664F76"/>
    <w:rsid w:val="00665C73"/>
    <w:rsid w:val="00666E5D"/>
    <w:rsid w:val="0066790E"/>
    <w:rsid w:val="00667959"/>
    <w:rsid w:val="00670697"/>
    <w:rsid w:val="00672B0B"/>
    <w:rsid w:val="006742FC"/>
    <w:rsid w:val="006749BC"/>
    <w:rsid w:val="0067634A"/>
    <w:rsid w:val="00677632"/>
    <w:rsid w:val="00677E62"/>
    <w:rsid w:val="00680076"/>
    <w:rsid w:val="00680112"/>
    <w:rsid w:val="00680611"/>
    <w:rsid w:val="00680A44"/>
    <w:rsid w:val="00680E98"/>
    <w:rsid w:val="00683773"/>
    <w:rsid w:val="006858A3"/>
    <w:rsid w:val="0068723B"/>
    <w:rsid w:val="00690546"/>
    <w:rsid w:val="00691E2B"/>
    <w:rsid w:val="00692743"/>
    <w:rsid w:val="00694078"/>
    <w:rsid w:val="00695951"/>
    <w:rsid w:val="006972A1"/>
    <w:rsid w:val="00697927"/>
    <w:rsid w:val="006A05E9"/>
    <w:rsid w:val="006A1B9C"/>
    <w:rsid w:val="006A22FF"/>
    <w:rsid w:val="006A24DB"/>
    <w:rsid w:val="006A326C"/>
    <w:rsid w:val="006A4736"/>
    <w:rsid w:val="006A50DD"/>
    <w:rsid w:val="006A670C"/>
    <w:rsid w:val="006A6FFB"/>
    <w:rsid w:val="006A78BE"/>
    <w:rsid w:val="006B03BE"/>
    <w:rsid w:val="006B054A"/>
    <w:rsid w:val="006B41CB"/>
    <w:rsid w:val="006B5CC5"/>
    <w:rsid w:val="006B61D7"/>
    <w:rsid w:val="006C09A0"/>
    <w:rsid w:val="006C10E6"/>
    <w:rsid w:val="006C3316"/>
    <w:rsid w:val="006C4683"/>
    <w:rsid w:val="006C4E7A"/>
    <w:rsid w:val="006C5E57"/>
    <w:rsid w:val="006C7658"/>
    <w:rsid w:val="006C793C"/>
    <w:rsid w:val="006C7DBA"/>
    <w:rsid w:val="006D0361"/>
    <w:rsid w:val="006D4843"/>
    <w:rsid w:val="006D49CC"/>
    <w:rsid w:val="006D5663"/>
    <w:rsid w:val="006D644C"/>
    <w:rsid w:val="006E27AA"/>
    <w:rsid w:val="006E2F8B"/>
    <w:rsid w:val="006E3AF5"/>
    <w:rsid w:val="006E4148"/>
    <w:rsid w:val="006E6BF3"/>
    <w:rsid w:val="006E722D"/>
    <w:rsid w:val="006E771C"/>
    <w:rsid w:val="006F0F92"/>
    <w:rsid w:val="006F1C03"/>
    <w:rsid w:val="006F353C"/>
    <w:rsid w:val="006F50D6"/>
    <w:rsid w:val="006F59F6"/>
    <w:rsid w:val="006F6D42"/>
    <w:rsid w:val="006F7304"/>
    <w:rsid w:val="00700B35"/>
    <w:rsid w:val="00701D12"/>
    <w:rsid w:val="0070260F"/>
    <w:rsid w:val="00703C78"/>
    <w:rsid w:val="00703E2F"/>
    <w:rsid w:val="007048AB"/>
    <w:rsid w:val="00705BD5"/>
    <w:rsid w:val="007064DC"/>
    <w:rsid w:val="00707C2A"/>
    <w:rsid w:val="00707FE6"/>
    <w:rsid w:val="00710FD2"/>
    <w:rsid w:val="00711144"/>
    <w:rsid w:val="007120AA"/>
    <w:rsid w:val="00713A9C"/>
    <w:rsid w:val="00714235"/>
    <w:rsid w:val="007149BA"/>
    <w:rsid w:val="00714DF0"/>
    <w:rsid w:val="007165CD"/>
    <w:rsid w:val="0071733C"/>
    <w:rsid w:val="007217F7"/>
    <w:rsid w:val="00721A71"/>
    <w:rsid w:val="00721B22"/>
    <w:rsid w:val="00721F0B"/>
    <w:rsid w:val="00722B50"/>
    <w:rsid w:val="00723695"/>
    <w:rsid w:val="0072454B"/>
    <w:rsid w:val="007265C8"/>
    <w:rsid w:val="00727F73"/>
    <w:rsid w:val="00730A95"/>
    <w:rsid w:val="00730EB7"/>
    <w:rsid w:val="00730F50"/>
    <w:rsid w:val="00731688"/>
    <w:rsid w:val="007336B9"/>
    <w:rsid w:val="0073511E"/>
    <w:rsid w:val="007357DE"/>
    <w:rsid w:val="00740AE4"/>
    <w:rsid w:val="00740B36"/>
    <w:rsid w:val="00740F6D"/>
    <w:rsid w:val="00741691"/>
    <w:rsid w:val="00743D7C"/>
    <w:rsid w:val="00744440"/>
    <w:rsid w:val="00745D70"/>
    <w:rsid w:val="00745E5C"/>
    <w:rsid w:val="00746B27"/>
    <w:rsid w:val="007471EA"/>
    <w:rsid w:val="0074763A"/>
    <w:rsid w:val="00750848"/>
    <w:rsid w:val="00751656"/>
    <w:rsid w:val="00753FED"/>
    <w:rsid w:val="00754400"/>
    <w:rsid w:val="0075571F"/>
    <w:rsid w:val="00756AE6"/>
    <w:rsid w:val="0076015F"/>
    <w:rsid w:val="00760A58"/>
    <w:rsid w:val="007619CE"/>
    <w:rsid w:val="00761A48"/>
    <w:rsid w:val="007626AC"/>
    <w:rsid w:val="00762818"/>
    <w:rsid w:val="00763217"/>
    <w:rsid w:val="0076359A"/>
    <w:rsid w:val="0076497B"/>
    <w:rsid w:val="0076539A"/>
    <w:rsid w:val="007656DD"/>
    <w:rsid w:val="007672E0"/>
    <w:rsid w:val="00767B4D"/>
    <w:rsid w:val="0077196F"/>
    <w:rsid w:val="00771BC3"/>
    <w:rsid w:val="007725DD"/>
    <w:rsid w:val="00772C02"/>
    <w:rsid w:val="00773CA4"/>
    <w:rsid w:val="00775967"/>
    <w:rsid w:val="00775EE6"/>
    <w:rsid w:val="00776C35"/>
    <w:rsid w:val="007776E4"/>
    <w:rsid w:val="00780098"/>
    <w:rsid w:val="00780891"/>
    <w:rsid w:val="00781F87"/>
    <w:rsid w:val="00782069"/>
    <w:rsid w:val="00782C96"/>
    <w:rsid w:val="0078446F"/>
    <w:rsid w:val="00786089"/>
    <w:rsid w:val="00790615"/>
    <w:rsid w:val="0079216F"/>
    <w:rsid w:val="0079227D"/>
    <w:rsid w:val="00793E3A"/>
    <w:rsid w:val="00794176"/>
    <w:rsid w:val="007941C5"/>
    <w:rsid w:val="00794AEE"/>
    <w:rsid w:val="00794CB3"/>
    <w:rsid w:val="00795DE5"/>
    <w:rsid w:val="00796AFB"/>
    <w:rsid w:val="00796E88"/>
    <w:rsid w:val="0079798A"/>
    <w:rsid w:val="007A1A2F"/>
    <w:rsid w:val="007A1B78"/>
    <w:rsid w:val="007A6730"/>
    <w:rsid w:val="007A791F"/>
    <w:rsid w:val="007B0D22"/>
    <w:rsid w:val="007B1B1D"/>
    <w:rsid w:val="007B1FF2"/>
    <w:rsid w:val="007B2029"/>
    <w:rsid w:val="007B423A"/>
    <w:rsid w:val="007B4466"/>
    <w:rsid w:val="007B582B"/>
    <w:rsid w:val="007B5D57"/>
    <w:rsid w:val="007B74AB"/>
    <w:rsid w:val="007C08C4"/>
    <w:rsid w:val="007C1E8A"/>
    <w:rsid w:val="007C1F4A"/>
    <w:rsid w:val="007C3196"/>
    <w:rsid w:val="007C41A8"/>
    <w:rsid w:val="007C61E3"/>
    <w:rsid w:val="007C6A51"/>
    <w:rsid w:val="007C7C95"/>
    <w:rsid w:val="007C7DE7"/>
    <w:rsid w:val="007D204D"/>
    <w:rsid w:val="007D4538"/>
    <w:rsid w:val="007D55E9"/>
    <w:rsid w:val="007D664B"/>
    <w:rsid w:val="007D7BF6"/>
    <w:rsid w:val="007E452E"/>
    <w:rsid w:val="007E5BAA"/>
    <w:rsid w:val="007E611B"/>
    <w:rsid w:val="007E6615"/>
    <w:rsid w:val="007E7313"/>
    <w:rsid w:val="007E7B3A"/>
    <w:rsid w:val="007F0377"/>
    <w:rsid w:val="007F0DE1"/>
    <w:rsid w:val="007F3D34"/>
    <w:rsid w:val="007F49C1"/>
    <w:rsid w:val="007F4A87"/>
    <w:rsid w:val="007F51E0"/>
    <w:rsid w:val="00800C6F"/>
    <w:rsid w:val="00800E48"/>
    <w:rsid w:val="0080133F"/>
    <w:rsid w:val="008013EE"/>
    <w:rsid w:val="00802FC9"/>
    <w:rsid w:val="0080450F"/>
    <w:rsid w:val="00804638"/>
    <w:rsid w:val="008047EF"/>
    <w:rsid w:val="008050E9"/>
    <w:rsid w:val="0080535A"/>
    <w:rsid w:val="008066EC"/>
    <w:rsid w:val="00806956"/>
    <w:rsid w:val="008069B0"/>
    <w:rsid w:val="008077D4"/>
    <w:rsid w:val="008107C4"/>
    <w:rsid w:val="0081354F"/>
    <w:rsid w:val="008139C0"/>
    <w:rsid w:val="008164FD"/>
    <w:rsid w:val="00821361"/>
    <w:rsid w:val="008219D2"/>
    <w:rsid w:val="00823FB6"/>
    <w:rsid w:val="00826EDC"/>
    <w:rsid w:val="008302C2"/>
    <w:rsid w:val="00831A58"/>
    <w:rsid w:val="00834CDE"/>
    <w:rsid w:val="008352C8"/>
    <w:rsid w:val="008374AA"/>
    <w:rsid w:val="0083762A"/>
    <w:rsid w:val="00837E2C"/>
    <w:rsid w:val="0084220C"/>
    <w:rsid w:val="00842F7E"/>
    <w:rsid w:val="00844260"/>
    <w:rsid w:val="008447DE"/>
    <w:rsid w:val="00844F90"/>
    <w:rsid w:val="00846226"/>
    <w:rsid w:val="008462E2"/>
    <w:rsid w:val="0084720F"/>
    <w:rsid w:val="00847585"/>
    <w:rsid w:val="008477C6"/>
    <w:rsid w:val="00847FB5"/>
    <w:rsid w:val="00852109"/>
    <w:rsid w:val="00852C78"/>
    <w:rsid w:val="00853BBE"/>
    <w:rsid w:val="0085414D"/>
    <w:rsid w:val="00855688"/>
    <w:rsid w:val="00855C68"/>
    <w:rsid w:val="00856289"/>
    <w:rsid w:val="008571AD"/>
    <w:rsid w:val="00865002"/>
    <w:rsid w:val="008651ED"/>
    <w:rsid w:val="00865411"/>
    <w:rsid w:val="00867085"/>
    <w:rsid w:val="008673A3"/>
    <w:rsid w:val="0086744E"/>
    <w:rsid w:val="00867F5F"/>
    <w:rsid w:val="0087020D"/>
    <w:rsid w:val="00870A8E"/>
    <w:rsid w:val="008727A2"/>
    <w:rsid w:val="00872E59"/>
    <w:rsid w:val="00872F70"/>
    <w:rsid w:val="00873710"/>
    <w:rsid w:val="00873987"/>
    <w:rsid w:val="00875E60"/>
    <w:rsid w:val="008766B3"/>
    <w:rsid w:val="00876A69"/>
    <w:rsid w:val="00880355"/>
    <w:rsid w:val="008805B7"/>
    <w:rsid w:val="008810A3"/>
    <w:rsid w:val="008818F7"/>
    <w:rsid w:val="00881B02"/>
    <w:rsid w:val="00883B02"/>
    <w:rsid w:val="00887900"/>
    <w:rsid w:val="00893B5D"/>
    <w:rsid w:val="00894883"/>
    <w:rsid w:val="00895EAB"/>
    <w:rsid w:val="00896540"/>
    <w:rsid w:val="008973EF"/>
    <w:rsid w:val="00897599"/>
    <w:rsid w:val="008A04A5"/>
    <w:rsid w:val="008A4EBC"/>
    <w:rsid w:val="008A64D2"/>
    <w:rsid w:val="008A6598"/>
    <w:rsid w:val="008A69CA"/>
    <w:rsid w:val="008A775E"/>
    <w:rsid w:val="008B0239"/>
    <w:rsid w:val="008B116A"/>
    <w:rsid w:val="008B1A62"/>
    <w:rsid w:val="008B3386"/>
    <w:rsid w:val="008B4670"/>
    <w:rsid w:val="008B48ED"/>
    <w:rsid w:val="008B50A9"/>
    <w:rsid w:val="008B568B"/>
    <w:rsid w:val="008C16FF"/>
    <w:rsid w:val="008C2328"/>
    <w:rsid w:val="008C237F"/>
    <w:rsid w:val="008C2686"/>
    <w:rsid w:val="008C2E5F"/>
    <w:rsid w:val="008C2F03"/>
    <w:rsid w:val="008C3279"/>
    <w:rsid w:val="008C3582"/>
    <w:rsid w:val="008D4E4E"/>
    <w:rsid w:val="008D6DB0"/>
    <w:rsid w:val="008D7378"/>
    <w:rsid w:val="008D7E8C"/>
    <w:rsid w:val="008E00BA"/>
    <w:rsid w:val="008E04DD"/>
    <w:rsid w:val="008E31A6"/>
    <w:rsid w:val="008E33E1"/>
    <w:rsid w:val="008E3AC1"/>
    <w:rsid w:val="008E42C1"/>
    <w:rsid w:val="008E4888"/>
    <w:rsid w:val="008E4AD1"/>
    <w:rsid w:val="008E4FB2"/>
    <w:rsid w:val="008E52FC"/>
    <w:rsid w:val="008E5EF2"/>
    <w:rsid w:val="008E6ACB"/>
    <w:rsid w:val="008F0B84"/>
    <w:rsid w:val="008F1622"/>
    <w:rsid w:val="008F247E"/>
    <w:rsid w:val="008F2B79"/>
    <w:rsid w:val="008F35E9"/>
    <w:rsid w:val="008F3675"/>
    <w:rsid w:val="008F3B9A"/>
    <w:rsid w:val="008F4089"/>
    <w:rsid w:val="008F59F6"/>
    <w:rsid w:val="00900FE9"/>
    <w:rsid w:val="00901B71"/>
    <w:rsid w:val="00902336"/>
    <w:rsid w:val="00902421"/>
    <w:rsid w:val="00903644"/>
    <w:rsid w:val="0090406A"/>
    <w:rsid w:val="00904A69"/>
    <w:rsid w:val="009051E2"/>
    <w:rsid w:val="00905763"/>
    <w:rsid w:val="009070FE"/>
    <w:rsid w:val="009111DC"/>
    <w:rsid w:val="00913982"/>
    <w:rsid w:val="009147CE"/>
    <w:rsid w:val="00915C90"/>
    <w:rsid w:val="00915DDD"/>
    <w:rsid w:val="0092076C"/>
    <w:rsid w:val="009214E5"/>
    <w:rsid w:val="00921745"/>
    <w:rsid w:val="00921B3C"/>
    <w:rsid w:val="0092204D"/>
    <w:rsid w:val="009221AD"/>
    <w:rsid w:val="00924364"/>
    <w:rsid w:val="00926295"/>
    <w:rsid w:val="00926992"/>
    <w:rsid w:val="00927717"/>
    <w:rsid w:val="00931DF1"/>
    <w:rsid w:val="0093214F"/>
    <w:rsid w:val="00933B58"/>
    <w:rsid w:val="00933B90"/>
    <w:rsid w:val="00933DBF"/>
    <w:rsid w:val="00934438"/>
    <w:rsid w:val="00936BC9"/>
    <w:rsid w:val="00936DE7"/>
    <w:rsid w:val="009424AB"/>
    <w:rsid w:val="0094268E"/>
    <w:rsid w:val="009436AC"/>
    <w:rsid w:val="00943FFC"/>
    <w:rsid w:val="0094425A"/>
    <w:rsid w:val="00950118"/>
    <w:rsid w:val="0095126A"/>
    <w:rsid w:val="00951480"/>
    <w:rsid w:val="0095442B"/>
    <w:rsid w:val="00954C10"/>
    <w:rsid w:val="009567C2"/>
    <w:rsid w:val="009603F9"/>
    <w:rsid w:val="00960E5E"/>
    <w:rsid w:val="00963D76"/>
    <w:rsid w:val="0096439D"/>
    <w:rsid w:val="009661D4"/>
    <w:rsid w:val="0096751C"/>
    <w:rsid w:val="009679AF"/>
    <w:rsid w:val="00967AA3"/>
    <w:rsid w:val="00967E8E"/>
    <w:rsid w:val="00971566"/>
    <w:rsid w:val="00971A07"/>
    <w:rsid w:val="0097571B"/>
    <w:rsid w:val="00976779"/>
    <w:rsid w:val="00977548"/>
    <w:rsid w:val="0098141A"/>
    <w:rsid w:val="00981BF2"/>
    <w:rsid w:val="00982096"/>
    <w:rsid w:val="00982F6C"/>
    <w:rsid w:val="00983882"/>
    <w:rsid w:val="00984371"/>
    <w:rsid w:val="0098549A"/>
    <w:rsid w:val="00985569"/>
    <w:rsid w:val="00985E0B"/>
    <w:rsid w:val="009861D5"/>
    <w:rsid w:val="009867FF"/>
    <w:rsid w:val="009874AF"/>
    <w:rsid w:val="00991120"/>
    <w:rsid w:val="009913AE"/>
    <w:rsid w:val="00991672"/>
    <w:rsid w:val="00991A32"/>
    <w:rsid w:val="009927F3"/>
    <w:rsid w:val="00993275"/>
    <w:rsid w:val="009943F6"/>
    <w:rsid w:val="00994663"/>
    <w:rsid w:val="00995D7C"/>
    <w:rsid w:val="00996FAD"/>
    <w:rsid w:val="009A1FFF"/>
    <w:rsid w:val="009A4518"/>
    <w:rsid w:val="009A50CF"/>
    <w:rsid w:val="009A5C24"/>
    <w:rsid w:val="009A5E72"/>
    <w:rsid w:val="009A7280"/>
    <w:rsid w:val="009A7B97"/>
    <w:rsid w:val="009B2ECD"/>
    <w:rsid w:val="009B3C6A"/>
    <w:rsid w:val="009B3D93"/>
    <w:rsid w:val="009B52DC"/>
    <w:rsid w:val="009B55C6"/>
    <w:rsid w:val="009C2FEC"/>
    <w:rsid w:val="009C6C90"/>
    <w:rsid w:val="009D0071"/>
    <w:rsid w:val="009D0DE1"/>
    <w:rsid w:val="009D161D"/>
    <w:rsid w:val="009D33ED"/>
    <w:rsid w:val="009D48BC"/>
    <w:rsid w:val="009D54A6"/>
    <w:rsid w:val="009D5AD6"/>
    <w:rsid w:val="009D7916"/>
    <w:rsid w:val="009E0618"/>
    <w:rsid w:val="009E09C8"/>
    <w:rsid w:val="009E09F3"/>
    <w:rsid w:val="009E1268"/>
    <w:rsid w:val="009E3EEF"/>
    <w:rsid w:val="009E4B0B"/>
    <w:rsid w:val="009E4C61"/>
    <w:rsid w:val="009E572A"/>
    <w:rsid w:val="009E5B57"/>
    <w:rsid w:val="009E6864"/>
    <w:rsid w:val="009E7135"/>
    <w:rsid w:val="009E7151"/>
    <w:rsid w:val="009F04D2"/>
    <w:rsid w:val="009F5B3E"/>
    <w:rsid w:val="009F6718"/>
    <w:rsid w:val="00A00453"/>
    <w:rsid w:val="00A00F9F"/>
    <w:rsid w:val="00A01E41"/>
    <w:rsid w:val="00A02B4F"/>
    <w:rsid w:val="00A02FF0"/>
    <w:rsid w:val="00A03505"/>
    <w:rsid w:val="00A040A9"/>
    <w:rsid w:val="00A06368"/>
    <w:rsid w:val="00A06C9E"/>
    <w:rsid w:val="00A07C40"/>
    <w:rsid w:val="00A15E5F"/>
    <w:rsid w:val="00A16027"/>
    <w:rsid w:val="00A1632D"/>
    <w:rsid w:val="00A16D2C"/>
    <w:rsid w:val="00A235E6"/>
    <w:rsid w:val="00A23E52"/>
    <w:rsid w:val="00A2465A"/>
    <w:rsid w:val="00A24C15"/>
    <w:rsid w:val="00A260F3"/>
    <w:rsid w:val="00A277E5"/>
    <w:rsid w:val="00A304D8"/>
    <w:rsid w:val="00A30CD4"/>
    <w:rsid w:val="00A31B29"/>
    <w:rsid w:val="00A338D1"/>
    <w:rsid w:val="00A33A33"/>
    <w:rsid w:val="00A341E9"/>
    <w:rsid w:val="00A3633C"/>
    <w:rsid w:val="00A408B7"/>
    <w:rsid w:val="00A41436"/>
    <w:rsid w:val="00A42D40"/>
    <w:rsid w:val="00A42F06"/>
    <w:rsid w:val="00A433A9"/>
    <w:rsid w:val="00A440CC"/>
    <w:rsid w:val="00A449DB"/>
    <w:rsid w:val="00A44A26"/>
    <w:rsid w:val="00A44DCF"/>
    <w:rsid w:val="00A52E9A"/>
    <w:rsid w:val="00A52F5A"/>
    <w:rsid w:val="00A5492E"/>
    <w:rsid w:val="00A54BEA"/>
    <w:rsid w:val="00A567F5"/>
    <w:rsid w:val="00A56F99"/>
    <w:rsid w:val="00A57C70"/>
    <w:rsid w:val="00A601F3"/>
    <w:rsid w:val="00A611DA"/>
    <w:rsid w:val="00A62AF7"/>
    <w:rsid w:val="00A652AF"/>
    <w:rsid w:val="00A67076"/>
    <w:rsid w:val="00A71817"/>
    <w:rsid w:val="00A71BD1"/>
    <w:rsid w:val="00A73794"/>
    <w:rsid w:val="00A73B01"/>
    <w:rsid w:val="00A73ED0"/>
    <w:rsid w:val="00A745CB"/>
    <w:rsid w:val="00A810D8"/>
    <w:rsid w:val="00A819A1"/>
    <w:rsid w:val="00A82189"/>
    <w:rsid w:val="00A827A3"/>
    <w:rsid w:val="00A86018"/>
    <w:rsid w:val="00A8645A"/>
    <w:rsid w:val="00A86F72"/>
    <w:rsid w:val="00A87995"/>
    <w:rsid w:val="00A90FD5"/>
    <w:rsid w:val="00A9104B"/>
    <w:rsid w:val="00A91307"/>
    <w:rsid w:val="00A91308"/>
    <w:rsid w:val="00A921F4"/>
    <w:rsid w:val="00A92481"/>
    <w:rsid w:val="00A92DB8"/>
    <w:rsid w:val="00A944E7"/>
    <w:rsid w:val="00A95BA6"/>
    <w:rsid w:val="00A96859"/>
    <w:rsid w:val="00A97D7F"/>
    <w:rsid w:val="00AA1144"/>
    <w:rsid w:val="00AA1716"/>
    <w:rsid w:val="00AA238A"/>
    <w:rsid w:val="00AA2946"/>
    <w:rsid w:val="00AA341C"/>
    <w:rsid w:val="00AA3756"/>
    <w:rsid w:val="00AA422D"/>
    <w:rsid w:val="00AA4DA6"/>
    <w:rsid w:val="00AA4F8F"/>
    <w:rsid w:val="00AB00C2"/>
    <w:rsid w:val="00AB0444"/>
    <w:rsid w:val="00AB120C"/>
    <w:rsid w:val="00AB2261"/>
    <w:rsid w:val="00AB6004"/>
    <w:rsid w:val="00AB679A"/>
    <w:rsid w:val="00AB74D8"/>
    <w:rsid w:val="00AC1254"/>
    <w:rsid w:val="00AC2CFD"/>
    <w:rsid w:val="00AC55A8"/>
    <w:rsid w:val="00AC5C06"/>
    <w:rsid w:val="00AC6207"/>
    <w:rsid w:val="00AD0384"/>
    <w:rsid w:val="00AD1C59"/>
    <w:rsid w:val="00AD3C5C"/>
    <w:rsid w:val="00AD44EA"/>
    <w:rsid w:val="00AD4793"/>
    <w:rsid w:val="00AD4901"/>
    <w:rsid w:val="00AD4D65"/>
    <w:rsid w:val="00AD71D5"/>
    <w:rsid w:val="00AD7436"/>
    <w:rsid w:val="00AE0510"/>
    <w:rsid w:val="00AE07A5"/>
    <w:rsid w:val="00AE1552"/>
    <w:rsid w:val="00AE28B4"/>
    <w:rsid w:val="00AE2C0D"/>
    <w:rsid w:val="00AE37B8"/>
    <w:rsid w:val="00AE3A45"/>
    <w:rsid w:val="00AE57E4"/>
    <w:rsid w:val="00AE67AD"/>
    <w:rsid w:val="00AE6C31"/>
    <w:rsid w:val="00AE711D"/>
    <w:rsid w:val="00AE7AE9"/>
    <w:rsid w:val="00AF093C"/>
    <w:rsid w:val="00AF12C2"/>
    <w:rsid w:val="00AF1454"/>
    <w:rsid w:val="00AF2B2A"/>
    <w:rsid w:val="00AF2EF4"/>
    <w:rsid w:val="00AF4D96"/>
    <w:rsid w:val="00AF5611"/>
    <w:rsid w:val="00AF79DC"/>
    <w:rsid w:val="00AF7A92"/>
    <w:rsid w:val="00AF7AE0"/>
    <w:rsid w:val="00B00E80"/>
    <w:rsid w:val="00B013FB"/>
    <w:rsid w:val="00B0252D"/>
    <w:rsid w:val="00B03276"/>
    <w:rsid w:val="00B04396"/>
    <w:rsid w:val="00B064F0"/>
    <w:rsid w:val="00B07D69"/>
    <w:rsid w:val="00B10327"/>
    <w:rsid w:val="00B10E00"/>
    <w:rsid w:val="00B11588"/>
    <w:rsid w:val="00B129CB"/>
    <w:rsid w:val="00B139CB"/>
    <w:rsid w:val="00B13FDE"/>
    <w:rsid w:val="00B15A7D"/>
    <w:rsid w:val="00B1659A"/>
    <w:rsid w:val="00B16B10"/>
    <w:rsid w:val="00B1738A"/>
    <w:rsid w:val="00B17CCA"/>
    <w:rsid w:val="00B215A6"/>
    <w:rsid w:val="00B234CA"/>
    <w:rsid w:val="00B245E2"/>
    <w:rsid w:val="00B24F08"/>
    <w:rsid w:val="00B25C1C"/>
    <w:rsid w:val="00B262F3"/>
    <w:rsid w:val="00B27ABB"/>
    <w:rsid w:val="00B3031D"/>
    <w:rsid w:val="00B303E5"/>
    <w:rsid w:val="00B311C4"/>
    <w:rsid w:val="00B32CF5"/>
    <w:rsid w:val="00B33652"/>
    <w:rsid w:val="00B360EE"/>
    <w:rsid w:val="00B426D9"/>
    <w:rsid w:val="00B44184"/>
    <w:rsid w:val="00B46DD6"/>
    <w:rsid w:val="00B47109"/>
    <w:rsid w:val="00B52315"/>
    <w:rsid w:val="00B528D0"/>
    <w:rsid w:val="00B52929"/>
    <w:rsid w:val="00B52A41"/>
    <w:rsid w:val="00B5639E"/>
    <w:rsid w:val="00B573D9"/>
    <w:rsid w:val="00B579E1"/>
    <w:rsid w:val="00B57CF0"/>
    <w:rsid w:val="00B6081B"/>
    <w:rsid w:val="00B61A12"/>
    <w:rsid w:val="00B6266D"/>
    <w:rsid w:val="00B629D0"/>
    <w:rsid w:val="00B63665"/>
    <w:rsid w:val="00B640EC"/>
    <w:rsid w:val="00B66E43"/>
    <w:rsid w:val="00B67B0F"/>
    <w:rsid w:val="00B70237"/>
    <w:rsid w:val="00B73888"/>
    <w:rsid w:val="00B744B6"/>
    <w:rsid w:val="00B807CE"/>
    <w:rsid w:val="00B8277E"/>
    <w:rsid w:val="00B829B8"/>
    <w:rsid w:val="00B83C38"/>
    <w:rsid w:val="00B85D38"/>
    <w:rsid w:val="00B86951"/>
    <w:rsid w:val="00B91B61"/>
    <w:rsid w:val="00B929BF"/>
    <w:rsid w:val="00B92B7E"/>
    <w:rsid w:val="00B93482"/>
    <w:rsid w:val="00B95F29"/>
    <w:rsid w:val="00B96445"/>
    <w:rsid w:val="00B97DF6"/>
    <w:rsid w:val="00BA03A1"/>
    <w:rsid w:val="00BA04F3"/>
    <w:rsid w:val="00BA0884"/>
    <w:rsid w:val="00BA1E28"/>
    <w:rsid w:val="00BA2A6E"/>
    <w:rsid w:val="00BA3D89"/>
    <w:rsid w:val="00BA7519"/>
    <w:rsid w:val="00BB17A6"/>
    <w:rsid w:val="00BB197A"/>
    <w:rsid w:val="00BB65C3"/>
    <w:rsid w:val="00BB72F7"/>
    <w:rsid w:val="00BC06EE"/>
    <w:rsid w:val="00BC19B8"/>
    <w:rsid w:val="00BC1E68"/>
    <w:rsid w:val="00BC1F13"/>
    <w:rsid w:val="00BC3ACD"/>
    <w:rsid w:val="00BC3C7A"/>
    <w:rsid w:val="00BC44F8"/>
    <w:rsid w:val="00BC56D8"/>
    <w:rsid w:val="00BC5724"/>
    <w:rsid w:val="00BC6483"/>
    <w:rsid w:val="00BC675F"/>
    <w:rsid w:val="00BC69BC"/>
    <w:rsid w:val="00BC69F8"/>
    <w:rsid w:val="00BC745E"/>
    <w:rsid w:val="00BC74E3"/>
    <w:rsid w:val="00BD025E"/>
    <w:rsid w:val="00BD1ADC"/>
    <w:rsid w:val="00BD2048"/>
    <w:rsid w:val="00BD2144"/>
    <w:rsid w:val="00BD3227"/>
    <w:rsid w:val="00BD3317"/>
    <w:rsid w:val="00BD536C"/>
    <w:rsid w:val="00BD7094"/>
    <w:rsid w:val="00BD7FD7"/>
    <w:rsid w:val="00BE0AEA"/>
    <w:rsid w:val="00BE0B70"/>
    <w:rsid w:val="00BE0E99"/>
    <w:rsid w:val="00BE2169"/>
    <w:rsid w:val="00BE2462"/>
    <w:rsid w:val="00BE33FA"/>
    <w:rsid w:val="00BE38D1"/>
    <w:rsid w:val="00BE3DB7"/>
    <w:rsid w:val="00BE4410"/>
    <w:rsid w:val="00BE5097"/>
    <w:rsid w:val="00BE69A9"/>
    <w:rsid w:val="00BF005B"/>
    <w:rsid w:val="00BF0D2C"/>
    <w:rsid w:val="00BF32C1"/>
    <w:rsid w:val="00BF4739"/>
    <w:rsid w:val="00BF5C83"/>
    <w:rsid w:val="00BF5D72"/>
    <w:rsid w:val="00BF7813"/>
    <w:rsid w:val="00BF7828"/>
    <w:rsid w:val="00C01203"/>
    <w:rsid w:val="00C022BA"/>
    <w:rsid w:val="00C0285B"/>
    <w:rsid w:val="00C03210"/>
    <w:rsid w:val="00C043BB"/>
    <w:rsid w:val="00C04BD5"/>
    <w:rsid w:val="00C06539"/>
    <w:rsid w:val="00C1001A"/>
    <w:rsid w:val="00C1105C"/>
    <w:rsid w:val="00C13AC7"/>
    <w:rsid w:val="00C147A7"/>
    <w:rsid w:val="00C16418"/>
    <w:rsid w:val="00C1647F"/>
    <w:rsid w:val="00C223E2"/>
    <w:rsid w:val="00C23287"/>
    <w:rsid w:val="00C23C4E"/>
    <w:rsid w:val="00C240D1"/>
    <w:rsid w:val="00C255D8"/>
    <w:rsid w:val="00C260BE"/>
    <w:rsid w:val="00C27527"/>
    <w:rsid w:val="00C349AA"/>
    <w:rsid w:val="00C3671E"/>
    <w:rsid w:val="00C430C9"/>
    <w:rsid w:val="00C437A5"/>
    <w:rsid w:val="00C45055"/>
    <w:rsid w:val="00C45086"/>
    <w:rsid w:val="00C45AF0"/>
    <w:rsid w:val="00C46CF3"/>
    <w:rsid w:val="00C472E9"/>
    <w:rsid w:val="00C479B6"/>
    <w:rsid w:val="00C47D7C"/>
    <w:rsid w:val="00C47FCC"/>
    <w:rsid w:val="00C508CC"/>
    <w:rsid w:val="00C5105E"/>
    <w:rsid w:val="00C5192E"/>
    <w:rsid w:val="00C530C2"/>
    <w:rsid w:val="00C531DA"/>
    <w:rsid w:val="00C55D04"/>
    <w:rsid w:val="00C55FCD"/>
    <w:rsid w:val="00C5720E"/>
    <w:rsid w:val="00C57BAC"/>
    <w:rsid w:val="00C57E81"/>
    <w:rsid w:val="00C604DF"/>
    <w:rsid w:val="00C6077B"/>
    <w:rsid w:val="00C61A10"/>
    <w:rsid w:val="00C61C93"/>
    <w:rsid w:val="00C61F6C"/>
    <w:rsid w:val="00C645B5"/>
    <w:rsid w:val="00C71DF7"/>
    <w:rsid w:val="00C72448"/>
    <w:rsid w:val="00C72C94"/>
    <w:rsid w:val="00C72EC8"/>
    <w:rsid w:val="00C74402"/>
    <w:rsid w:val="00C7448E"/>
    <w:rsid w:val="00C74533"/>
    <w:rsid w:val="00C75675"/>
    <w:rsid w:val="00C75949"/>
    <w:rsid w:val="00C766E2"/>
    <w:rsid w:val="00C7700C"/>
    <w:rsid w:val="00C81F60"/>
    <w:rsid w:val="00C81FA7"/>
    <w:rsid w:val="00C835F3"/>
    <w:rsid w:val="00C83713"/>
    <w:rsid w:val="00C844CE"/>
    <w:rsid w:val="00C86549"/>
    <w:rsid w:val="00C86E36"/>
    <w:rsid w:val="00C86EE5"/>
    <w:rsid w:val="00C87E81"/>
    <w:rsid w:val="00C90878"/>
    <w:rsid w:val="00C90C9F"/>
    <w:rsid w:val="00C91CAF"/>
    <w:rsid w:val="00C924E2"/>
    <w:rsid w:val="00C939F2"/>
    <w:rsid w:val="00C94048"/>
    <w:rsid w:val="00C95849"/>
    <w:rsid w:val="00C968EA"/>
    <w:rsid w:val="00CA088B"/>
    <w:rsid w:val="00CA0EB9"/>
    <w:rsid w:val="00CA168A"/>
    <w:rsid w:val="00CA18A4"/>
    <w:rsid w:val="00CA2044"/>
    <w:rsid w:val="00CA2453"/>
    <w:rsid w:val="00CA2B03"/>
    <w:rsid w:val="00CA2F43"/>
    <w:rsid w:val="00CA3513"/>
    <w:rsid w:val="00CA3D87"/>
    <w:rsid w:val="00CA4310"/>
    <w:rsid w:val="00CA52E2"/>
    <w:rsid w:val="00CA55FD"/>
    <w:rsid w:val="00CB0914"/>
    <w:rsid w:val="00CB1C74"/>
    <w:rsid w:val="00CB2C7F"/>
    <w:rsid w:val="00CB39D3"/>
    <w:rsid w:val="00CB45DD"/>
    <w:rsid w:val="00CB4D44"/>
    <w:rsid w:val="00CB5AFB"/>
    <w:rsid w:val="00CB686C"/>
    <w:rsid w:val="00CB7700"/>
    <w:rsid w:val="00CB7EDA"/>
    <w:rsid w:val="00CC205B"/>
    <w:rsid w:val="00CC491E"/>
    <w:rsid w:val="00CC5EC7"/>
    <w:rsid w:val="00CC7F52"/>
    <w:rsid w:val="00CD0308"/>
    <w:rsid w:val="00CD0523"/>
    <w:rsid w:val="00CD27DB"/>
    <w:rsid w:val="00CD5988"/>
    <w:rsid w:val="00CE01BA"/>
    <w:rsid w:val="00CE136A"/>
    <w:rsid w:val="00CE1524"/>
    <w:rsid w:val="00CE2DF5"/>
    <w:rsid w:val="00CE2F47"/>
    <w:rsid w:val="00CE320A"/>
    <w:rsid w:val="00CE4DD2"/>
    <w:rsid w:val="00CE58FB"/>
    <w:rsid w:val="00CE6BD6"/>
    <w:rsid w:val="00CF0E27"/>
    <w:rsid w:val="00CF1352"/>
    <w:rsid w:val="00CF1757"/>
    <w:rsid w:val="00CF1AE7"/>
    <w:rsid w:val="00CF1B36"/>
    <w:rsid w:val="00CF2BBF"/>
    <w:rsid w:val="00CF307B"/>
    <w:rsid w:val="00CF7967"/>
    <w:rsid w:val="00D007E1"/>
    <w:rsid w:val="00D00E1A"/>
    <w:rsid w:val="00D00F18"/>
    <w:rsid w:val="00D0363B"/>
    <w:rsid w:val="00D0489A"/>
    <w:rsid w:val="00D05180"/>
    <w:rsid w:val="00D113EB"/>
    <w:rsid w:val="00D11469"/>
    <w:rsid w:val="00D119E7"/>
    <w:rsid w:val="00D12C9C"/>
    <w:rsid w:val="00D1446E"/>
    <w:rsid w:val="00D14D22"/>
    <w:rsid w:val="00D161F9"/>
    <w:rsid w:val="00D17E90"/>
    <w:rsid w:val="00D20F24"/>
    <w:rsid w:val="00D23443"/>
    <w:rsid w:val="00D23799"/>
    <w:rsid w:val="00D239C3"/>
    <w:rsid w:val="00D2477A"/>
    <w:rsid w:val="00D24B42"/>
    <w:rsid w:val="00D25D51"/>
    <w:rsid w:val="00D25E3A"/>
    <w:rsid w:val="00D279A8"/>
    <w:rsid w:val="00D30579"/>
    <w:rsid w:val="00D316EB"/>
    <w:rsid w:val="00D3250E"/>
    <w:rsid w:val="00D338BE"/>
    <w:rsid w:val="00D338D7"/>
    <w:rsid w:val="00D34DE3"/>
    <w:rsid w:val="00D352EE"/>
    <w:rsid w:val="00D40B0A"/>
    <w:rsid w:val="00D41880"/>
    <w:rsid w:val="00D432DE"/>
    <w:rsid w:val="00D44324"/>
    <w:rsid w:val="00D46EFA"/>
    <w:rsid w:val="00D47441"/>
    <w:rsid w:val="00D47713"/>
    <w:rsid w:val="00D5757E"/>
    <w:rsid w:val="00D60163"/>
    <w:rsid w:val="00D61261"/>
    <w:rsid w:val="00D63401"/>
    <w:rsid w:val="00D65587"/>
    <w:rsid w:val="00D67D76"/>
    <w:rsid w:val="00D70438"/>
    <w:rsid w:val="00D704B2"/>
    <w:rsid w:val="00D709ED"/>
    <w:rsid w:val="00D70F98"/>
    <w:rsid w:val="00D719EC"/>
    <w:rsid w:val="00D72197"/>
    <w:rsid w:val="00D72517"/>
    <w:rsid w:val="00D73611"/>
    <w:rsid w:val="00D73F1A"/>
    <w:rsid w:val="00D74807"/>
    <w:rsid w:val="00D75354"/>
    <w:rsid w:val="00D75591"/>
    <w:rsid w:val="00D7615F"/>
    <w:rsid w:val="00D77260"/>
    <w:rsid w:val="00D775A8"/>
    <w:rsid w:val="00D77A34"/>
    <w:rsid w:val="00D822E4"/>
    <w:rsid w:val="00D836E8"/>
    <w:rsid w:val="00D83D73"/>
    <w:rsid w:val="00D85983"/>
    <w:rsid w:val="00D85A21"/>
    <w:rsid w:val="00D85BC5"/>
    <w:rsid w:val="00D85CF7"/>
    <w:rsid w:val="00D861BD"/>
    <w:rsid w:val="00D8721F"/>
    <w:rsid w:val="00D87969"/>
    <w:rsid w:val="00D87E82"/>
    <w:rsid w:val="00D90E2E"/>
    <w:rsid w:val="00D92FA7"/>
    <w:rsid w:val="00D94025"/>
    <w:rsid w:val="00D95E30"/>
    <w:rsid w:val="00D968F9"/>
    <w:rsid w:val="00DA048E"/>
    <w:rsid w:val="00DA296D"/>
    <w:rsid w:val="00DA2BDC"/>
    <w:rsid w:val="00DA3075"/>
    <w:rsid w:val="00DA4424"/>
    <w:rsid w:val="00DA4DC7"/>
    <w:rsid w:val="00DA505B"/>
    <w:rsid w:val="00DA52E8"/>
    <w:rsid w:val="00DA5BFB"/>
    <w:rsid w:val="00DA66DF"/>
    <w:rsid w:val="00DA74A7"/>
    <w:rsid w:val="00DA7FAB"/>
    <w:rsid w:val="00DB003B"/>
    <w:rsid w:val="00DB0187"/>
    <w:rsid w:val="00DB1AEA"/>
    <w:rsid w:val="00DB2E6F"/>
    <w:rsid w:val="00DB3409"/>
    <w:rsid w:val="00DB34C6"/>
    <w:rsid w:val="00DB6B8C"/>
    <w:rsid w:val="00DC0F1A"/>
    <w:rsid w:val="00DC175D"/>
    <w:rsid w:val="00DC3C3F"/>
    <w:rsid w:val="00DC5D26"/>
    <w:rsid w:val="00DC7B12"/>
    <w:rsid w:val="00DD005D"/>
    <w:rsid w:val="00DD1E2B"/>
    <w:rsid w:val="00DD3E5C"/>
    <w:rsid w:val="00DD3F91"/>
    <w:rsid w:val="00DD4B8C"/>
    <w:rsid w:val="00DD690F"/>
    <w:rsid w:val="00DE00B2"/>
    <w:rsid w:val="00DE02FE"/>
    <w:rsid w:val="00DE05F8"/>
    <w:rsid w:val="00DE085C"/>
    <w:rsid w:val="00DE0DA1"/>
    <w:rsid w:val="00DE20A4"/>
    <w:rsid w:val="00DE220B"/>
    <w:rsid w:val="00DE6061"/>
    <w:rsid w:val="00DE6ED0"/>
    <w:rsid w:val="00DE73BA"/>
    <w:rsid w:val="00DF25C7"/>
    <w:rsid w:val="00DF293B"/>
    <w:rsid w:val="00DF2C1A"/>
    <w:rsid w:val="00DF666A"/>
    <w:rsid w:val="00DF66B8"/>
    <w:rsid w:val="00DF7078"/>
    <w:rsid w:val="00E00D06"/>
    <w:rsid w:val="00E03D30"/>
    <w:rsid w:val="00E06BF8"/>
    <w:rsid w:val="00E1026A"/>
    <w:rsid w:val="00E10A41"/>
    <w:rsid w:val="00E1281D"/>
    <w:rsid w:val="00E13AC5"/>
    <w:rsid w:val="00E15B47"/>
    <w:rsid w:val="00E15C4A"/>
    <w:rsid w:val="00E15D95"/>
    <w:rsid w:val="00E16D14"/>
    <w:rsid w:val="00E16D69"/>
    <w:rsid w:val="00E16DEB"/>
    <w:rsid w:val="00E17104"/>
    <w:rsid w:val="00E17E58"/>
    <w:rsid w:val="00E2176F"/>
    <w:rsid w:val="00E221E3"/>
    <w:rsid w:val="00E22600"/>
    <w:rsid w:val="00E2439F"/>
    <w:rsid w:val="00E26022"/>
    <w:rsid w:val="00E26229"/>
    <w:rsid w:val="00E266FA"/>
    <w:rsid w:val="00E27196"/>
    <w:rsid w:val="00E31907"/>
    <w:rsid w:val="00E31AFD"/>
    <w:rsid w:val="00E32B34"/>
    <w:rsid w:val="00E32FE8"/>
    <w:rsid w:val="00E33A61"/>
    <w:rsid w:val="00E34253"/>
    <w:rsid w:val="00E418F8"/>
    <w:rsid w:val="00E41B9C"/>
    <w:rsid w:val="00E41F3A"/>
    <w:rsid w:val="00E4221A"/>
    <w:rsid w:val="00E42704"/>
    <w:rsid w:val="00E43C55"/>
    <w:rsid w:val="00E44362"/>
    <w:rsid w:val="00E44829"/>
    <w:rsid w:val="00E44E04"/>
    <w:rsid w:val="00E47E30"/>
    <w:rsid w:val="00E513E9"/>
    <w:rsid w:val="00E51E7E"/>
    <w:rsid w:val="00E538B5"/>
    <w:rsid w:val="00E561A9"/>
    <w:rsid w:val="00E56DE8"/>
    <w:rsid w:val="00E61243"/>
    <w:rsid w:val="00E61FFE"/>
    <w:rsid w:val="00E6351D"/>
    <w:rsid w:val="00E63AE6"/>
    <w:rsid w:val="00E6415C"/>
    <w:rsid w:val="00E65AD2"/>
    <w:rsid w:val="00E65DA2"/>
    <w:rsid w:val="00E65E69"/>
    <w:rsid w:val="00E67EDA"/>
    <w:rsid w:val="00E738E6"/>
    <w:rsid w:val="00E74157"/>
    <w:rsid w:val="00E74624"/>
    <w:rsid w:val="00E758D7"/>
    <w:rsid w:val="00E75CDD"/>
    <w:rsid w:val="00E760D3"/>
    <w:rsid w:val="00E80503"/>
    <w:rsid w:val="00E81114"/>
    <w:rsid w:val="00E831F1"/>
    <w:rsid w:val="00E832B0"/>
    <w:rsid w:val="00E84814"/>
    <w:rsid w:val="00E84B0C"/>
    <w:rsid w:val="00E8546C"/>
    <w:rsid w:val="00E861E7"/>
    <w:rsid w:val="00E86523"/>
    <w:rsid w:val="00E870C0"/>
    <w:rsid w:val="00E87141"/>
    <w:rsid w:val="00E878C1"/>
    <w:rsid w:val="00E87CA2"/>
    <w:rsid w:val="00E906A4"/>
    <w:rsid w:val="00E9331D"/>
    <w:rsid w:val="00E93804"/>
    <w:rsid w:val="00E93DCC"/>
    <w:rsid w:val="00E94328"/>
    <w:rsid w:val="00E968BB"/>
    <w:rsid w:val="00E96F38"/>
    <w:rsid w:val="00EA0663"/>
    <w:rsid w:val="00EA0C29"/>
    <w:rsid w:val="00EA6CDB"/>
    <w:rsid w:val="00EB0564"/>
    <w:rsid w:val="00EB0AAF"/>
    <w:rsid w:val="00EB0CCD"/>
    <w:rsid w:val="00EB2D9A"/>
    <w:rsid w:val="00EB30C2"/>
    <w:rsid w:val="00EB4279"/>
    <w:rsid w:val="00EB54C3"/>
    <w:rsid w:val="00EB6573"/>
    <w:rsid w:val="00EB7193"/>
    <w:rsid w:val="00EB72AB"/>
    <w:rsid w:val="00EC129B"/>
    <w:rsid w:val="00EC3964"/>
    <w:rsid w:val="00EC3A1F"/>
    <w:rsid w:val="00EC550F"/>
    <w:rsid w:val="00EC62DC"/>
    <w:rsid w:val="00EC73D7"/>
    <w:rsid w:val="00ED0F5E"/>
    <w:rsid w:val="00ED1771"/>
    <w:rsid w:val="00ED2BBD"/>
    <w:rsid w:val="00ED3372"/>
    <w:rsid w:val="00ED4670"/>
    <w:rsid w:val="00ED60F1"/>
    <w:rsid w:val="00ED70EA"/>
    <w:rsid w:val="00ED79C9"/>
    <w:rsid w:val="00EE066E"/>
    <w:rsid w:val="00EE1E76"/>
    <w:rsid w:val="00EE2900"/>
    <w:rsid w:val="00EE2E03"/>
    <w:rsid w:val="00EE3B4D"/>
    <w:rsid w:val="00EE5F47"/>
    <w:rsid w:val="00EE652D"/>
    <w:rsid w:val="00EE66AB"/>
    <w:rsid w:val="00EE6D9C"/>
    <w:rsid w:val="00EE6FE9"/>
    <w:rsid w:val="00EF0F93"/>
    <w:rsid w:val="00EF2C36"/>
    <w:rsid w:val="00EF3011"/>
    <w:rsid w:val="00EF3FFD"/>
    <w:rsid w:val="00EF4C16"/>
    <w:rsid w:val="00EF5771"/>
    <w:rsid w:val="00EF61A6"/>
    <w:rsid w:val="00EF6FA8"/>
    <w:rsid w:val="00EF752B"/>
    <w:rsid w:val="00F0029A"/>
    <w:rsid w:val="00F00E0D"/>
    <w:rsid w:val="00F00F47"/>
    <w:rsid w:val="00F01A14"/>
    <w:rsid w:val="00F03CB3"/>
    <w:rsid w:val="00F041A7"/>
    <w:rsid w:val="00F043F1"/>
    <w:rsid w:val="00F0465D"/>
    <w:rsid w:val="00F056B5"/>
    <w:rsid w:val="00F07DE6"/>
    <w:rsid w:val="00F10357"/>
    <w:rsid w:val="00F119AF"/>
    <w:rsid w:val="00F11E47"/>
    <w:rsid w:val="00F1386B"/>
    <w:rsid w:val="00F14A56"/>
    <w:rsid w:val="00F16545"/>
    <w:rsid w:val="00F16627"/>
    <w:rsid w:val="00F17438"/>
    <w:rsid w:val="00F20E1B"/>
    <w:rsid w:val="00F21D09"/>
    <w:rsid w:val="00F2219B"/>
    <w:rsid w:val="00F22FB2"/>
    <w:rsid w:val="00F24894"/>
    <w:rsid w:val="00F25372"/>
    <w:rsid w:val="00F256F1"/>
    <w:rsid w:val="00F25981"/>
    <w:rsid w:val="00F274BA"/>
    <w:rsid w:val="00F318E0"/>
    <w:rsid w:val="00F33750"/>
    <w:rsid w:val="00F342F2"/>
    <w:rsid w:val="00F348A6"/>
    <w:rsid w:val="00F35154"/>
    <w:rsid w:val="00F35621"/>
    <w:rsid w:val="00F366F6"/>
    <w:rsid w:val="00F36946"/>
    <w:rsid w:val="00F36E9B"/>
    <w:rsid w:val="00F36EBB"/>
    <w:rsid w:val="00F37E88"/>
    <w:rsid w:val="00F40DF0"/>
    <w:rsid w:val="00F419D3"/>
    <w:rsid w:val="00F43DF9"/>
    <w:rsid w:val="00F43FF6"/>
    <w:rsid w:val="00F47579"/>
    <w:rsid w:val="00F47975"/>
    <w:rsid w:val="00F47B15"/>
    <w:rsid w:val="00F509E6"/>
    <w:rsid w:val="00F50BED"/>
    <w:rsid w:val="00F5196E"/>
    <w:rsid w:val="00F5266F"/>
    <w:rsid w:val="00F53003"/>
    <w:rsid w:val="00F5656F"/>
    <w:rsid w:val="00F565FF"/>
    <w:rsid w:val="00F57645"/>
    <w:rsid w:val="00F57669"/>
    <w:rsid w:val="00F60CC7"/>
    <w:rsid w:val="00F614B2"/>
    <w:rsid w:val="00F619EA"/>
    <w:rsid w:val="00F61FB4"/>
    <w:rsid w:val="00F631DF"/>
    <w:rsid w:val="00F63ACB"/>
    <w:rsid w:val="00F63E24"/>
    <w:rsid w:val="00F644C8"/>
    <w:rsid w:val="00F64822"/>
    <w:rsid w:val="00F64895"/>
    <w:rsid w:val="00F64F47"/>
    <w:rsid w:val="00F65223"/>
    <w:rsid w:val="00F67217"/>
    <w:rsid w:val="00F6761C"/>
    <w:rsid w:val="00F74766"/>
    <w:rsid w:val="00F76177"/>
    <w:rsid w:val="00F76514"/>
    <w:rsid w:val="00F76FCC"/>
    <w:rsid w:val="00F80425"/>
    <w:rsid w:val="00F81F29"/>
    <w:rsid w:val="00F82DF4"/>
    <w:rsid w:val="00F83873"/>
    <w:rsid w:val="00F85032"/>
    <w:rsid w:val="00F86001"/>
    <w:rsid w:val="00F8755D"/>
    <w:rsid w:val="00F9022D"/>
    <w:rsid w:val="00F919E1"/>
    <w:rsid w:val="00F91F20"/>
    <w:rsid w:val="00F92B17"/>
    <w:rsid w:val="00F92F0F"/>
    <w:rsid w:val="00F9353B"/>
    <w:rsid w:val="00F952F2"/>
    <w:rsid w:val="00FA0203"/>
    <w:rsid w:val="00FA1807"/>
    <w:rsid w:val="00FA1944"/>
    <w:rsid w:val="00FA1F1F"/>
    <w:rsid w:val="00FA1F48"/>
    <w:rsid w:val="00FA4AEA"/>
    <w:rsid w:val="00FA5432"/>
    <w:rsid w:val="00FA6606"/>
    <w:rsid w:val="00FB0C04"/>
    <w:rsid w:val="00FB0E45"/>
    <w:rsid w:val="00FB28D6"/>
    <w:rsid w:val="00FB4586"/>
    <w:rsid w:val="00FB681C"/>
    <w:rsid w:val="00FC228C"/>
    <w:rsid w:val="00FC474B"/>
    <w:rsid w:val="00FC545B"/>
    <w:rsid w:val="00FC6EA7"/>
    <w:rsid w:val="00FC7E0A"/>
    <w:rsid w:val="00FD08BF"/>
    <w:rsid w:val="00FD1ACC"/>
    <w:rsid w:val="00FD30D1"/>
    <w:rsid w:val="00FD3268"/>
    <w:rsid w:val="00FD3507"/>
    <w:rsid w:val="00FD3EB1"/>
    <w:rsid w:val="00FD756F"/>
    <w:rsid w:val="00FD7D26"/>
    <w:rsid w:val="00FE0FBB"/>
    <w:rsid w:val="00FE1308"/>
    <w:rsid w:val="00FE5FFF"/>
    <w:rsid w:val="00FE647A"/>
    <w:rsid w:val="00FE7CEA"/>
    <w:rsid w:val="00FF015A"/>
    <w:rsid w:val="00FF0C06"/>
    <w:rsid w:val="00FF1E16"/>
    <w:rsid w:val="00FF32B6"/>
    <w:rsid w:val="00FF3BA3"/>
    <w:rsid w:val="00FF486C"/>
    <w:rsid w:val="00FF5857"/>
    <w:rsid w:val="00FF5B24"/>
    <w:rsid w:val="00FF5D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37EA1AB"/>
  <w15:docId w15:val="{E9A3E848-C168-45E8-ACAD-8DBCC129E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927"/>
  </w:style>
  <w:style w:type="paragraph" w:styleId="Heading1">
    <w:name w:val="heading 1"/>
    <w:basedOn w:val="Normal"/>
    <w:next w:val="Normal"/>
    <w:link w:val="Heading1Char"/>
    <w:uiPriority w:val="9"/>
    <w:qFormat/>
    <w:rsid w:val="00F76177"/>
    <w:pPr>
      <w:keepNext/>
      <w:keepLines/>
      <w:spacing w:line="360" w:lineRule="auto"/>
      <w:outlineLvl w:val="0"/>
    </w:pPr>
    <w:rPr>
      <w:rFonts w:eastAsiaTheme="majorEastAsia" w:cstheme="majorBidi"/>
      <w:b/>
      <w:bCs/>
      <w:caps/>
      <w:szCs w:val="28"/>
    </w:rPr>
  </w:style>
  <w:style w:type="paragraph" w:styleId="Heading2">
    <w:name w:val="heading 2"/>
    <w:basedOn w:val="Normal"/>
    <w:next w:val="Normal"/>
    <w:link w:val="Heading2Char"/>
    <w:uiPriority w:val="9"/>
    <w:qFormat/>
    <w:rsid w:val="00FB681C"/>
    <w:pPr>
      <w:keepNext/>
      <w:keepLines/>
      <w:spacing w:line="360" w:lineRule="auto"/>
      <w:outlineLvl w:val="1"/>
    </w:pPr>
    <w:rPr>
      <w:rFonts w:eastAsia="Times New Roman" w:cs="Times New Roman"/>
      <w:b/>
      <w:bCs/>
      <w:szCs w:val="26"/>
    </w:rPr>
  </w:style>
  <w:style w:type="paragraph" w:styleId="Heading3">
    <w:name w:val="heading 3"/>
    <w:basedOn w:val="Normal"/>
    <w:next w:val="Normal"/>
    <w:link w:val="Heading3Char"/>
    <w:uiPriority w:val="9"/>
    <w:qFormat/>
    <w:rsid w:val="004E52D6"/>
    <w:pPr>
      <w:keepNext/>
      <w:keepLines/>
      <w:outlineLvl w:val="2"/>
    </w:pPr>
    <w:rPr>
      <w:rFonts w:eastAsia="Cambria" w:cs="Times New Roman"/>
      <w:b/>
      <w:bCs/>
      <w:i/>
      <w:szCs w:val="20"/>
    </w:rPr>
  </w:style>
  <w:style w:type="paragraph" w:styleId="Heading4">
    <w:name w:val="heading 4"/>
    <w:basedOn w:val="Normal"/>
    <w:next w:val="Normal"/>
    <w:link w:val="Heading4Char"/>
    <w:uiPriority w:val="9"/>
    <w:unhideWhenUsed/>
    <w:qFormat/>
    <w:rsid w:val="00F7617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927"/>
    <w:pPr>
      <w:tabs>
        <w:tab w:val="center" w:pos="4680"/>
        <w:tab w:val="right" w:pos="9360"/>
      </w:tabs>
    </w:pPr>
  </w:style>
  <w:style w:type="character" w:customStyle="1" w:styleId="HeaderChar">
    <w:name w:val="Header Char"/>
    <w:basedOn w:val="DefaultParagraphFont"/>
    <w:link w:val="Header"/>
    <w:uiPriority w:val="99"/>
    <w:rsid w:val="00697927"/>
  </w:style>
  <w:style w:type="paragraph" w:styleId="Footer">
    <w:name w:val="footer"/>
    <w:basedOn w:val="Normal"/>
    <w:link w:val="FooterChar"/>
    <w:uiPriority w:val="99"/>
    <w:unhideWhenUsed/>
    <w:rsid w:val="00697927"/>
    <w:pPr>
      <w:tabs>
        <w:tab w:val="center" w:pos="4680"/>
        <w:tab w:val="right" w:pos="9360"/>
      </w:tabs>
    </w:pPr>
  </w:style>
  <w:style w:type="character" w:customStyle="1" w:styleId="FooterChar">
    <w:name w:val="Footer Char"/>
    <w:basedOn w:val="DefaultParagraphFont"/>
    <w:link w:val="Footer"/>
    <w:uiPriority w:val="99"/>
    <w:rsid w:val="00697927"/>
  </w:style>
  <w:style w:type="character" w:customStyle="1" w:styleId="Heading2Char">
    <w:name w:val="Heading 2 Char"/>
    <w:basedOn w:val="DefaultParagraphFont"/>
    <w:link w:val="Heading2"/>
    <w:uiPriority w:val="9"/>
    <w:rsid w:val="00FB681C"/>
    <w:rPr>
      <w:rFonts w:eastAsia="Times New Roman" w:cs="Times New Roman"/>
      <w:b/>
      <w:bCs/>
      <w:szCs w:val="26"/>
    </w:rPr>
  </w:style>
  <w:style w:type="character" w:styleId="Hyperlink">
    <w:name w:val="Hyperlink"/>
    <w:uiPriority w:val="99"/>
    <w:rsid w:val="00697927"/>
    <w:rPr>
      <w:rFonts w:cs="Times New Roman"/>
      <w:color w:val="0000FF"/>
      <w:u w:val="single"/>
    </w:rPr>
  </w:style>
  <w:style w:type="paragraph" w:styleId="ListParagraph">
    <w:name w:val="List Paragraph"/>
    <w:basedOn w:val="Normal"/>
    <w:uiPriority w:val="99"/>
    <w:qFormat/>
    <w:rsid w:val="00697927"/>
    <w:pPr>
      <w:ind w:left="720"/>
      <w:contextualSpacing/>
    </w:pPr>
    <w:rPr>
      <w:rFonts w:ascii="Calibri" w:eastAsia="Times New Roman" w:hAnsi="Calibri" w:cs="Times New Roman"/>
    </w:rPr>
  </w:style>
  <w:style w:type="character" w:styleId="CommentReference">
    <w:name w:val="annotation reference"/>
    <w:basedOn w:val="DefaultParagraphFont"/>
    <w:semiHidden/>
    <w:unhideWhenUsed/>
    <w:rsid w:val="006A50DD"/>
    <w:rPr>
      <w:sz w:val="16"/>
      <w:szCs w:val="16"/>
    </w:rPr>
  </w:style>
  <w:style w:type="paragraph" w:styleId="CommentText">
    <w:name w:val="annotation text"/>
    <w:basedOn w:val="Normal"/>
    <w:link w:val="CommentTextChar"/>
    <w:uiPriority w:val="99"/>
    <w:unhideWhenUsed/>
    <w:rsid w:val="006A50DD"/>
    <w:rPr>
      <w:sz w:val="20"/>
      <w:szCs w:val="20"/>
    </w:rPr>
  </w:style>
  <w:style w:type="character" w:customStyle="1" w:styleId="CommentTextChar">
    <w:name w:val="Comment Text Char"/>
    <w:basedOn w:val="DefaultParagraphFont"/>
    <w:link w:val="CommentText"/>
    <w:uiPriority w:val="99"/>
    <w:rsid w:val="006A50DD"/>
    <w:rPr>
      <w:sz w:val="20"/>
      <w:szCs w:val="20"/>
    </w:rPr>
  </w:style>
  <w:style w:type="paragraph" w:styleId="CommentSubject">
    <w:name w:val="annotation subject"/>
    <w:basedOn w:val="CommentText"/>
    <w:next w:val="CommentText"/>
    <w:link w:val="CommentSubjectChar"/>
    <w:uiPriority w:val="99"/>
    <w:semiHidden/>
    <w:unhideWhenUsed/>
    <w:rsid w:val="006A50DD"/>
    <w:rPr>
      <w:b/>
      <w:bCs/>
    </w:rPr>
  </w:style>
  <w:style w:type="character" w:customStyle="1" w:styleId="CommentSubjectChar">
    <w:name w:val="Comment Subject Char"/>
    <w:basedOn w:val="CommentTextChar"/>
    <w:link w:val="CommentSubject"/>
    <w:uiPriority w:val="99"/>
    <w:semiHidden/>
    <w:rsid w:val="006A50DD"/>
    <w:rPr>
      <w:b/>
      <w:bCs/>
      <w:sz w:val="20"/>
      <w:szCs w:val="20"/>
    </w:rPr>
  </w:style>
  <w:style w:type="paragraph" w:styleId="BalloonText">
    <w:name w:val="Balloon Text"/>
    <w:basedOn w:val="Normal"/>
    <w:link w:val="BalloonTextChar"/>
    <w:uiPriority w:val="99"/>
    <w:semiHidden/>
    <w:unhideWhenUsed/>
    <w:rsid w:val="006A50DD"/>
    <w:rPr>
      <w:rFonts w:ascii="Tahoma" w:hAnsi="Tahoma" w:cs="Tahoma"/>
      <w:sz w:val="16"/>
      <w:szCs w:val="16"/>
    </w:rPr>
  </w:style>
  <w:style w:type="character" w:customStyle="1" w:styleId="BalloonTextChar">
    <w:name w:val="Balloon Text Char"/>
    <w:basedOn w:val="DefaultParagraphFont"/>
    <w:link w:val="BalloonText"/>
    <w:uiPriority w:val="99"/>
    <w:semiHidden/>
    <w:rsid w:val="006A50DD"/>
    <w:rPr>
      <w:rFonts w:ascii="Tahoma" w:hAnsi="Tahoma" w:cs="Tahoma"/>
      <w:sz w:val="16"/>
      <w:szCs w:val="16"/>
    </w:rPr>
  </w:style>
  <w:style w:type="paragraph" w:customStyle="1" w:styleId="text">
    <w:name w:val="text"/>
    <w:basedOn w:val="Normal"/>
    <w:link w:val="textChar"/>
    <w:uiPriority w:val="99"/>
    <w:rsid w:val="00CD0308"/>
    <w:pPr>
      <w:widowControl w:val="0"/>
      <w:autoSpaceDE w:val="0"/>
      <w:autoSpaceDN w:val="0"/>
      <w:adjustRightInd w:val="0"/>
      <w:jc w:val="both"/>
    </w:pPr>
    <w:rPr>
      <w:rFonts w:ascii="Calibri" w:eastAsia="Cambria" w:hAnsi="Calibri" w:cs="Times New Roman"/>
      <w:color w:val="000000"/>
      <w:szCs w:val="24"/>
    </w:rPr>
  </w:style>
  <w:style w:type="character" w:customStyle="1" w:styleId="textChar">
    <w:name w:val="text Char"/>
    <w:link w:val="text"/>
    <w:uiPriority w:val="99"/>
    <w:locked/>
    <w:rsid w:val="00CD0308"/>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CD0308"/>
    <w:pPr>
      <w:ind w:left="720"/>
      <w:contextualSpacing/>
    </w:pPr>
    <w:rPr>
      <w:rFonts w:ascii="Cambria" w:eastAsia="Cambria" w:hAnsi="Cambria" w:cs="Times New Roman"/>
      <w:szCs w:val="24"/>
    </w:rPr>
  </w:style>
  <w:style w:type="character" w:customStyle="1" w:styleId="pages">
    <w:name w:val="pages"/>
    <w:rsid w:val="00894883"/>
    <w:rPr>
      <w:rFonts w:cs="Times New Roman"/>
    </w:rPr>
  </w:style>
  <w:style w:type="character" w:customStyle="1" w:styleId="pmid1">
    <w:name w:val="pmid1"/>
    <w:uiPriority w:val="99"/>
    <w:rsid w:val="00306148"/>
    <w:rPr>
      <w:rFonts w:cs="Times New Roman"/>
    </w:rPr>
  </w:style>
  <w:style w:type="table" w:styleId="TableGrid">
    <w:name w:val="Table Grid"/>
    <w:basedOn w:val="TableNormal"/>
    <w:uiPriority w:val="59"/>
    <w:rsid w:val="00CA5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3EB1"/>
    <w:rPr>
      <w:color w:val="800080" w:themeColor="followedHyperlink"/>
      <w:u w:val="single"/>
    </w:rPr>
  </w:style>
  <w:style w:type="character" w:customStyle="1" w:styleId="value">
    <w:name w:val="value"/>
    <w:basedOn w:val="DefaultParagraphFont"/>
    <w:rsid w:val="00741691"/>
  </w:style>
  <w:style w:type="character" w:customStyle="1" w:styleId="Heading1Char">
    <w:name w:val="Heading 1 Char"/>
    <w:basedOn w:val="DefaultParagraphFont"/>
    <w:link w:val="Heading1"/>
    <w:uiPriority w:val="9"/>
    <w:rsid w:val="00F76177"/>
    <w:rPr>
      <w:rFonts w:eastAsiaTheme="majorEastAsia" w:cstheme="majorBidi"/>
      <w:b/>
      <w:bCs/>
      <w:caps/>
      <w:szCs w:val="28"/>
    </w:rPr>
  </w:style>
  <w:style w:type="paragraph" w:styleId="TOC1">
    <w:name w:val="toc 1"/>
    <w:basedOn w:val="Normal"/>
    <w:next w:val="Normal"/>
    <w:autoRedefine/>
    <w:uiPriority w:val="39"/>
    <w:unhideWhenUsed/>
    <w:qFormat/>
    <w:rsid w:val="006E771C"/>
    <w:pPr>
      <w:tabs>
        <w:tab w:val="right" w:leader="dot" w:pos="9350"/>
      </w:tabs>
      <w:spacing w:after="240"/>
    </w:pPr>
    <w:rPr>
      <w:noProof/>
    </w:rPr>
  </w:style>
  <w:style w:type="paragraph" w:styleId="TOCHeading">
    <w:name w:val="TOC Heading"/>
    <w:basedOn w:val="Heading1"/>
    <w:next w:val="Normal"/>
    <w:uiPriority w:val="39"/>
    <w:unhideWhenUsed/>
    <w:qFormat/>
    <w:rsid w:val="00441021"/>
    <w:pPr>
      <w:outlineLvl w:val="9"/>
    </w:pPr>
    <w:rPr>
      <w:lang w:eastAsia="ja-JP"/>
    </w:rPr>
  </w:style>
  <w:style w:type="paragraph" w:styleId="TOC2">
    <w:name w:val="toc 2"/>
    <w:basedOn w:val="Normal"/>
    <w:next w:val="Normal"/>
    <w:autoRedefine/>
    <w:uiPriority w:val="39"/>
    <w:unhideWhenUsed/>
    <w:qFormat/>
    <w:rsid w:val="00441021"/>
    <w:pPr>
      <w:spacing w:after="100"/>
      <w:ind w:left="220"/>
    </w:pPr>
    <w:rPr>
      <w:rFonts w:eastAsiaTheme="minorEastAsia"/>
      <w:lang w:eastAsia="ja-JP"/>
    </w:rPr>
  </w:style>
  <w:style w:type="paragraph" w:styleId="TOC3">
    <w:name w:val="toc 3"/>
    <w:basedOn w:val="Normal"/>
    <w:next w:val="Normal"/>
    <w:autoRedefine/>
    <w:uiPriority w:val="39"/>
    <w:unhideWhenUsed/>
    <w:qFormat/>
    <w:rsid w:val="00441021"/>
    <w:pPr>
      <w:spacing w:after="100"/>
      <w:ind w:left="440"/>
    </w:pPr>
    <w:rPr>
      <w:rFonts w:eastAsiaTheme="minorEastAsia"/>
      <w:lang w:eastAsia="ja-JP"/>
    </w:rPr>
  </w:style>
  <w:style w:type="paragraph" w:styleId="Revision">
    <w:name w:val="Revision"/>
    <w:hidden/>
    <w:uiPriority w:val="99"/>
    <w:semiHidden/>
    <w:rsid w:val="00154742"/>
  </w:style>
  <w:style w:type="character" w:customStyle="1" w:styleId="Heading3Char">
    <w:name w:val="Heading 3 Char"/>
    <w:basedOn w:val="DefaultParagraphFont"/>
    <w:link w:val="Heading3"/>
    <w:uiPriority w:val="9"/>
    <w:rsid w:val="004E52D6"/>
    <w:rPr>
      <w:rFonts w:ascii="Times New Roman" w:eastAsia="Cambria" w:hAnsi="Times New Roman" w:cs="Times New Roman"/>
      <w:b/>
      <w:bCs/>
      <w:i/>
      <w:sz w:val="24"/>
      <w:szCs w:val="20"/>
    </w:rPr>
  </w:style>
  <w:style w:type="numbering" w:customStyle="1" w:styleId="NoList1">
    <w:name w:val="No List1"/>
    <w:next w:val="NoList"/>
    <w:uiPriority w:val="99"/>
    <w:semiHidden/>
    <w:unhideWhenUsed/>
    <w:rsid w:val="00416E66"/>
  </w:style>
  <w:style w:type="character" w:styleId="Strong">
    <w:name w:val="Strong"/>
    <w:uiPriority w:val="22"/>
    <w:qFormat/>
    <w:rsid w:val="00416E66"/>
    <w:rPr>
      <w:rFonts w:cs="Times New Roman"/>
      <w:b/>
      <w:bCs/>
    </w:rPr>
  </w:style>
  <w:style w:type="character" w:styleId="Emphasis">
    <w:name w:val="Emphasis"/>
    <w:uiPriority w:val="20"/>
    <w:qFormat/>
    <w:rsid w:val="00416E66"/>
    <w:rPr>
      <w:rFonts w:cs="Times New Roman"/>
      <w:i/>
      <w:iCs/>
    </w:rPr>
  </w:style>
  <w:style w:type="paragraph" w:customStyle="1" w:styleId="MediumList2-Accent41">
    <w:name w:val="Medium List 2 - Accent 41"/>
    <w:basedOn w:val="Normal"/>
    <w:uiPriority w:val="99"/>
    <w:qFormat/>
    <w:rsid w:val="00416E66"/>
    <w:pPr>
      <w:ind w:left="720"/>
      <w:contextualSpacing/>
    </w:pPr>
    <w:rPr>
      <w:rFonts w:eastAsia="Cambria" w:cs="Times New Roman"/>
      <w:color w:val="000000"/>
      <w:szCs w:val="24"/>
    </w:rPr>
  </w:style>
  <w:style w:type="character" w:customStyle="1" w:styleId="i2">
    <w:name w:val="i2"/>
    <w:uiPriority w:val="99"/>
    <w:rsid w:val="00416E66"/>
    <w:rPr>
      <w:rFonts w:cs="Times New Roman"/>
      <w:i/>
      <w:iCs/>
    </w:rPr>
  </w:style>
  <w:style w:type="character" w:customStyle="1" w:styleId="nbapihighlight">
    <w:name w:val="nbapihighlight"/>
    <w:uiPriority w:val="99"/>
    <w:rsid w:val="00416E66"/>
    <w:rPr>
      <w:rFonts w:cs="Times New Roman"/>
    </w:rPr>
  </w:style>
  <w:style w:type="table" w:customStyle="1" w:styleId="TableGrid1">
    <w:name w:val="Table Grid1"/>
    <w:basedOn w:val="TableNormal"/>
    <w:next w:val="TableGrid"/>
    <w:uiPriority w:val="59"/>
    <w:rsid w:val="00416E66"/>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D94025"/>
  </w:style>
  <w:style w:type="character" w:customStyle="1" w:styleId="italics">
    <w:name w:val="italics"/>
    <w:basedOn w:val="DefaultParagraphFont"/>
    <w:rsid w:val="00D94025"/>
  </w:style>
  <w:style w:type="table" w:customStyle="1" w:styleId="TableGrid13">
    <w:name w:val="Table Grid13"/>
    <w:basedOn w:val="TableNormal"/>
    <w:next w:val="TableGrid"/>
    <w:uiPriority w:val="59"/>
    <w:rsid w:val="00C83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ED2BBD"/>
  </w:style>
  <w:style w:type="character" w:customStyle="1" w:styleId="apple-converted-space">
    <w:name w:val="apple-converted-space"/>
    <w:basedOn w:val="DefaultParagraphFont"/>
    <w:rsid w:val="00D8721F"/>
  </w:style>
  <w:style w:type="paragraph" w:styleId="NormalWeb">
    <w:name w:val="Normal (Web)"/>
    <w:basedOn w:val="Normal"/>
    <w:uiPriority w:val="99"/>
    <w:unhideWhenUsed/>
    <w:rsid w:val="00BB65C3"/>
    <w:pPr>
      <w:spacing w:before="100" w:beforeAutospacing="1" w:after="100" w:afterAutospacing="1"/>
    </w:pPr>
    <w:rPr>
      <w:rFonts w:eastAsiaTheme="minorEastAsia" w:cs="Times New Roman"/>
      <w:szCs w:val="24"/>
    </w:rPr>
  </w:style>
  <w:style w:type="paragraph" w:customStyle="1" w:styleId="Title1">
    <w:name w:val="Title1"/>
    <w:basedOn w:val="Normal"/>
    <w:rsid w:val="001E33E4"/>
    <w:pPr>
      <w:spacing w:before="100" w:beforeAutospacing="1" w:after="100" w:afterAutospacing="1"/>
    </w:pPr>
    <w:rPr>
      <w:rFonts w:eastAsia="Times New Roman" w:cs="Times New Roman"/>
      <w:szCs w:val="24"/>
    </w:rPr>
  </w:style>
  <w:style w:type="paragraph" w:customStyle="1" w:styleId="details">
    <w:name w:val="details"/>
    <w:basedOn w:val="Normal"/>
    <w:rsid w:val="00FD3507"/>
    <w:pPr>
      <w:spacing w:before="100" w:beforeAutospacing="1" w:after="100" w:afterAutospacing="1"/>
    </w:pPr>
    <w:rPr>
      <w:rFonts w:eastAsia="Times New Roman" w:cs="Times New Roman"/>
      <w:szCs w:val="24"/>
    </w:rPr>
  </w:style>
  <w:style w:type="character" w:customStyle="1" w:styleId="jrnl">
    <w:name w:val="jrnl"/>
    <w:basedOn w:val="DefaultParagraphFont"/>
    <w:rsid w:val="00FD3507"/>
  </w:style>
  <w:style w:type="paragraph" w:customStyle="1" w:styleId="desc">
    <w:name w:val="desc"/>
    <w:basedOn w:val="Normal"/>
    <w:rsid w:val="00FD3507"/>
    <w:pPr>
      <w:spacing w:before="100" w:beforeAutospacing="1" w:after="100" w:afterAutospacing="1"/>
    </w:pPr>
    <w:rPr>
      <w:rFonts w:eastAsia="Times New Roman" w:cs="Times New Roman"/>
      <w:szCs w:val="24"/>
    </w:rPr>
  </w:style>
  <w:style w:type="character" w:customStyle="1" w:styleId="highlight">
    <w:name w:val="highlight"/>
    <w:basedOn w:val="DefaultParagraphFont"/>
    <w:rsid w:val="000C1134"/>
  </w:style>
  <w:style w:type="table" w:customStyle="1" w:styleId="TableGrid3">
    <w:name w:val="Table Grid3"/>
    <w:basedOn w:val="TableNormal"/>
    <w:next w:val="TableGrid"/>
    <w:uiPriority w:val="59"/>
    <w:rsid w:val="00E871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4A2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B369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76177"/>
    <w:pPr>
      <w:pBdr>
        <w:top w:val="nil"/>
        <w:left w:val="nil"/>
        <w:bottom w:val="nil"/>
        <w:right w:val="nil"/>
        <w:between w:val="nil"/>
        <w:bar w:val="nil"/>
      </w:pBdr>
    </w:pPr>
    <w:rPr>
      <w:rFonts w:eastAsia="Arial Unicode MS" w:hAnsi="Arial Unicode MS" w:cs="Arial Unicode MS"/>
      <w:color w:val="000000"/>
      <w:szCs w:val="24"/>
      <w:u w:color="000000"/>
      <w:bdr w:val="nil"/>
    </w:rPr>
  </w:style>
  <w:style w:type="character" w:customStyle="1" w:styleId="Heading4Char">
    <w:name w:val="Heading 4 Char"/>
    <w:basedOn w:val="DefaultParagraphFont"/>
    <w:link w:val="Heading4"/>
    <w:uiPriority w:val="9"/>
    <w:rsid w:val="00F76177"/>
    <w:rPr>
      <w:rFonts w:asciiTheme="majorHAnsi" w:eastAsiaTheme="majorEastAsia" w:hAnsiTheme="majorHAnsi" w:cstheme="majorBidi"/>
      <w:b/>
      <w:bCs/>
      <w:i/>
      <w:iCs/>
      <w:color w:val="4F81BD" w:themeColor="accent1"/>
    </w:rPr>
  </w:style>
  <w:style w:type="numbering" w:customStyle="1" w:styleId="NoList2">
    <w:name w:val="No List2"/>
    <w:next w:val="NoList"/>
    <w:uiPriority w:val="99"/>
    <w:semiHidden/>
    <w:unhideWhenUsed/>
    <w:rsid w:val="00856289"/>
  </w:style>
  <w:style w:type="table" w:customStyle="1" w:styleId="TableGrid6">
    <w:name w:val="Table Grid6"/>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56289"/>
  </w:style>
  <w:style w:type="table" w:customStyle="1" w:styleId="TableGrid14">
    <w:name w:val="Table Grid14"/>
    <w:basedOn w:val="TableNormal"/>
    <w:next w:val="TableGrid"/>
    <w:uiPriority w:val="59"/>
    <w:rsid w:val="00856289"/>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07D6B"/>
  </w:style>
  <w:style w:type="table" w:customStyle="1" w:styleId="TableGrid7">
    <w:name w:val="Table Grid7"/>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507D6B"/>
  </w:style>
  <w:style w:type="table" w:customStyle="1" w:styleId="TableGrid15">
    <w:name w:val="Table Grid15"/>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507D6B"/>
  </w:style>
  <w:style w:type="table" w:customStyle="1" w:styleId="TableGrid61">
    <w:name w:val="Table Grid6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07D6B"/>
  </w:style>
  <w:style w:type="table" w:customStyle="1" w:styleId="TableGrid141">
    <w:name w:val="Table Grid141"/>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507D6B"/>
  </w:style>
  <w:style w:type="paragraph" w:customStyle="1" w:styleId="EndNoteBibliographyTitle">
    <w:name w:val="EndNote Bibliography Title"/>
    <w:basedOn w:val="Normal"/>
    <w:link w:val="EndNoteBibliographyTitleChar"/>
    <w:rsid w:val="00AE67A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E67AD"/>
    <w:rPr>
      <w:rFonts w:ascii="Calibri" w:hAnsi="Calibri" w:cs="Calibri"/>
      <w:noProof/>
      <w:sz w:val="22"/>
    </w:rPr>
  </w:style>
  <w:style w:type="paragraph" w:customStyle="1" w:styleId="EndNoteBibliography">
    <w:name w:val="EndNote Bibliography"/>
    <w:basedOn w:val="Normal"/>
    <w:link w:val="EndNoteBibliographyChar"/>
    <w:rsid w:val="00AE67AD"/>
    <w:rPr>
      <w:rFonts w:ascii="Calibri" w:hAnsi="Calibri" w:cs="Calibri"/>
      <w:noProof/>
      <w:sz w:val="22"/>
    </w:rPr>
  </w:style>
  <w:style w:type="character" w:customStyle="1" w:styleId="EndNoteBibliographyChar">
    <w:name w:val="EndNote Bibliography Char"/>
    <w:basedOn w:val="DefaultParagraphFont"/>
    <w:link w:val="EndNoteBibliography"/>
    <w:rsid w:val="00AE67AD"/>
    <w:rPr>
      <w:rFonts w:ascii="Calibri" w:hAnsi="Calibri" w:cs="Calibri"/>
      <w:noProof/>
      <w:sz w:val="22"/>
    </w:rPr>
  </w:style>
  <w:style w:type="numbering" w:customStyle="1" w:styleId="NoList4">
    <w:name w:val="No List4"/>
    <w:next w:val="NoList"/>
    <w:uiPriority w:val="99"/>
    <w:semiHidden/>
    <w:unhideWhenUsed/>
    <w:rsid w:val="00166EDA"/>
  </w:style>
  <w:style w:type="table" w:customStyle="1" w:styleId="LightShading1">
    <w:name w:val="Light Shading1"/>
    <w:basedOn w:val="TableNormal"/>
    <w:uiPriority w:val="60"/>
    <w:rsid w:val="00166EDA"/>
    <w:rPr>
      <w:rFonts w:asciiTheme="minorHAnsi" w:hAnsiTheme="minorHAns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166EDA"/>
    <w:rPr>
      <w:rFonts w:ascii="Consolas" w:hAnsi="Consolas" w:cs="Consolas"/>
      <w:sz w:val="21"/>
      <w:szCs w:val="21"/>
    </w:rPr>
  </w:style>
  <w:style w:type="character" w:customStyle="1" w:styleId="PlainTextChar">
    <w:name w:val="Plain Text Char"/>
    <w:basedOn w:val="DefaultParagraphFont"/>
    <w:link w:val="PlainText"/>
    <w:uiPriority w:val="99"/>
    <w:semiHidden/>
    <w:rsid w:val="00166EDA"/>
    <w:rPr>
      <w:rFonts w:ascii="Consolas" w:hAnsi="Consolas" w:cs="Consolas"/>
      <w:sz w:val="21"/>
      <w:szCs w:val="21"/>
    </w:rPr>
  </w:style>
  <w:style w:type="numbering" w:customStyle="1" w:styleId="NoList5">
    <w:name w:val="No List5"/>
    <w:next w:val="NoList"/>
    <w:uiPriority w:val="99"/>
    <w:semiHidden/>
    <w:unhideWhenUsed/>
    <w:rsid w:val="00166EDA"/>
  </w:style>
  <w:style w:type="paragraph" w:customStyle="1" w:styleId="CM27">
    <w:name w:val="CM27"/>
    <w:basedOn w:val="Normal"/>
    <w:next w:val="Normal"/>
    <w:uiPriority w:val="99"/>
    <w:rsid w:val="008E33E1"/>
    <w:pPr>
      <w:autoSpaceDE w:val="0"/>
      <w:autoSpaceDN w:val="0"/>
      <w:adjustRightInd w:val="0"/>
    </w:pPr>
    <w:rPr>
      <w:rFonts w:cs="Times New Roman"/>
      <w:szCs w:val="24"/>
    </w:rPr>
  </w:style>
  <w:style w:type="paragraph" w:customStyle="1" w:styleId="norm">
    <w:name w:val="norm"/>
    <w:basedOn w:val="Normal"/>
    <w:rsid w:val="008E33E1"/>
    <w:pPr>
      <w:spacing w:before="100" w:beforeAutospacing="1" w:after="100" w:afterAutospacing="1"/>
    </w:pPr>
    <w:rPr>
      <w:rFonts w:eastAsia="Times New Roman" w:cs="Times New Roman"/>
      <w:szCs w:val="24"/>
      <w:lang w:eastAsia="zh-CN"/>
    </w:rPr>
  </w:style>
  <w:style w:type="character" w:customStyle="1" w:styleId="pmid">
    <w:name w:val="pmid"/>
    <w:basedOn w:val="DefaultParagraphFont"/>
    <w:rsid w:val="002D76DB"/>
  </w:style>
  <w:style w:type="paragraph" w:styleId="NoSpacing">
    <w:name w:val="No Spacing"/>
    <w:uiPriority w:val="1"/>
    <w:qFormat/>
    <w:rsid w:val="00412F5A"/>
  </w:style>
  <w:style w:type="paragraph" w:styleId="HTMLPreformatted">
    <w:name w:val="HTML Preformatted"/>
    <w:basedOn w:val="Normal"/>
    <w:link w:val="HTMLPreformattedChar"/>
    <w:uiPriority w:val="99"/>
    <w:semiHidden/>
    <w:unhideWhenUsed/>
    <w:rsid w:val="00E44829"/>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44829"/>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4472">
      <w:bodyDiv w:val="1"/>
      <w:marLeft w:val="0"/>
      <w:marRight w:val="0"/>
      <w:marTop w:val="0"/>
      <w:marBottom w:val="0"/>
      <w:divBdr>
        <w:top w:val="none" w:sz="0" w:space="0" w:color="auto"/>
        <w:left w:val="none" w:sz="0" w:space="0" w:color="auto"/>
        <w:bottom w:val="none" w:sz="0" w:space="0" w:color="auto"/>
        <w:right w:val="none" w:sz="0" w:space="0" w:color="auto"/>
      </w:divBdr>
    </w:div>
    <w:div w:id="143468323">
      <w:bodyDiv w:val="1"/>
      <w:marLeft w:val="0"/>
      <w:marRight w:val="0"/>
      <w:marTop w:val="0"/>
      <w:marBottom w:val="0"/>
      <w:divBdr>
        <w:top w:val="none" w:sz="0" w:space="0" w:color="auto"/>
        <w:left w:val="none" w:sz="0" w:space="0" w:color="auto"/>
        <w:bottom w:val="none" w:sz="0" w:space="0" w:color="auto"/>
        <w:right w:val="none" w:sz="0" w:space="0" w:color="auto"/>
      </w:divBdr>
    </w:div>
    <w:div w:id="158930190">
      <w:bodyDiv w:val="1"/>
      <w:marLeft w:val="0"/>
      <w:marRight w:val="0"/>
      <w:marTop w:val="0"/>
      <w:marBottom w:val="0"/>
      <w:divBdr>
        <w:top w:val="none" w:sz="0" w:space="0" w:color="auto"/>
        <w:left w:val="none" w:sz="0" w:space="0" w:color="auto"/>
        <w:bottom w:val="none" w:sz="0" w:space="0" w:color="auto"/>
        <w:right w:val="none" w:sz="0" w:space="0" w:color="auto"/>
      </w:divBdr>
    </w:div>
    <w:div w:id="159273873">
      <w:bodyDiv w:val="1"/>
      <w:marLeft w:val="0"/>
      <w:marRight w:val="0"/>
      <w:marTop w:val="0"/>
      <w:marBottom w:val="0"/>
      <w:divBdr>
        <w:top w:val="none" w:sz="0" w:space="0" w:color="auto"/>
        <w:left w:val="none" w:sz="0" w:space="0" w:color="auto"/>
        <w:bottom w:val="none" w:sz="0" w:space="0" w:color="auto"/>
        <w:right w:val="none" w:sz="0" w:space="0" w:color="auto"/>
      </w:divBdr>
    </w:div>
    <w:div w:id="210655522">
      <w:bodyDiv w:val="1"/>
      <w:marLeft w:val="0"/>
      <w:marRight w:val="0"/>
      <w:marTop w:val="0"/>
      <w:marBottom w:val="0"/>
      <w:divBdr>
        <w:top w:val="none" w:sz="0" w:space="0" w:color="auto"/>
        <w:left w:val="none" w:sz="0" w:space="0" w:color="auto"/>
        <w:bottom w:val="none" w:sz="0" w:space="0" w:color="auto"/>
        <w:right w:val="none" w:sz="0" w:space="0" w:color="auto"/>
      </w:divBdr>
    </w:div>
    <w:div w:id="301036364">
      <w:bodyDiv w:val="1"/>
      <w:marLeft w:val="0"/>
      <w:marRight w:val="0"/>
      <w:marTop w:val="0"/>
      <w:marBottom w:val="0"/>
      <w:divBdr>
        <w:top w:val="none" w:sz="0" w:space="0" w:color="auto"/>
        <w:left w:val="none" w:sz="0" w:space="0" w:color="auto"/>
        <w:bottom w:val="none" w:sz="0" w:space="0" w:color="auto"/>
        <w:right w:val="none" w:sz="0" w:space="0" w:color="auto"/>
      </w:divBdr>
    </w:div>
    <w:div w:id="304703791">
      <w:bodyDiv w:val="1"/>
      <w:marLeft w:val="0"/>
      <w:marRight w:val="0"/>
      <w:marTop w:val="0"/>
      <w:marBottom w:val="0"/>
      <w:divBdr>
        <w:top w:val="none" w:sz="0" w:space="0" w:color="auto"/>
        <w:left w:val="none" w:sz="0" w:space="0" w:color="auto"/>
        <w:bottom w:val="none" w:sz="0" w:space="0" w:color="auto"/>
        <w:right w:val="none" w:sz="0" w:space="0" w:color="auto"/>
      </w:divBdr>
    </w:div>
    <w:div w:id="323972181">
      <w:bodyDiv w:val="1"/>
      <w:marLeft w:val="0"/>
      <w:marRight w:val="0"/>
      <w:marTop w:val="0"/>
      <w:marBottom w:val="0"/>
      <w:divBdr>
        <w:top w:val="none" w:sz="0" w:space="0" w:color="auto"/>
        <w:left w:val="none" w:sz="0" w:space="0" w:color="auto"/>
        <w:bottom w:val="none" w:sz="0" w:space="0" w:color="auto"/>
        <w:right w:val="none" w:sz="0" w:space="0" w:color="auto"/>
      </w:divBdr>
    </w:div>
    <w:div w:id="379716696">
      <w:bodyDiv w:val="1"/>
      <w:marLeft w:val="0"/>
      <w:marRight w:val="0"/>
      <w:marTop w:val="0"/>
      <w:marBottom w:val="0"/>
      <w:divBdr>
        <w:top w:val="none" w:sz="0" w:space="0" w:color="auto"/>
        <w:left w:val="none" w:sz="0" w:space="0" w:color="auto"/>
        <w:bottom w:val="none" w:sz="0" w:space="0" w:color="auto"/>
        <w:right w:val="none" w:sz="0" w:space="0" w:color="auto"/>
      </w:divBdr>
    </w:div>
    <w:div w:id="459609995">
      <w:bodyDiv w:val="1"/>
      <w:marLeft w:val="0"/>
      <w:marRight w:val="0"/>
      <w:marTop w:val="0"/>
      <w:marBottom w:val="0"/>
      <w:divBdr>
        <w:top w:val="none" w:sz="0" w:space="0" w:color="auto"/>
        <w:left w:val="none" w:sz="0" w:space="0" w:color="auto"/>
        <w:bottom w:val="none" w:sz="0" w:space="0" w:color="auto"/>
        <w:right w:val="none" w:sz="0" w:space="0" w:color="auto"/>
      </w:divBdr>
    </w:div>
    <w:div w:id="463471066">
      <w:bodyDiv w:val="1"/>
      <w:marLeft w:val="0"/>
      <w:marRight w:val="0"/>
      <w:marTop w:val="0"/>
      <w:marBottom w:val="0"/>
      <w:divBdr>
        <w:top w:val="none" w:sz="0" w:space="0" w:color="auto"/>
        <w:left w:val="none" w:sz="0" w:space="0" w:color="auto"/>
        <w:bottom w:val="none" w:sz="0" w:space="0" w:color="auto"/>
        <w:right w:val="none" w:sz="0" w:space="0" w:color="auto"/>
      </w:divBdr>
    </w:div>
    <w:div w:id="475798678">
      <w:bodyDiv w:val="1"/>
      <w:marLeft w:val="0"/>
      <w:marRight w:val="0"/>
      <w:marTop w:val="0"/>
      <w:marBottom w:val="0"/>
      <w:divBdr>
        <w:top w:val="none" w:sz="0" w:space="0" w:color="auto"/>
        <w:left w:val="none" w:sz="0" w:space="0" w:color="auto"/>
        <w:bottom w:val="none" w:sz="0" w:space="0" w:color="auto"/>
        <w:right w:val="none" w:sz="0" w:space="0" w:color="auto"/>
      </w:divBdr>
    </w:div>
    <w:div w:id="536164046">
      <w:bodyDiv w:val="1"/>
      <w:marLeft w:val="0"/>
      <w:marRight w:val="0"/>
      <w:marTop w:val="0"/>
      <w:marBottom w:val="0"/>
      <w:divBdr>
        <w:top w:val="none" w:sz="0" w:space="0" w:color="auto"/>
        <w:left w:val="none" w:sz="0" w:space="0" w:color="auto"/>
        <w:bottom w:val="none" w:sz="0" w:space="0" w:color="auto"/>
        <w:right w:val="none" w:sz="0" w:space="0" w:color="auto"/>
      </w:divBdr>
    </w:div>
    <w:div w:id="590545667">
      <w:bodyDiv w:val="1"/>
      <w:marLeft w:val="0"/>
      <w:marRight w:val="0"/>
      <w:marTop w:val="0"/>
      <w:marBottom w:val="0"/>
      <w:divBdr>
        <w:top w:val="none" w:sz="0" w:space="0" w:color="auto"/>
        <w:left w:val="none" w:sz="0" w:space="0" w:color="auto"/>
        <w:bottom w:val="none" w:sz="0" w:space="0" w:color="auto"/>
        <w:right w:val="none" w:sz="0" w:space="0" w:color="auto"/>
      </w:divBdr>
    </w:div>
    <w:div w:id="599531994">
      <w:bodyDiv w:val="1"/>
      <w:marLeft w:val="0"/>
      <w:marRight w:val="0"/>
      <w:marTop w:val="0"/>
      <w:marBottom w:val="0"/>
      <w:divBdr>
        <w:top w:val="none" w:sz="0" w:space="0" w:color="auto"/>
        <w:left w:val="none" w:sz="0" w:space="0" w:color="auto"/>
        <w:bottom w:val="none" w:sz="0" w:space="0" w:color="auto"/>
        <w:right w:val="none" w:sz="0" w:space="0" w:color="auto"/>
      </w:divBdr>
    </w:div>
    <w:div w:id="618686027">
      <w:bodyDiv w:val="1"/>
      <w:marLeft w:val="0"/>
      <w:marRight w:val="0"/>
      <w:marTop w:val="0"/>
      <w:marBottom w:val="0"/>
      <w:divBdr>
        <w:top w:val="none" w:sz="0" w:space="0" w:color="auto"/>
        <w:left w:val="none" w:sz="0" w:space="0" w:color="auto"/>
        <w:bottom w:val="none" w:sz="0" w:space="0" w:color="auto"/>
        <w:right w:val="none" w:sz="0" w:space="0" w:color="auto"/>
      </w:divBdr>
    </w:div>
    <w:div w:id="642858344">
      <w:bodyDiv w:val="1"/>
      <w:marLeft w:val="0"/>
      <w:marRight w:val="0"/>
      <w:marTop w:val="0"/>
      <w:marBottom w:val="0"/>
      <w:divBdr>
        <w:top w:val="none" w:sz="0" w:space="0" w:color="auto"/>
        <w:left w:val="none" w:sz="0" w:space="0" w:color="auto"/>
        <w:bottom w:val="none" w:sz="0" w:space="0" w:color="auto"/>
        <w:right w:val="none" w:sz="0" w:space="0" w:color="auto"/>
      </w:divBdr>
    </w:div>
    <w:div w:id="710572234">
      <w:bodyDiv w:val="1"/>
      <w:marLeft w:val="0"/>
      <w:marRight w:val="0"/>
      <w:marTop w:val="0"/>
      <w:marBottom w:val="0"/>
      <w:divBdr>
        <w:top w:val="none" w:sz="0" w:space="0" w:color="auto"/>
        <w:left w:val="none" w:sz="0" w:space="0" w:color="auto"/>
        <w:bottom w:val="none" w:sz="0" w:space="0" w:color="auto"/>
        <w:right w:val="none" w:sz="0" w:space="0" w:color="auto"/>
      </w:divBdr>
    </w:div>
    <w:div w:id="728655108">
      <w:bodyDiv w:val="1"/>
      <w:marLeft w:val="0"/>
      <w:marRight w:val="0"/>
      <w:marTop w:val="0"/>
      <w:marBottom w:val="0"/>
      <w:divBdr>
        <w:top w:val="none" w:sz="0" w:space="0" w:color="auto"/>
        <w:left w:val="none" w:sz="0" w:space="0" w:color="auto"/>
        <w:bottom w:val="none" w:sz="0" w:space="0" w:color="auto"/>
        <w:right w:val="none" w:sz="0" w:space="0" w:color="auto"/>
      </w:divBdr>
    </w:div>
    <w:div w:id="784884193">
      <w:bodyDiv w:val="1"/>
      <w:marLeft w:val="0"/>
      <w:marRight w:val="0"/>
      <w:marTop w:val="0"/>
      <w:marBottom w:val="0"/>
      <w:divBdr>
        <w:top w:val="none" w:sz="0" w:space="0" w:color="auto"/>
        <w:left w:val="none" w:sz="0" w:space="0" w:color="auto"/>
        <w:bottom w:val="none" w:sz="0" w:space="0" w:color="auto"/>
        <w:right w:val="none" w:sz="0" w:space="0" w:color="auto"/>
      </w:divBdr>
    </w:div>
    <w:div w:id="809664459">
      <w:bodyDiv w:val="1"/>
      <w:marLeft w:val="0"/>
      <w:marRight w:val="0"/>
      <w:marTop w:val="0"/>
      <w:marBottom w:val="0"/>
      <w:divBdr>
        <w:top w:val="none" w:sz="0" w:space="0" w:color="auto"/>
        <w:left w:val="none" w:sz="0" w:space="0" w:color="auto"/>
        <w:bottom w:val="none" w:sz="0" w:space="0" w:color="auto"/>
        <w:right w:val="none" w:sz="0" w:space="0" w:color="auto"/>
      </w:divBdr>
    </w:div>
    <w:div w:id="862591868">
      <w:bodyDiv w:val="1"/>
      <w:marLeft w:val="0"/>
      <w:marRight w:val="0"/>
      <w:marTop w:val="0"/>
      <w:marBottom w:val="0"/>
      <w:divBdr>
        <w:top w:val="none" w:sz="0" w:space="0" w:color="auto"/>
        <w:left w:val="none" w:sz="0" w:space="0" w:color="auto"/>
        <w:bottom w:val="none" w:sz="0" w:space="0" w:color="auto"/>
        <w:right w:val="none" w:sz="0" w:space="0" w:color="auto"/>
      </w:divBdr>
    </w:div>
    <w:div w:id="865142192">
      <w:bodyDiv w:val="1"/>
      <w:marLeft w:val="0"/>
      <w:marRight w:val="0"/>
      <w:marTop w:val="0"/>
      <w:marBottom w:val="0"/>
      <w:divBdr>
        <w:top w:val="none" w:sz="0" w:space="0" w:color="auto"/>
        <w:left w:val="none" w:sz="0" w:space="0" w:color="auto"/>
        <w:bottom w:val="none" w:sz="0" w:space="0" w:color="auto"/>
        <w:right w:val="none" w:sz="0" w:space="0" w:color="auto"/>
      </w:divBdr>
    </w:div>
    <w:div w:id="905722883">
      <w:bodyDiv w:val="1"/>
      <w:marLeft w:val="0"/>
      <w:marRight w:val="0"/>
      <w:marTop w:val="0"/>
      <w:marBottom w:val="0"/>
      <w:divBdr>
        <w:top w:val="none" w:sz="0" w:space="0" w:color="auto"/>
        <w:left w:val="none" w:sz="0" w:space="0" w:color="auto"/>
        <w:bottom w:val="none" w:sz="0" w:space="0" w:color="auto"/>
        <w:right w:val="none" w:sz="0" w:space="0" w:color="auto"/>
      </w:divBdr>
    </w:div>
    <w:div w:id="909922649">
      <w:bodyDiv w:val="1"/>
      <w:marLeft w:val="0"/>
      <w:marRight w:val="0"/>
      <w:marTop w:val="0"/>
      <w:marBottom w:val="0"/>
      <w:divBdr>
        <w:top w:val="none" w:sz="0" w:space="0" w:color="auto"/>
        <w:left w:val="none" w:sz="0" w:space="0" w:color="auto"/>
        <w:bottom w:val="none" w:sz="0" w:space="0" w:color="auto"/>
        <w:right w:val="none" w:sz="0" w:space="0" w:color="auto"/>
      </w:divBdr>
    </w:div>
    <w:div w:id="967004295">
      <w:bodyDiv w:val="1"/>
      <w:marLeft w:val="0"/>
      <w:marRight w:val="0"/>
      <w:marTop w:val="0"/>
      <w:marBottom w:val="0"/>
      <w:divBdr>
        <w:top w:val="none" w:sz="0" w:space="0" w:color="auto"/>
        <w:left w:val="none" w:sz="0" w:space="0" w:color="auto"/>
        <w:bottom w:val="none" w:sz="0" w:space="0" w:color="auto"/>
        <w:right w:val="none" w:sz="0" w:space="0" w:color="auto"/>
      </w:divBdr>
    </w:div>
    <w:div w:id="997731406">
      <w:bodyDiv w:val="1"/>
      <w:marLeft w:val="0"/>
      <w:marRight w:val="0"/>
      <w:marTop w:val="0"/>
      <w:marBottom w:val="0"/>
      <w:divBdr>
        <w:top w:val="none" w:sz="0" w:space="0" w:color="auto"/>
        <w:left w:val="none" w:sz="0" w:space="0" w:color="auto"/>
        <w:bottom w:val="none" w:sz="0" w:space="0" w:color="auto"/>
        <w:right w:val="none" w:sz="0" w:space="0" w:color="auto"/>
      </w:divBdr>
    </w:div>
    <w:div w:id="1019431693">
      <w:bodyDiv w:val="1"/>
      <w:marLeft w:val="0"/>
      <w:marRight w:val="0"/>
      <w:marTop w:val="0"/>
      <w:marBottom w:val="0"/>
      <w:divBdr>
        <w:top w:val="none" w:sz="0" w:space="0" w:color="auto"/>
        <w:left w:val="none" w:sz="0" w:space="0" w:color="auto"/>
        <w:bottom w:val="none" w:sz="0" w:space="0" w:color="auto"/>
        <w:right w:val="none" w:sz="0" w:space="0" w:color="auto"/>
      </w:divBdr>
    </w:div>
    <w:div w:id="1019576138">
      <w:bodyDiv w:val="1"/>
      <w:marLeft w:val="0"/>
      <w:marRight w:val="0"/>
      <w:marTop w:val="0"/>
      <w:marBottom w:val="0"/>
      <w:divBdr>
        <w:top w:val="none" w:sz="0" w:space="0" w:color="auto"/>
        <w:left w:val="none" w:sz="0" w:space="0" w:color="auto"/>
        <w:bottom w:val="none" w:sz="0" w:space="0" w:color="auto"/>
        <w:right w:val="none" w:sz="0" w:space="0" w:color="auto"/>
      </w:divBdr>
    </w:div>
    <w:div w:id="1045177063">
      <w:bodyDiv w:val="1"/>
      <w:marLeft w:val="0"/>
      <w:marRight w:val="0"/>
      <w:marTop w:val="0"/>
      <w:marBottom w:val="0"/>
      <w:divBdr>
        <w:top w:val="none" w:sz="0" w:space="0" w:color="auto"/>
        <w:left w:val="none" w:sz="0" w:space="0" w:color="auto"/>
        <w:bottom w:val="none" w:sz="0" w:space="0" w:color="auto"/>
        <w:right w:val="none" w:sz="0" w:space="0" w:color="auto"/>
      </w:divBdr>
    </w:div>
    <w:div w:id="1158886506">
      <w:bodyDiv w:val="1"/>
      <w:marLeft w:val="0"/>
      <w:marRight w:val="0"/>
      <w:marTop w:val="0"/>
      <w:marBottom w:val="0"/>
      <w:divBdr>
        <w:top w:val="none" w:sz="0" w:space="0" w:color="auto"/>
        <w:left w:val="none" w:sz="0" w:space="0" w:color="auto"/>
        <w:bottom w:val="none" w:sz="0" w:space="0" w:color="auto"/>
        <w:right w:val="none" w:sz="0" w:space="0" w:color="auto"/>
      </w:divBdr>
    </w:div>
    <w:div w:id="1186333368">
      <w:bodyDiv w:val="1"/>
      <w:marLeft w:val="0"/>
      <w:marRight w:val="0"/>
      <w:marTop w:val="0"/>
      <w:marBottom w:val="0"/>
      <w:divBdr>
        <w:top w:val="none" w:sz="0" w:space="0" w:color="auto"/>
        <w:left w:val="none" w:sz="0" w:space="0" w:color="auto"/>
        <w:bottom w:val="none" w:sz="0" w:space="0" w:color="auto"/>
        <w:right w:val="none" w:sz="0" w:space="0" w:color="auto"/>
      </w:divBdr>
    </w:div>
    <w:div w:id="1214541733">
      <w:bodyDiv w:val="1"/>
      <w:marLeft w:val="0"/>
      <w:marRight w:val="0"/>
      <w:marTop w:val="0"/>
      <w:marBottom w:val="0"/>
      <w:divBdr>
        <w:top w:val="none" w:sz="0" w:space="0" w:color="auto"/>
        <w:left w:val="none" w:sz="0" w:space="0" w:color="auto"/>
        <w:bottom w:val="none" w:sz="0" w:space="0" w:color="auto"/>
        <w:right w:val="none" w:sz="0" w:space="0" w:color="auto"/>
      </w:divBdr>
    </w:div>
    <w:div w:id="1221673330">
      <w:bodyDiv w:val="1"/>
      <w:marLeft w:val="0"/>
      <w:marRight w:val="0"/>
      <w:marTop w:val="0"/>
      <w:marBottom w:val="0"/>
      <w:divBdr>
        <w:top w:val="none" w:sz="0" w:space="0" w:color="auto"/>
        <w:left w:val="none" w:sz="0" w:space="0" w:color="auto"/>
        <w:bottom w:val="none" w:sz="0" w:space="0" w:color="auto"/>
        <w:right w:val="none" w:sz="0" w:space="0" w:color="auto"/>
      </w:divBdr>
    </w:div>
    <w:div w:id="1223641235">
      <w:bodyDiv w:val="1"/>
      <w:marLeft w:val="0"/>
      <w:marRight w:val="0"/>
      <w:marTop w:val="0"/>
      <w:marBottom w:val="0"/>
      <w:divBdr>
        <w:top w:val="none" w:sz="0" w:space="0" w:color="auto"/>
        <w:left w:val="none" w:sz="0" w:space="0" w:color="auto"/>
        <w:bottom w:val="none" w:sz="0" w:space="0" w:color="auto"/>
        <w:right w:val="none" w:sz="0" w:space="0" w:color="auto"/>
      </w:divBdr>
    </w:div>
    <w:div w:id="1248539720">
      <w:bodyDiv w:val="1"/>
      <w:marLeft w:val="0"/>
      <w:marRight w:val="0"/>
      <w:marTop w:val="0"/>
      <w:marBottom w:val="0"/>
      <w:divBdr>
        <w:top w:val="none" w:sz="0" w:space="0" w:color="auto"/>
        <w:left w:val="none" w:sz="0" w:space="0" w:color="auto"/>
        <w:bottom w:val="none" w:sz="0" w:space="0" w:color="auto"/>
        <w:right w:val="none" w:sz="0" w:space="0" w:color="auto"/>
      </w:divBdr>
    </w:div>
    <w:div w:id="1260333613">
      <w:bodyDiv w:val="1"/>
      <w:marLeft w:val="0"/>
      <w:marRight w:val="0"/>
      <w:marTop w:val="0"/>
      <w:marBottom w:val="0"/>
      <w:divBdr>
        <w:top w:val="none" w:sz="0" w:space="0" w:color="auto"/>
        <w:left w:val="none" w:sz="0" w:space="0" w:color="auto"/>
        <w:bottom w:val="none" w:sz="0" w:space="0" w:color="auto"/>
        <w:right w:val="none" w:sz="0" w:space="0" w:color="auto"/>
      </w:divBdr>
    </w:div>
    <w:div w:id="1282224191">
      <w:bodyDiv w:val="1"/>
      <w:marLeft w:val="0"/>
      <w:marRight w:val="0"/>
      <w:marTop w:val="0"/>
      <w:marBottom w:val="0"/>
      <w:divBdr>
        <w:top w:val="none" w:sz="0" w:space="0" w:color="auto"/>
        <w:left w:val="none" w:sz="0" w:space="0" w:color="auto"/>
        <w:bottom w:val="none" w:sz="0" w:space="0" w:color="auto"/>
        <w:right w:val="none" w:sz="0" w:space="0" w:color="auto"/>
      </w:divBdr>
    </w:div>
    <w:div w:id="1341539692">
      <w:bodyDiv w:val="1"/>
      <w:marLeft w:val="0"/>
      <w:marRight w:val="0"/>
      <w:marTop w:val="0"/>
      <w:marBottom w:val="0"/>
      <w:divBdr>
        <w:top w:val="none" w:sz="0" w:space="0" w:color="auto"/>
        <w:left w:val="none" w:sz="0" w:space="0" w:color="auto"/>
        <w:bottom w:val="none" w:sz="0" w:space="0" w:color="auto"/>
        <w:right w:val="none" w:sz="0" w:space="0" w:color="auto"/>
      </w:divBdr>
    </w:div>
    <w:div w:id="1354765426">
      <w:bodyDiv w:val="1"/>
      <w:marLeft w:val="0"/>
      <w:marRight w:val="0"/>
      <w:marTop w:val="0"/>
      <w:marBottom w:val="0"/>
      <w:divBdr>
        <w:top w:val="none" w:sz="0" w:space="0" w:color="auto"/>
        <w:left w:val="none" w:sz="0" w:space="0" w:color="auto"/>
        <w:bottom w:val="none" w:sz="0" w:space="0" w:color="auto"/>
        <w:right w:val="none" w:sz="0" w:space="0" w:color="auto"/>
      </w:divBdr>
    </w:div>
    <w:div w:id="1381438235">
      <w:bodyDiv w:val="1"/>
      <w:marLeft w:val="0"/>
      <w:marRight w:val="0"/>
      <w:marTop w:val="0"/>
      <w:marBottom w:val="0"/>
      <w:divBdr>
        <w:top w:val="none" w:sz="0" w:space="0" w:color="auto"/>
        <w:left w:val="none" w:sz="0" w:space="0" w:color="auto"/>
        <w:bottom w:val="none" w:sz="0" w:space="0" w:color="auto"/>
        <w:right w:val="none" w:sz="0" w:space="0" w:color="auto"/>
      </w:divBdr>
    </w:div>
    <w:div w:id="1385135462">
      <w:bodyDiv w:val="1"/>
      <w:marLeft w:val="0"/>
      <w:marRight w:val="0"/>
      <w:marTop w:val="0"/>
      <w:marBottom w:val="0"/>
      <w:divBdr>
        <w:top w:val="none" w:sz="0" w:space="0" w:color="auto"/>
        <w:left w:val="none" w:sz="0" w:space="0" w:color="auto"/>
        <w:bottom w:val="none" w:sz="0" w:space="0" w:color="auto"/>
        <w:right w:val="none" w:sz="0" w:space="0" w:color="auto"/>
      </w:divBdr>
    </w:div>
    <w:div w:id="1389113096">
      <w:bodyDiv w:val="1"/>
      <w:marLeft w:val="0"/>
      <w:marRight w:val="0"/>
      <w:marTop w:val="0"/>
      <w:marBottom w:val="0"/>
      <w:divBdr>
        <w:top w:val="none" w:sz="0" w:space="0" w:color="auto"/>
        <w:left w:val="none" w:sz="0" w:space="0" w:color="auto"/>
        <w:bottom w:val="none" w:sz="0" w:space="0" w:color="auto"/>
        <w:right w:val="none" w:sz="0" w:space="0" w:color="auto"/>
      </w:divBdr>
    </w:div>
    <w:div w:id="1396977234">
      <w:bodyDiv w:val="1"/>
      <w:marLeft w:val="0"/>
      <w:marRight w:val="0"/>
      <w:marTop w:val="0"/>
      <w:marBottom w:val="0"/>
      <w:divBdr>
        <w:top w:val="none" w:sz="0" w:space="0" w:color="auto"/>
        <w:left w:val="none" w:sz="0" w:space="0" w:color="auto"/>
        <w:bottom w:val="none" w:sz="0" w:space="0" w:color="auto"/>
        <w:right w:val="none" w:sz="0" w:space="0" w:color="auto"/>
      </w:divBdr>
    </w:div>
    <w:div w:id="1435049825">
      <w:bodyDiv w:val="1"/>
      <w:marLeft w:val="0"/>
      <w:marRight w:val="0"/>
      <w:marTop w:val="0"/>
      <w:marBottom w:val="0"/>
      <w:divBdr>
        <w:top w:val="none" w:sz="0" w:space="0" w:color="auto"/>
        <w:left w:val="none" w:sz="0" w:space="0" w:color="auto"/>
        <w:bottom w:val="none" w:sz="0" w:space="0" w:color="auto"/>
        <w:right w:val="none" w:sz="0" w:space="0" w:color="auto"/>
      </w:divBdr>
    </w:div>
    <w:div w:id="1479879250">
      <w:bodyDiv w:val="1"/>
      <w:marLeft w:val="0"/>
      <w:marRight w:val="0"/>
      <w:marTop w:val="0"/>
      <w:marBottom w:val="0"/>
      <w:divBdr>
        <w:top w:val="none" w:sz="0" w:space="0" w:color="auto"/>
        <w:left w:val="none" w:sz="0" w:space="0" w:color="auto"/>
        <w:bottom w:val="none" w:sz="0" w:space="0" w:color="auto"/>
        <w:right w:val="none" w:sz="0" w:space="0" w:color="auto"/>
      </w:divBdr>
    </w:div>
    <w:div w:id="1507207557">
      <w:bodyDiv w:val="1"/>
      <w:marLeft w:val="0"/>
      <w:marRight w:val="0"/>
      <w:marTop w:val="0"/>
      <w:marBottom w:val="0"/>
      <w:divBdr>
        <w:top w:val="none" w:sz="0" w:space="0" w:color="auto"/>
        <w:left w:val="none" w:sz="0" w:space="0" w:color="auto"/>
        <w:bottom w:val="none" w:sz="0" w:space="0" w:color="auto"/>
        <w:right w:val="none" w:sz="0" w:space="0" w:color="auto"/>
      </w:divBdr>
    </w:div>
    <w:div w:id="1581717749">
      <w:bodyDiv w:val="1"/>
      <w:marLeft w:val="0"/>
      <w:marRight w:val="0"/>
      <w:marTop w:val="0"/>
      <w:marBottom w:val="0"/>
      <w:divBdr>
        <w:top w:val="none" w:sz="0" w:space="0" w:color="auto"/>
        <w:left w:val="none" w:sz="0" w:space="0" w:color="auto"/>
        <w:bottom w:val="none" w:sz="0" w:space="0" w:color="auto"/>
        <w:right w:val="none" w:sz="0" w:space="0" w:color="auto"/>
      </w:divBdr>
    </w:div>
    <w:div w:id="1616013029">
      <w:bodyDiv w:val="1"/>
      <w:marLeft w:val="0"/>
      <w:marRight w:val="0"/>
      <w:marTop w:val="0"/>
      <w:marBottom w:val="0"/>
      <w:divBdr>
        <w:top w:val="none" w:sz="0" w:space="0" w:color="auto"/>
        <w:left w:val="none" w:sz="0" w:space="0" w:color="auto"/>
        <w:bottom w:val="none" w:sz="0" w:space="0" w:color="auto"/>
        <w:right w:val="none" w:sz="0" w:space="0" w:color="auto"/>
      </w:divBdr>
    </w:div>
    <w:div w:id="1730878809">
      <w:bodyDiv w:val="1"/>
      <w:marLeft w:val="0"/>
      <w:marRight w:val="0"/>
      <w:marTop w:val="0"/>
      <w:marBottom w:val="0"/>
      <w:divBdr>
        <w:top w:val="none" w:sz="0" w:space="0" w:color="auto"/>
        <w:left w:val="none" w:sz="0" w:space="0" w:color="auto"/>
        <w:bottom w:val="none" w:sz="0" w:space="0" w:color="auto"/>
        <w:right w:val="none" w:sz="0" w:space="0" w:color="auto"/>
      </w:divBdr>
    </w:div>
    <w:div w:id="1752507186">
      <w:bodyDiv w:val="1"/>
      <w:marLeft w:val="0"/>
      <w:marRight w:val="0"/>
      <w:marTop w:val="0"/>
      <w:marBottom w:val="0"/>
      <w:divBdr>
        <w:top w:val="none" w:sz="0" w:space="0" w:color="auto"/>
        <w:left w:val="none" w:sz="0" w:space="0" w:color="auto"/>
        <w:bottom w:val="none" w:sz="0" w:space="0" w:color="auto"/>
        <w:right w:val="none" w:sz="0" w:space="0" w:color="auto"/>
      </w:divBdr>
    </w:div>
    <w:div w:id="1762022950">
      <w:bodyDiv w:val="1"/>
      <w:marLeft w:val="0"/>
      <w:marRight w:val="0"/>
      <w:marTop w:val="0"/>
      <w:marBottom w:val="0"/>
      <w:divBdr>
        <w:top w:val="none" w:sz="0" w:space="0" w:color="auto"/>
        <w:left w:val="none" w:sz="0" w:space="0" w:color="auto"/>
        <w:bottom w:val="none" w:sz="0" w:space="0" w:color="auto"/>
        <w:right w:val="none" w:sz="0" w:space="0" w:color="auto"/>
      </w:divBdr>
    </w:div>
    <w:div w:id="1816994805">
      <w:bodyDiv w:val="1"/>
      <w:marLeft w:val="0"/>
      <w:marRight w:val="0"/>
      <w:marTop w:val="0"/>
      <w:marBottom w:val="0"/>
      <w:divBdr>
        <w:top w:val="none" w:sz="0" w:space="0" w:color="auto"/>
        <w:left w:val="none" w:sz="0" w:space="0" w:color="auto"/>
        <w:bottom w:val="none" w:sz="0" w:space="0" w:color="auto"/>
        <w:right w:val="none" w:sz="0" w:space="0" w:color="auto"/>
      </w:divBdr>
    </w:div>
    <w:div w:id="1828014704">
      <w:bodyDiv w:val="1"/>
      <w:marLeft w:val="0"/>
      <w:marRight w:val="0"/>
      <w:marTop w:val="0"/>
      <w:marBottom w:val="0"/>
      <w:divBdr>
        <w:top w:val="none" w:sz="0" w:space="0" w:color="auto"/>
        <w:left w:val="none" w:sz="0" w:space="0" w:color="auto"/>
        <w:bottom w:val="none" w:sz="0" w:space="0" w:color="auto"/>
        <w:right w:val="none" w:sz="0" w:space="0" w:color="auto"/>
      </w:divBdr>
    </w:div>
    <w:div w:id="1873224956">
      <w:bodyDiv w:val="1"/>
      <w:marLeft w:val="0"/>
      <w:marRight w:val="0"/>
      <w:marTop w:val="0"/>
      <w:marBottom w:val="0"/>
      <w:divBdr>
        <w:top w:val="none" w:sz="0" w:space="0" w:color="auto"/>
        <w:left w:val="none" w:sz="0" w:space="0" w:color="auto"/>
        <w:bottom w:val="none" w:sz="0" w:space="0" w:color="auto"/>
        <w:right w:val="none" w:sz="0" w:space="0" w:color="auto"/>
      </w:divBdr>
      <w:divsChild>
        <w:div w:id="2025596456">
          <w:marLeft w:val="0"/>
          <w:marRight w:val="1"/>
          <w:marTop w:val="0"/>
          <w:marBottom w:val="0"/>
          <w:divBdr>
            <w:top w:val="none" w:sz="0" w:space="0" w:color="auto"/>
            <w:left w:val="none" w:sz="0" w:space="0" w:color="auto"/>
            <w:bottom w:val="none" w:sz="0" w:space="0" w:color="auto"/>
            <w:right w:val="none" w:sz="0" w:space="0" w:color="auto"/>
          </w:divBdr>
          <w:divsChild>
            <w:div w:id="1953390231">
              <w:marLeft w:val="0"/>
              <w:marRight w:val="0"/>
              <w:marTop w:val="0"/>
              <w:marBottom w:val="0"/>
              <w:divBdr>
                <w:top w:val="none" w:sz="0" w:space="0" w:color="auto"/>
                <w:left w:val="none" w:sz="0" w:space="0" w:color="auto"/>
                <w:bottom w:val="none" w:sz="0" w:space="0" w:color="auto"/>
                <w:right w:val="none" w:sz="0" w:space="0" w:color="auto"/>
              </w:divBdr>
              <w:divsChild>
                <w:div w:id="478156614">
                  <w:marLeft w:val="0"/>
                  <w:marRight w:val="1"/>
                  <w:marTop w:val="0"/>
                  <w:marBottom w:val="0"/>
                  <w:divBdr>
                    <w:top w:val="none" w:sz="0" w:space="0" w:color="auto"/>
                    <w:left w:val="none" w:sz="0" w:space="0" w:color="auto"/>
                    <w:bottom w:val="none" w:sz="0" w:space="0" w:color="auto"/>
                    <w:right w:val="none" w:sz="0" w:space="0" w:color="auto"/>
                  </w:divBdr>
                  <w:divsChild>
                    <w:div w:id="1073241015">
                      <w:marLeft w:val="0"/>
                      <w:marRight w:val="0"/>
                      <w:marTop w:val="0"/>
                      <w:marBottom w:val="0"/>
                      <w:divBdr>
                        <w:top w:val="none" w:sz="0" w:space="0" w:color="auto"/>
                        <w:left w:val="none" w:sz="0" w:space="0" w:color="auto"/>
                        <w:bottom w:val="none" w:sz="0" w:space="0" w:color="auto"/>
                        <w:right w:val="none" w:sz="0" w:space="0" w:color="auto"/>
                      </w:divBdr>
                      <w:divsChild>
                        <w:div w:id="1870025976">
                          <w:marLeft w:val="0"/>
                          <w:marRight w:val="0"/>
                          <w:marTop w:val="0"/>
                          <w:marBottom w:val="0"/>
                          <w:divBdr>
                            <w:top w:val="none" w:sz="0" w:space="0" w:color="auto"/>
                            <w:left w:val="none" w:sz="0" w:space="0" w:color="auto"/>
                            <w:bottom w:val="none" w:sz="0" w:space="0" w:color="auto"/>
                            <w:right w:val="none" w:sz="0" w:space="0" w:color="auto"/>
                          </w:divBdr>
                          <w:divsChild>
                            <w:div w:id="268582776">
                              <w:marLeft w:val="0"/>
                              <w:marRight w:val="0"/>
                              <w:marTop w:val="120"/>
                              <w:marBottom w:val="360"/>
                              <w:divBdr>
                                <w:top w:val="none" w:sz="0" w:space="0" w:color="auto"/>
                                <w:left w:val="none" w:sz="0" w:space="0" w:color="auto"/>
                                <w:bottom w:val="none" w:sz="0" w:space="0" w:color="auto"/>
                                <w:right w:val="none" w:sz="0" w:space="0" w:color="auto"/>
                              </w:divBdr>
                              <w:divsChild>
                                <w:div w:id="1850752305">
                                  <w:marLeft w:val="0"/>
                                  <w:marRight w:val="0"/>
                                  <w:marTop w:val="0"/>
                                  <w:marBottom w:val="0"/>
                                  <w:divBdr>
                                    <w:top w:val="none" w:sz="0" w:space="0" w:color="auto"/>
                                    <w:left w:val="none" w:sz="0" w:space="0" w:color="auto"/>
                                    <w:bottom w:val="none" w:sz="0" w:space="0" w:color="auto"/>
                                    <w:right w:val="none" w:sz="0" w:space="0" w:color="auto"/>
                                  </w:divBdr>
                                  <w:divsChild>
                                    <w:div w:id="158337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0071845">
      <w:bodyDiv w:val="1"/>
      <w:marLeft w:val="0"/>
      <w:marRight w:val="0"/>
      <w:marTop w:val="0"/>
      <w:marBottom w:val="0"/>
      <w:divBdr>
        <w:top w:val="none" w:sz="0" w:space="0" w:color="auto"/>
        <w:left w:val="none" w:sz="0" w:space="0" w:color="auto"/>
        <w:bottom w:val="none" w:sz="0" w:space="0" w:color="auto"/>
        <w:right w:val="none" w:sz="0" w:space="0" w:color="auto"/>
      </w:divBdr>
    </w:div>
    <w:div w:id="1953633829">
      <w:bodyDiv w:val="1"/>
      <w:marLeft w:val="0"/>
      <w:marRight w:val="0"/>
      <w:marTop w:val="0"/>
      <w:marBottom w:val="0"/>
      <w:divBdr>
        <w:top w:val="none" w:sz="0" w:space="0" w:color="auto"/>
        <w:left w:val="none" w:sz="0" w:space="0" w:color="auto"/>
        <w:bottom w:val="none" w:sz="0" w:space="0" w:color="auto"/>
        <w:right w:val="none" w:sz="0" w:space="0" w:color="auto"/>
      </w:divBdr>
    </w:div>
    <w:div w:id="2038191064">
      <w:bodyDiv w:val="1"/>
      <w:marLeft w:val="0"/>
      <w:marRight w:val="0"/>
      <w:marTop w:val="0"/>
      <w:marBottom w:val="0"/>
      <w:divBdr>
        <w:top w:val="none" w:sz="0" w:space="0" w:color="auto"/>
        <w:left w:val="none" w:sz="0" w:space="0" w:color="auto"/>
        <w:bottom w:val="none" w:sz="0" w:space="0" w:color="auto"/>
        <w:right w:val="none" w:sz="0" w:space="0" w:color="auto"/>
      </w:divBdr>
    </w:div>
    <w:div w:id="214010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son@cop.ufl.edu" TargetMode="External"/><Relationship Id="rId13" Type="http://schemas.openxmlformats.org/officeDocument/2006/relationships/hyperlink" Target="https://www.pharmgkb.org/page/vkorc1RefMateria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harmgkb.org/page/cyp2c9RefMateria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01.safelinks.protection.outlook.com/?url=https%3a%2f%2fcpicpgx.org%2fguidelines%2f&amp;data=01%7c01%7cKelly.Caudle%40STJUDE.ORG%7c7c08c3fa5af3429aee0308d39537138e%7c22340fa892264871b677d3b3e377af72%7c0&amp;sdata=h7lwGljIGwQowKuunh1erMRxahyyU4fZcgNnW40ukcg%3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pharmgkb.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rowser.1000genomes.or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67876F-542F-4F0A-9040-1058F3379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8</Pages>
  <Words>31823</Words>
  <Characters>181396</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12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JCRH</dc:creator>
  <cp:lastModifiedBy>Caudle, Kelly</cp:lastModifiedBy>
  <cp:revision>3</cp:revision>
  <cp:lastPrinted>2016-08-29T16:04:00Z</cp:lastPrinted>
  <dcterms:created xsi:type="dcterms:W3CDTF">2016-11-18T19:27:00Z</dcterms:created>
  <dcterms:modified xsi:type="dcterms:W3CDTF">2016-11-18T20:05:00Z</dcterms:modified>
</cp:coreProperties>
</file>